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4014BE">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6DC93044" w:rsidR="398DB27E" w:rsidRPr="0037787F" w:rsidRDefault="398DB27E" w:rsidP="0037787F">
      <w:pPr>
        <w:pStyle w:val="Title"/>
      </w:pPr>
      <w:r w:rsidRPr="0037787F">
        <w:t>Air-Ice-Ocean Coupling During a Strong Mid-Winter Cyclone</w:t>
      </w:r>
      <w:r w:rsidR="00171176">
        <w:t xml:space="preserve">, </w:t>
      </w:r>
      <w:r w:rsidRPr="0037787F">
        <w:t xml:space="preserve">Part 1: </w:t>
      </w:r>
      <w:r w:rsidR="00171176">
        <w:t xml:space="preserve">Observing </w:t>
      </w:r>
      <w:r w:rsidRPr="0037787F">
        <w:t xml:space="preserve">Coupled Dynamic Interactions </w:t>
      </w:r>
      <w:r w:rsidR="00171176">
        <w:t>Across Scales</w:t>
      </w:r>
    </w:p>
    <w:p w14:paraId="2C704740" w14:textId="413FCD93"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005226BC">
        <w:rPr>
          <w:vertAlign w:val="superscript"/>
        </w:rPr>
        <w:t>2</w:t>
      </w:r>
      <w:r>
        <w:t>, J. K. Hutchings</w:t>
      </w:r>
      <w:r w:rsidR="005226BC">
        <w:rPr>
          <w:vertAlign w:val="superscript"/>
        </w:rPr>
        <w:t>4</w:t>
      </w:r>
      <w:r>
        <w:t xml:space="preserve"> </w:t>
      </w:r>
      <w:r w:rsidR="005226BC">
        <w:t>J. Haapala</w:t>
      </w:r>
      <w:r w:rsidR="005226BC">
        <w:rPr>
          <w:vertAlign w:val="superscript"/>
        </w:rPr>
        <w:t>5</w:t>
      </w:r>
      <w:r w:rsidR="005226BC">
        <w:t xml:space="preserve">, </w:t>
      </w:r>
      <w:r>
        <w:t>G. Svensson</w:t>
      </w:r>
      <w:r w:rsidR="005226BC">
        <w:rPr>
          <w:vertAlign w:val="superscript"/>
        </w:rPr>
        <w:t>6</w:t>
      </w:r>
    </w:p>
    <w:p w14:paraId="20595086" w14:textId="14061E02"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005226BC">
        <w:rPr>
          <w:vertAlign w:val="superscript"/>
        </w:rPr>
        <w:t>2</w:t>
      </w:r>
      <w:r w:rsidR="005226BC">
        <w:t xml:space="preserve">Cooperative Institute for Research in Environmental Sciences, University of Colorado, Boulder CO and NOAA/Physical Sciences Laboratory, Boulder CO, USA. </w:t>
      </w:r>
      <w:r>
        <w:t xml:space="preserve"> </w:t>
      </w:r>
      <w:r w:rsidRPr="398DB27E">
        <w:rPr>
          <w:vertAlign w:val="superscript"/>
        </w:rPr>
        <w:t>3</w:t>
      </w:r>
      <w:r w:rsidR="00184E7B">
        <w:t>Moss Landing Marine Laboratories and Naval Postgraduate School, CA, USA</w:t>
      </w:r>
      <w:r>
        <w:t xml:space="preserve">. </w:t>
      </w:r>
      <w:r w:rsidR="005226BC">
        <w:rPr>
          <w:vertAlign w:val="superscript"/>
        </w:rPr>
        <w:t>4</w:t>
      </w:r>
      <w:r w:rsidR="00D5461E">
        <w:t>College of Earth Ocean and Atmospheric Sciences, Oregon State University, Corvallis, OR, USA</w:t>
      </w:r>
      <w:r w:rsidR="001D307B">
        <w:t>.</w:t>
      </w:r>
      <w:r w:rsidR="001D307B" w:rsidRPr="001D307B">
        <w:rPr>
          <w:vertAlign w:val="superscript"/>
        </w:rPr>
        <w:t xml:space="preserve"> </w:t>
      </w:r>
      <w:r w:rsidR="005226BC">
        <w:rPr>
          <w:vertAlign w:val="superscript"/>
        </w:rPr>
        <w:t>5</w:t>
      </w:r>
      <w:r w:rsidR="005226BC">
        <w:t xml:space="preserve">Finnish Meteorological Institute, Helsinki, </w:t>
      </w:r>
      <w:r w:rsidR="00084852">
        <w:t>Finland</w:t>
      </w:r>
      <w:r w:rsidR="005226BC">
        <w:t>.</w:t>
      </w:r>
      <w:r w:rsidR="001D307B">
        <w:t xml:space="preserve"> </w:t>
      </w:r>
      <w:r w:rsidR="005226BC">
        <w:rPr>
          <w:vertAlign w:val="superscript"/>
        </w:rPr>
        <w:t>6</w:t>
      </w:r>
      <w:r w:rsidR="005226BC">
        <w:t>Stockholm University, Stockholm, Sweden</w:t>
      </w:r>
    </w:p>
    <w:p w14:paraId="5614852F" w14:textId="158108FC" w:rsidR="00DE3F91" w:rsidRDefault="398DB27E" w:rsidP="003137C3">
      <w:pPr>
        <w:pStyle w:val="Affiliation"/>
      </w:pPr>
      <w:r>
        <w:t>Corresponding author: Daniel Watkins (</w:t>
      </w:r>
      <w:hyperlink r:id="rId11" w:history="1">
        <w:r w:rsidR="00A6177F" w:rsidRPr="00A6177F">
          <w:rPr>
            <w:rStyle w:val="Hyperlink"/>
          </w:rPr>
          <w:t>daniel_watkins@brown.edu</w:t>
        </w:r>
      </w:hyperlink>
      <w:r w:rsidR="001D307B">
        <w:t>)</w:t>
      </w:r>
    </w:p>
    <w:p w14:paraId="52EAA876" w14:textId="0F4D9CB3" w:rsidR="00C94AA5" w:rsidRDefault="00C94AA5" w:rsidP="005358D5">
      <w:pPr>
        <w:pStyle w:val="Heading-Main"/>
      </w:pPr>
      <w:r>
        <w:t>Key Points:</w:t>
      </w:r>
    </w:p>
    <w:p w14:paraId="02BB4FFB" w14:textId="59415996" w:rsidR="00C94AA5" w:rsidRDefault="005226BC" w:rsidP="00C81368">
      <w:pPr>
        <w:pStyle w:val="KeyPoints"/>
        <w:numPr>
          <w:ilvl w:val="0"/>
          <w:numId w:val="9"/>
        </w:numPr>
      </w:pPr>
      <w:r>
        <w:t xml:space="preserve">A </w:t>
      </w:r>
      <w:r w:rsidR="00C86F8A">
        <w:t>strong</w:t>
      </w:r>
      <w:r>
        <w:t xml:space="preserve"> cyclone crossed the Multidisciplinary drifting Observatory for the Study of the Arctic Climate </w:t>
      </w:r>
      <w:r w:rsidR="00DE3544">
        <w:t xml:space="preserve">(MOSAiC) </w:t>
      </w:r>
      <w:r>
        <w:t xml:space="preserve">in </w:t>
      </w:r>
      <w:r w:rsidR="0078114E">
        <w:t>midwinter</w:t>
      </w:r>
      <w:r>
        <w:t xml:space="preserve"> 2020</w:t>
      </w:r>
    </w:p>
    <w:p w14:paraId="492C3C08" w14:textId="1DFDB9D0" w:rsidR="00E2196C" w:rsidRDefault="009B465A" w:rsidP="00E2196C">
      <w:pPr>
        <w:pStyle w:val="KeyPoints"/>
        <w:numPr>
          <w:ilvl w:val="0"/>
          <w:numId w:val="9"/>
        </w:numPr>
      </w:pPr>
      <w:r>
        <w:t>Detailed</w:t>
      </w:r>
      <w:r w:rsidR="00E2196C">
        <w:t>, multi-platform observations enable characterization of coupled air-ice-ocean interactions during the</w:t>
      </w:r>
      <w:r w:rsidR="00DE3544">
        <w:t xml:space="preserve"> passage of</w:t>
      </w:r>
      <w:r w:rsidR="00E2196C">
        <w:t xml:space="preserve"> </w:t>
      </w:r>
      <w:r w:rsidR="0078114E">
        <w:t xml:space="preserve">the </w:t>
      </w:r>
      <w:r w:rsidR="00E2196C">
        <w:t>cyclone</w:t>
      </w:r>
    </w:p>
    <w:p w14:paraId="7776C2FC" w14:textId="2CDC7DAE" w:rsidR="002E7391" w:rsidRDefault="002E7391" w:rsidP="00E2196C">
      <w:pPr>
        <w:pStyle w:val="KeyPoints"/>
        <w:numPr>
          <w:ilvl w:val="0"/>
          <w:numId w:val="9"/>
        </w:numPr>
      </w:pPr>
      <w:r w:rsidRPr="002E7391">
        <w:rPr>
          <w:color w:val="000000" w:themeColor="text1"/>
        </w:rPr>
        <w:t>The development of a low-level atmospheric jet is a key factor in the spatially and temp</w:t>
      </w:r>
      <w:r>
        <w:t>orally varying sea ice-ocean response to the storm</w:t>
      </w:r>
    </w:p>
    <w:p w14:paraId="5C03B4CB" w14:textId="467461A8" w:rsidR="00B719C8" w:rsidRPr="00805A03" w:rsidRDefault="00B719C8" w:rsidP="00594B08">
      <w:pPr>
        <w:pStyle w:val="KeyPoints"/>
        <w:numPr>
          <w:ilvl w:val="0"/>
          <w:numId w:val="9"/>
        </w:numPr>
        <w:rPr>
          <w:color w:val="00B0F0"/>
        </w:rPr>
      </w:pPr>
      <w:r>
        <w:br w:type="page"/>
      </w:r>
    </w:p>
    <w:p w14:paraId="2659CCE1" w14:textId="77777777" w:rsidR="002F3B11" w:rsidRDefault="008A6077" w:rsidP="0092663B">
      <w:pPr>
        <w:pStyle w:val="Heading-Main"/>
        <w:spacing w:line="360" w:lineRule="auto"/>
      </w:pPr>
      <w:r w:rsidRPr="00987EE5">
        <w:lastRenderedPageBreak/>
        <w:t>Abstract</w:t>
      </w:r>
    </w:p>
    <w:p w14:paraId="6808941A" w14:textId="0708963D" w:rsidR="00BA3E67" w:rsidRDefault="00BA3E67" w:rsidP="0092663B">
      <w:pPr>
        <w:pStyle w:val="Abstract"/>
        <w:spacing w:line="360" w:lineRule="auto"/>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w:t>
      </w:r>
      <w:r w:rsidR="00987B69">
        <w:t>multiple</w:t>
      </w:r>
      <w:r w:rsidR="00A82C3F">
        <w:t xml:space="preserve"> spatial scales. </w:t>
      </w:r>
      <w:r w:rsidR="001A16D2">
        <w:t>Here</w:t>
      </w:r>
      <w:r w:rsidR="00A82C3F">
        <w:t xml:space="preserve">, we present observations of a strong mid-winter cyclone that impacted the MOSAiC site as it drifted in the central Arctic pack ice. </w:t>
      </w:r>
      <w:r w:rsidR="001A2EDE">
        <w:t>The sea ice dynamical response showed spatial structure at the scale of the</w:t>
      </w:r>
      <w:r w:rsidR="00987B69">
        <w:t xml:space="preserve"> evolving</w:t>
      </w:r>
      <w:r w:rsidR="00C86F8A">
        <w:t xml:space="preserve"> and translating</w:t>
      </w:r>
      <w:r w:rsidR="001A2EDE">
        <w:t xml:space="preserve"> </w:t>
      </w:r>
      <w:r w:rsidR="00C86F8A">
        <w:t xml:space="preserve">cyclonic </w:t>
      </w:r>
      <w:r w:rsidR="001A2EDE">
        <w:t xml:space="preserve">wind field. </w:t>
      </w:r>
      <w:r w:rsidR="001A16D2">
        <w:t>Internal</w:t>
      </w:r>
      <w:r w:rsidRPr="00BA3E67">
        <w:t xml:space="preserve"> ice stress and ocean stress play significan</w:t>
      </w:r>
      <w:r w:rsidR="001A16D2">
        <w:t>t roles,</w:t>
      </w:r>
      <w:r w:rsidR="00C121CB">
        <w:t xml:space="preserve"> resulting in </w:t>
      </w:r>
      <w:r w:rsidRPr="00BA3E67">
        <w:t xml:space="preserve">timing offsets between the atmospheric forcing and the ice response and post-cyclone inertial </w:t>
      </w:r>
      <w:r w:rsidR="001A2EDE">
        <w:t>ringing</w:t>
      </w:r>
      <w:r w:rsidRPr="00BA3E67">
        <w:t xml:space="preserve"> in the ice and ocean</w:t>
      </w:r>
      <w:r w:rsidR="001A2EDE">
        <w:t xml:space="preserve">. </w:t>
      </w:r>
      <w:r w:rsidR="00C745CE">
        <w:t>I</w:t>
      </w:r>
      <w:r w:rsidRPr="47B891BC">
        <w:t>ce motion</w:t>
      </w:r>
      <w:r w:rsidR="00C745CE">
        <w:t xml:space="preserve"> in response to the wind field</w:t>
      </w:r>
      <w:r w:rsidRPr="47B891BC">
        <w:t xml:space="preserve"> then forces the upper ocean currents through frictional drag</w:t>
      </w:r>
      <w:r w:rsidR="001A2EDE">
        <w:t>.</w:t>
      </w:r>
      <w:r w:rsidR="001A16D2">
        <w:t xml:space="preserve"> The strongest impacts to the sea ice and ocean from the passing</w:t>
      </w:r>
      <w:r w:rsidR="00987B69">
        <w:t xml:space="preserve"> cyclone</w:t>
      </w:r>
      <w:r w:rsidR="001A16D2">
        <w:t xml:space="preserve"> occur as a result of the surface </w:t>
      </w:r>
      <w:r w:rsidR="00987B69">
        <w:t>impacts</w:t>
      </w:r>
      <w:r w:rsidR="001A16D2">
        <w:t xml:space="preserve"> of a strong</w:t>
      </w:r>
      <w:r w:rsidR="00987B69">
        <w:t xml:space="preserve"> atmospheric</w:t>
      </w:r>
      <w:r w:rsidR="001A16D2">
        <w:t xml:space="preserve"> low-level jet</w:t>
      </w:r>
      <w:r w:rsidR="00987B69">
        <w:t xml:space="preserve"> (LLJ)</w:t>
      </w:r>
      <w:r w:rsidR="001A16D2">
        <w:t xml:space="preserve"> behind the </w:t>
      </w:r>
      <w:r w:rsidR="00987B69">
        <w:t xml:space="preserve">trailing </w:t>
      </w:r>
      <w:r w:rsidR="001A16D2">
        <w:t>cold front</w:t>
      </w:r>
      <w:r w:rsidR="00C86F8A">
        <w:t xml:space="preserve"> and </w:t>
      </w:r>
      <w:r w:rsidR="00C745CE">
        <w:t>changing wind directions</w:t>
      </w:r>
      <w:r w:rsidR="00C86F8A">
        <w:t xml:space="preserve"> between the warm-sector LLJ and </w:t>
      </w:r>
      <w:proofErr w:type="spellStart"/>
      <w:r w:rsidR="00C86F8A">
        <w:t>post cold</w:t>
      </w:r>
      <w:proofErr w:type="spellEnd"/>
      <w:r w:rsidR="00C86F8A">
        <w:t>-frontal LLJ</w:t>
      </w:r>
      <w:r w:rsidR="001A16D2">
        <w:t xml:space="preserve">. </w:t>
      </w:r>
      <w:r w:rsidR="00987B69">
        <w:t>I</w:t>
      </w:r>
      <w:r w:rsidR="00296153">
        <w:t xml:space="preserve">mpacts of the cyclone are prolonged through the coupled ice-ocean inertial response. </w:t>
      </w:r>
      <w:r w:rsidR="00C745CE">
        <w:t>L</w:t>
      </w:r>
      <w:r w:rsidR="001A16D2">
        <w:t xml:space="preserve">ocal impacts of the </w:t>
      </w:r>
      <w:r w:rsidR="00987B69">
        <w:t xml:space="preserve">approximately </w:t>
      </w:r>
      <w:r w:rsidR="001A16D2">
        <w:t>1</w:t>
      </w:r>
      <w:r w:rsidR="00DE3833">
        <w:t>2</w:t>
      </w:r>
      <w:r w:rsidR="001A16D2">
        <w:t>0</w:t>
      </w:r>
      <w:r w:rsidR="00DE3833">
        <w:t xml:space="preserve"> </w:t>
      </w:r>
      <w:r w:rsidR="001A16D2">
        <w:t xml:space="preserve">km wide </w:t>
      </w:r>
      <w:r w:rsidR="00987B69">
        <w:t>LLJ</w:t>
      </w:r>
      <w:r w:rsidR="001A16D2">
        <w:t xml:space="preserve"> occur over a 12 hour period</w:t>
      </w:r>
      <w:r w:rsidR="00ED51E8">
        <w:t xml:space="preserve"> or less and at scales of a kilometer to a few tens of kilometers</w:t>
      </w:r>
      <w:r w:rsidR="001A16D2">
        <w:t xml:space="preserve">, meaning that these impacts occur at </w:t>
      </w:r>
      <w:r w:rsidR="00C86F8A">
        <w:t xml:space="preserve">combined </w:t>
      </w:r>
      <w:r w:rsidR="001A16D2">
        <w:t xml:space="preserve">smaller spatial scales and faster time scales than </w:t>
      </w:r>
      <w:r w:rsidR="00C86F8A">
        <w:t xml:space="preserve">most </w:t>
      </w:r>
      <w:r w:rsidR="001A16D2">
        <w:t>satellite observations and</w:t>
      </w:r>
      <w:r w:rsidR="00296153">
        <w:t xml:space="preserve"> coupled</w:t>
      </w:r>
      <w:r w:rsidR="001A16D2">
        <w:t xml:space="preserve"> </w:t>
      </w:r>
      <w:r w:rsidR="00296153">
        <w:t xml:space="preserve">Earth system </w:t>
      </w:r>
      <w:r w:rsidR="001A16D2">
        <w:t>model</w:t>
      </w:r>
      <w:r w:rsidR="00DE3833">
        <w:t>s can resolve</w:t>
      </w:r>
      <w:r w:rsidR="001A16D2">
        <w:t>.</w:t>
      </w:r>
      <w:r w:rsidR="00DE3833">
        <w:t xml:space="preserve"> </w:t>
      </w:r>
    </w:p>
    <w:p w14:paraId="69A5DBFD" w14:textId="5331CD54" w:rsidR="00FC3EAC" w:rsidRPr="00FC3EAC" w:rsidRDefault="00FC3EAC" w:rsidP="0092663B">
      <w:pPr>
        <w:pStyle w:val="Abstract"/>
        <w:spacing w:line="360" w:lineRule="auto"/>
        <w:rPr>
          <w:b/>
        </w:rPr>
      </w:pPr>
      <w:r w:rsidRPr="00FC3EAC">
        <w:rPr>
          <w:b/>
        </w:rPr>
        <w:t>Plain Language Summary</w:t>
      </w:r>
    </w:p>
    <w:p w14:paraId="1AF56509" w14:textId="690CA0AC" w:rsidR="00FC3EAC" w:rsidRDefault="00DE3833" w:rsidP="0092663B">
      <w:pPr>
        <w:pStyle w:val="Abstract"/>
        <w:spacing w:line="360" w:lineRule="auto"/>
      </w:pPr>
      <w:r>
        <w:t xml:space="preserve">Arctic winter cyclones are an important part of the Arctic climate system. Yet, due to sparse observations, processes of the coupled sea ice-ocean response to cyclones are not fully understood. During the 2019-2020 Multidisciplinary drifting Observatory for the Study of Arctic Climate (MOSAiC) expedition, observations of the atmosphere, sea ice, and ocean were collected at a range of spatial scales. </w:t>
      </w:r>
      <w:r w:rsidR="0078114E">
        <w:t>Here, we</w:t>
      </w:r>
      <w:r>
        <w:t xml:space="preserve"> describe the </w:t>
      </w:r>
      <w:r w:rsidR="0078114E">
        <w:t>atmospheric structure and coupled ice-ocean response to a strong winter cyclone</w:t>
      </w:r>
      <w:r>
        <w:t xml:space="preserve"> </w:t>
      </w:r>
      <w:r w:rsidR="00296153">
        <w:t>using data from surface weather stations, weather balloons, radar, and a</w:t>
      </w:r>
      <w:r w:rsidR="00AB0437">
        <w:t xml:space="preserve"> weather</w:t>
      </w:r>
      <w:r w:rsidR="00296153">
        <w:t xml:space="preserve"> model. We then describe the sea ice motion using a large set of GPS buoys and ice radar images. Finally, we examine the upper ocean currents and structure using ocean buoy data. </w:t>
      </w:r>
      <w:r w:rsidR="0078114E">
        <w:t>T</w:t>
      </w:r>
      <w:r w:rsidR="00296153">
        <w:t>he most important part of the storm structure for the sea ice is the development of a</w:t>
      </w:r>
      <w:r w:rsidR="00987B69">
        <w:t>n atmospheric</w:t>
      </w:r>
      <w:r w:rsidR="00296153">
        <w:t xml:space="preserve"> low-level jet</w:t>
      </w:r>
      <w:r w:rsidR="00987B69">
        <w:t xml:space="preserve"> (LLJ)</w:t>
      </w:r>
      <w:r w:rsidR="00296153">
        <w:t xml:space="preserve">, a narrow region of </w:t>
      </w:r>
      <w:r w:rsidR="00084852">
        <w:t>fast-moving</w:t>
      </w:r>
      <w:r w:rsidR="00296153">
        <w:t xml:space="preserve"> air that eventually circles around the storm. The sudden change in ice drift speed at the time that the </w:t>
      </w:r>
      <w:r w:rsidR="0078114E">
        <w:t xml:space="preserve">LLJ </w:t>
      </w:r>
      <w:r w:rsidR="00296153">
        <w:t xml:space="preserve">passes overhead </w:t>
      </w:r>
      <w:r w:rsidR="00AB0437">
        <w:t xml:space="preserve">enhances motion of the ice and </w:t>
      </w:r>
      <w:r w:rsidR="00296153">
        <w:t xml:space="preserve">ocean. </w:t>
      </w:r>
      <w:r w:rsidR="00DA1F11">
        <w:t>Periodic c</w:t>
      </w:r>
      <w:r w:rsidR="00A30654">
        <w:t>urrents</w:t>
      </w:r>
      <w:r w:rsidR="00296153">
        <w:t xml:space="preserve"> in the ocean initiated by </w:t>
      </w:r>
      <w:r w:rsidR="00296153">
        <w:lastRenderedPageBreak/>
        <w:t>th</w:t>
      </w:r>
      <w:r w:rsidR="00AB0437">
        <w:t>e</w:t>
      </w:r>
      <w:r w:rsidR="00296153">
        <w:t xml:space="preserve"> </w:t>
      </w:r>
      <w:r w:rsidR="00AB0437">
        <w:t xml:space="preserve">sudden wind change of the LLJ </w:t>
      </w:r>
      <w:r w:rsidR="00084852">
        <w:t>continue</w:t>
      </w:r>
      <w:r w:rsidR="00296153">
        <w:t xml:space="preserve"> for days following the passage of the storm, prolonging its effects.  </w:t>
      </w:r>
    </w:p>
    <w:p w14:paraId="16752E20" w14:textId="77777777" w:rsidR="002F3B11" w:rsidRDefault="002F3B11" w:rsidP="0092663B">
      <w:pPr>
        <w:pStyle w:val="Heading-Main"/>
        <w:spacing w:line="360" w:lineRule="auto"/>
      </w:pPr>
      <w:r>
        <w:t>1 Introduction</w:t>
      </w:r>
    </w:p>
    <w:p w14:paraId="20010D8B" w14:textId="704E6768" w:rsidR="00FE627A" w:rsidRDefault="00BB4619" w:rsidP="0092663B">
      <w:pPr>
        <w:pStyle w:val="Text"/>
        <w:spacing w:line="360" w:lineRule="auto"/>
        <w:ind w:firstLine="0"/>
      </w:pPr>
      <w:r w:rsidRPr="00BB4619">
        <w:t>The physical environment in the Central Arctic consists of dynamically and thermodynamically coupled processes between the atmosphere, ice, and upper ocean</w:t>
      </w:r>
      <w:r>
        <w:t xml:space="preserve"> </w:t>
      </w:r>
      <w:r>
        <w:fldChar w:fldCharType="begin"/>
      </w:r>
      <w:r w:rsidR="00174ABA">
        <w:instrText xml:space="preserve"> ADDIN ZOTERO_ITEM CSL_CITATION {"citationID":"IKtVmmdg","properties":{"formattedCitation":"(Brenner et al., 2023; Deser et al., 2015; P. O. G. Persson et al., 2017; Petty et al., 2016; Webster et al., 2019)","plainCitation":"(Brenner et al., 2023; Deser et al., 2015; P. O. G. Persson et al., 2017; Petty et al., 2016; Webster et al., 2019)","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6LVzozJ2/DB2lAqAj","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322BB" w:rsidRPr="00A6177F">
        <w:rPr>
          <w:noProof/>
        </w:rPr>
        <w:t>(Brenner et al., 2023; Deser et al., 2015; Persson et al., 2017; Petty et al., 2016; Webster et al., 2019)</w:t>
      </w:r>
      <w:r>
        <w:fldChar w:fldCharType="end"/>
      </w:r>
      <w:r w:rsidRPr="00A6177F">
        <w:t xml:space="preserve">. </w:t>
      </w:r>
      <w:r w:rsidRPr="00BB4619">
        <w:t>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146B97">
        <w:instrText xml:space="preserve"> ADDIN ZOTERO_ITEM CSL_CITATION {"citationID":"fTOGmMII","properties":{"formattedCitation":"(Maykut, 1982; Overland, 1985; P. O. G. Persson, 2002, 2012; Pinto et al., 2003; Ruffieux et al., 1995; von Albedyll et al., 2022)","plainCitation":"(Maykut, 1982; Overland, 1985; P. O. G. Persson, 2002, 2012; Pinto et al., 2003; Ruffieux et al., 1995; von Albedyll et al., 2022)","dontUpdate":true,"noteIndex":0},"citationItems":[{"id":8747,"uris":["http://zotero.org/users/6124969/items/CEVMSX9C"],"itemData":{"id":8747,"type":"article-journal","abstract":"The arctic ice pack is a mixture of ice of many different thicknesses. Ice growth and heat exchange are strongly influenced by thickness, particularly when the ice is thin. For this reason measurements at a particular location do not necessarily represent conditions elsewhere within the region. Large‐scale heat exchange estimates must take into account contributions made by different thicknesses of ice. This requires information on the relative area covered by ice of any given thickness and on how each flux varies with thickness. Strain histories derived from the motions of several buoy and drifting station arrays were combined with climatological data on air temperatures and incoming radiation to estimate time dependent changes in the distribution of ice thickness in the Central Arctic. Thermodynamic ice models were used to determine the dependence of heat exchange and ice production on ice thickness. Large‐scale fluxes were then obtained by summing the area weighted contributions made by each ice thickness category. Differences between the large‐scale fluxes and those based on local measurements over perennial ice were due almost entirely to the effects of young ice less than a meter in thickness. Net annual ice production in areas of thin ice totaled about 1 m when averaged over the entire area of the strain array. In contrast to the very small annual values measured over multiyear ice, large‐scale turbulent heat losses were close to 200 MJ m\n              −2\n              year\n              −1\n              , similar in magnitude to the net radiation. Absorption of shortwave radiation by summer leads resulted in annual net radiation totals for the region which were more than double those over the ice. Solar energy absorbed in the water played a major role in the mass balance of the ice cover. Intermediate thicknesses (0.2–0.8 m) of young ice, rather than open leads, exerted the greatest influence on ice production, heat input to the atmosphere, and salt input to the ocean. Monthly and annual heat flux totals obtained with different strain histories showed little correlation with the average divergence, suggesting that the variability of the strain field may be more important than the long‐term average of the strain components.","container-title":"Journal of Geophysical Research: Oceans","DOI":"10.1029/JC087iC10p07971","ISSN":"0148-0227","issue":"C10","journalAbbreviation":"J. Geophys. Res.","language":"en","page":"7971-7984","source":"DOI.org (Crossref)","title":"Large‐scale heat exchange and ice production in the central Arctic","volume":"87","author":[{"family":"Maykut","given":"Gary A."}],"issued":{"date-parts":[["1982",9,20]]},"citation-key":"maykut1982_LargeScale"}},{"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623,"uris":["http://zotero.org/users/6124969/items/IYQS2VNH"],"itemData":{"id":623,"type":"article-journal","abstract":"1 Measurements at the Surface Heat Budget of the Arctic Ocean Experiment (SHEBA) Atmospheric Surface Flux Group (ASFG) tower site from October 1997 to October 1998 are used to describe the annual cycle of the near-surface environment and the surface energy budget (SEB). Comparisons with historical data and climatological estimates suggest that the SHEBA site was 3-8degreesC warmer in March and April. The unique SHEBA profile measurements showed that the mean near-surface environment is strongly stable during 6 winter months, and near neutral or weakly stable during the other months. However, one-hour data show that neutral stratification does occur 25% of the time during the winter. The monthly mean flux profiles suggest that turbulent processes cool the near-surface atmosphere during the winter and warm it during the summer, though the sign of the sensible heat flux is negative during both the winter and July. The SHEBA SEB calculation is unique in its nearly exclusive use of observed rather than derived values. The magnitude of the best estimate of the annual net observed surface energy surplus at SHEBA (8.2 W m(-2)) was consistent with the observed surface ice and snowmelt and was in reasonable agreement with most previous estimates of the net annual SEB over the Arctic pack ice. However, the partitioning of the various components of the SEB differed in the SHEBA data. The SHEBA site had unusually large incoming longwave radiation in the fall and spring, giving an annual mean that was larger by 10.4-19.3 W m(-2). The site also had substantially less incoming solar radiation during most months than in previous estimates, producing a difference in the annual mean of 5.0-9.5 W m(-2) when compared to these estimates. The observed magnitudes of the sensible (-2.2 W m(-2)) and latent (1.1 W m(-2)) heat fluxes at SHEBA were smaller than previous climatological estimates, as were the conductive flux estimates (2.4-5.0 W m(-2)) at this site. Estimates of the measurement errors suggest that they are not likely to alter the conclusions concerning the SEB terms presented here but will prevent us from conclusively determining the reasons for the net thinning of the ice observed during SHEBA.","container-title":"Journal of Geophysical Research","DOI":"10.1029/2000JC000705","ISSN":"0148-0227","issue":"C10","note":"Citation Key: Persson2002\nISBN: 0148-0227","page":"1-35","title":"Measurements near the Atmospheric Surface Flux Group tower at SHEBA: Near-surface conditions and surface energy budget","volume":"107","author":[{"family":"Persson","given":"P. Ola G."}],"issued":{"date-parts":[["2002"]]},"citation-key":"Persson2002"}},{"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8745,"uris":["http://zotero.org/users/6124969/items/ETEPXUW7"],"itemData":{"id":8745,"type":"article-journal","abstract":"During a 1-monthdeploymentfor the Arctic LeadsExperiment(LEADEX) in March andApril 1992 on the Arctic ice caproughly200 km northof PrudhoeBay, Alaska,surface-basedmeanmeteorologicaal nd flux instrumentsplusa variety of remote sensorswere operatedat the mainbasecamp. Identicalsystemswere alsodeployedby helicopteron the upwindanddownwindedgesof severalArcticleads,two of whichwe describein thispaper. At the basecampthe diurnalamplitudefor sensibleheatflux was+10 W m-2abouta meanof-3 W m-2,netradiationwas+30 W m-2abouta meanof -15W m'2,andnetsurfacenergyfluxwas+20W m-2abouta meanof-12 W m-2. The mean latent heat flux was +1 W m-2with a diurnal variation of about +1.5 W m-2. Mean valuesfor the momentumandsensibleheattransfercoefficientswere Co = (1.20 + 0.20) x 10'3andCn= (0.75+ 0.25)x 10-3ata 10-mreferencheeighwt ithonlymodesdtiurnal variations.Two leaddeploymentswere examined. Lead 3 wasapproximately1 km across.Only limitedmeteorologicadl atawere obtainedfor about6 hoursat the endof April 7 andbeginningof April 8 whenthe leadwascoveredwith about10 cm of ice. Downwindof thelead,thesensibleheatflux increasedto about170W m-2andthe stress doubleds,uggestinagnice-covereledad10-mdragcoefficienotf 2.2x 10-3. Morethan 36 hoursof datawere obtainedupwindand downwindof lead4, which variedin width from 80 to 120 m. Dopplerminisodarsupwindand downwindof the lead indicateda doublingin the depth(5 to 10 m) of the shear-driventurbulentsurfacelayer downwind of the lead and an intensificationof intermittentwave interactionsexceeding60 m (sodar rangemaximum). Three prominentwaveswith strongdownwardmotionwere observed in thisperiod,apparentlycausingincreasesin the downwindstressmagnitude.Various sourcesof datawere usedto computeestimatesover a 36-hourperiodof the net surface heaftluxQgovertheleadt,headjacenptackice,andanyopenwatetrhatmighht ave occurredin the lead. The resultsindicatethat oncesignificantice forms,the sunis increasinglymoreeffectivein reducingthe surfacefreezingrateandin shuttingoff convectivemixingin the oceanunderthe lead. Over the periodof observationsthe averagneetsurfacheeatfluxwas-75W m-2overthepackice,-130W m-2overthelead, and-250W m'2overtheopenwater.","container-title":"Journal of Geophysical Research: Oceans","DOI":"10.1029/94JC02485","ISSN":"0148-0227","issue":"C3","journalAbbreviation":"J. Geophys. Res.","language":"en","page":"4593-4612","source":"DOI.org (Crossref)","title":"Ice pack and lead surface energy budgets during LEADEX 1992","volume":"100","author":[{"family":"Ruffieux","given":"Dominique"},{"family":"Persson","given":"P. Ola G."},{"family":"Fairall","given":"C. W."},{"family":"Wolfe","given":"Daniel E."}],"issued":{"date-parts":[["1995",3,15]]},"citation-key":"ruffieux1995_IcePack"}},{"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322BB">
        <w:rPr>
          <w:noProof/>
        </w:rPr>
        <w:t>(Maykut, 1982; Overland, 1985; Persson, 2002, 2012; Pinto et al., 2003; Ruffieux et al., 1995;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1F4983">
        <w:instrText xml:space="preserve"> ADDIN ZOTERO_ITEM CSL_CITATION {"citationID":"uaPdBS4S","properties":{"formattedCitation":"(Andreas, Horst, et al., 2010; Andreas, Persson, et al., 2010; Grachev et al., 2007; L\\uc0\\u252{}pkes et al., 2008; L\\uc0\\u252{}pkes &amp; Gryanik, 2015; Taylor et al., 2018)","plainCitation":"(Andreas, Horst, et al., 2010; Andreas, Persson, et al., 2010; Grachev et al., 2007; Lüpkes et al., 2008; Lüpkes &amp; Gryanik, 2015; Taylor et al., 2018)","dontUpdate":true,"noteIndex":0},"citationItems":[{"id":76,"uris":["http://zotero.org/users/6124969/items/S668L4WS"],"itemData":{"id":76,"type":"article-journal","abstract":"The surface of the Arctic Ocean in summer is a mix of sea ice and$\\backslash$nwater in both leads and melt ponds. Here we use data collected at$\\backslash$nmultiple sites during the year-long experiment to study the Surface$\\backslash$nHeat Budget of the Arctic Ocean (SHEBA) to develop a bulk turbulent$\\backslash$nflux algorithm for predicting the surface fluxes of momentum and$\\backslash$nsensible and latent heat over the Arctic Ocean during summer from$\\backslash$nreadily measured or modelled quantities. The distinctive aerodynamic$\\backslash$nfeature of summer sea ice is that the leads and melt ponds create$\\backslash$nvertical ice faces that the wind can push against; momentum transfer$\\backslash$nto the surface is thus enhanced through form drag. In effect, summer$\\backslash$nsea ice behaves aerodynamically like the marginal ice zone, which$\\backslash$nis another surface that consists of sea ice and water. In our bulk$\\backslash$nflux algorithm, we therefore combine our SHEBA measurements of the$\\backslash$nneutral-stability drag coefficient at a reference height of 10 m,$\\backslash$nC-DN10, with similar measurements from marginal ice zones that have$\\backslash$nbeen reported in the literature to create a unified parametrization$\\backslash$nfor C-DN10 for summer sea ice and for any marginal ice zone. This$\\backslash$nparametrization predicts C-DN10 from a second-order polynomial in$\\backslash$nice concentration. Our bulk flux algorithm also includes expressions$\\backslash$nfor the roughness lengths for temperature and humidity, introduces$\\backslash$nnew profile stratification corrections for stable stratification,$\\backslash$nand effectively eliminates the singularities that often occur in$\\backslash$niterative flux algorithms for very light winds. In summary, this$\\backslash$nnew algorithm seems capable of estimating the friction velocity u({*})$\\backslash$n(a surrogate for the momentum flux) over summer sea ice with an absolute$\\backslash$naccuracy of 0.02-0.03 m s(-1); the sensible heat flux, with an accuracy$\\backslash$nof about 6 W m(-2); and the latent heat flux, with an accuracy of$\\backslash$n3.5 W m(-2). Copyright (C) 2010 Royal Meteorological Society","container-title":"Quarterly Journal of the Royal Meteorological Society","DOI":"10.1002/qj.618","ISSN":"00359009","issue":"March","page":"927–943","title":"Parametrizing turbulent exchange over summer sea ice and the marginal ice zone","volume":"136","author":[{"family":"Andreas","given":"Edgar L."},{"family":"Horst","given":"Thomas W."},{"family":"Grachev","given":"Andrey","dropping-particle":"a."},{"family":"Persson","given":"P. O G"},{"family":"Fairall","given":"Christopher W."},{"family":"Guest","given":"Peter S."},{"family":"Jordan","given":"Rachel E."}],"issued":{"date-parts":[["2010"]]},"citation-key":"andreas2010_ParametrizingTurbulent"}},{"id":74,"uris":["http://zotero.org/users/6124969/items/KKIVGZHU"],"itemData":{"id":74,"type":"article-journal","abstract":"The Surface Heat Budget of the Arctic Ocean (SHEBA) experiment produced$\\backslash$n18 000 h of turbulence data from the atmospheric surface layer over$\\backslash$nsea ice while the ice camp drifted for a year in the Beaufort Gyre.$\\backslash$nMultiple sites instrumented during SHEBA suggest only two aerodynamic$\\backslash$nseasons over sea ice. In “winter” (October 1997 through 14 May$\\backslash$n1998 and 15 September 1998 through the end of the SHEBA deployment$\\backslash$nin early October 1998), the ice was compact and snow covered, and$\\backslash$nthe snow was dry enough to drift and blow. In “summer” (15 May$\\backslash$nthrough 14 September 1998 in this dataset), the snow melted, and$\\backslash$nmelt ponds and leads appeared and covered as much as 40% of the$\\backslash$nsurface with open water. This paper develops a bulk turbulent flux$\\backslash$nalgorithm to explain the winter data. This algorithm predicts the$\\backslash$nsurface fluxes of momentum, and sensible and latent heat from more$\\backslash$nreadily measured or modeled quantities. A main result of the analysis$\\backslash$nis that the roughness length for wind speed z(0) does not depend$\\backslash$non the friction velocity u({*}) in the drifting snow regime (u({*})$\\backslash$n\\textgreater= 0.30 m s(-1)) but, rather, is constant in the SHEBA dataset at$\\backslash$nabout 2.3 x 10(-4) m. Previous analyses that found z(0) to increase$\\backslash$nwith u({*}) during drifting snow may have suffered from fictitious$\\backslash$ncorrelation because u({*}) also appears in z(0). The present analysis$\\backslash$nmitigates this fictitious correlation by plotting measured z(0) against$\\backslash$nthe corresponding u({*}) computed from the bulk flux algorithm. Such$\\backslash$nplots, created with data from six different SHEBA sites, show z(0)$\\backslash$nto be independent of the bulk u({*}) for 0.15, u({*}) \\textless= 0.65 m s(-1).$\\backslash$nThis study also evaluates the roughness lengths for temperature z(T)$\\backslash$nand humidity z(Q), incorporates new profile stratification corrections$\\backslash$nfor stable stratification, addresses the singularities that often$\\backslash$noccur in iterative flux algorithms in very light winds, and includes$\\backslash$nan extensive analysis of whether atmospheric stratification affects$\\backslash$nz(0), z(T), and z(Q).","container-title":"Journal of Hydrometeorology","DOI":"10.1175/2009JHM1102.1","ISSN":"1525-755X","issue":"1","page":"87–104","title":"Parameterizing Turbulent Exchange over Sea Ice in Winter","volume":"11","author":[{"family":"Andreas","given":"Edgar L."},{"family":"Persson","given":"P. Ola G."},{"family":"Grachev","given":"Andrey","dropping-particle":"a."},{"family":"Jordan","given":"Rachel E."},{"family":"Horst","given":"Thomas W."},{"family":"Guest","given":"Peter S."},{"family":"Fairall","given":"Christopher W."}],"issued":{"date-parts":[["2010"]]},"citation-key":"andreas2010_ParameterizingTurbulent"}},{"id":8741,"uris":["http://zotero.org/users/6124969/items/AGJP7W8E"],"itemData":{"id":8741,"type":"article-journal","container-title":"Boundary-Layer Meteorology","DOI":"10.1007/s10546-007-9177-6","ISSN":"0006-8314, 1573-1472","issue":"3","journalAbbreviation":"Boundary-Layer Meteorol","language":"en","page":"315-333","source":"DOI.org (Crossref)","title":"SHEBA flux–profile relationships in the stable atmospheric boundary layer","volume":"124","author":[{"family":"Grachev","given":"Andrey A."},{"family":"Andreas","given":"Edgar L"},{"family":"Fairall","given":"Christopher W."},{"family":"Guest","given":"Peter S."},{"family":"Persson","given":"P. Ola G."}],"issued":{"date-parts":[["2007",7,26]]},"citation-key":"grachev2007_SHEBAFlux"}},{"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 Atmospheres","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8F0964" w:rsidRPr="008F0964">
        <w:t>(Andreas</w:t>
      </w:r>
      <w:r w:rsidR="008F0964">
        <w:t xml:space="preserve"> </w:t>
      </w:r>
      <w:r w:rsidR="008F0964" w:rsidRPr="008F0964">
        <w:t>et al., 2010</w:t>
      </w:r>
      <w:r w:rsidR="008F0964">
        <w:t xml:space="preserve">a, b; </w:t>
      </w:r>
      <w:proofErr w:type="spellStart"/>
      <w:r w:rsidR="008F0964" w:rsidRPr="008F0964">
        <w:t>Grachev</w:t>
      </w:r>
      <w:proofErr w:type="spellEnd"/>
      <w:r w:rsidR="008F0964" w:rsidRPr="008F0964">
        <w:t xml:space="preserve"> et al., 2007; </w:t>
      </w:r>
      <w:proofErr w:type="spellStart"/>
      <w:r w:rsidR="008F0964" w:rsidRPr="008F0964">
        <w:t>Lüpkes</w:t>
      </w:r>
      <w:proofErr w:type="spellEnd"/>
      <w:r w:rsidR="008F0964" w:rsidRPr="008F0964">
        <w:t xml:space="preserve"> et al., 2008; </w:t>
      </w:r>
      <w:proofErr w:type="spellStart"/>
      <w:r w:rsidR="008F0964" w:rsidRPr="008F0964">
        <w:t>Lüpkes</w:t>
      </w:r>
      <w:proofErr w:type="spellEnd"/>
      <w:r w:rsidR="008F0964" w:rsidRPr="008F0964">
        <w:t xml:space="preserve"> &amp; </w:t>
      </w:r>
      <w:proofErr w:type="spellStart"/>
      <w:r w:rsidR="008F0964" w:rsidRPr="008F0964">
        <w:t>Gryanik</w:t>
      </w:r>
      <w:proofErr w:type="spellEnd"/>
      <w:r w:rsidR="008F0964" w:rsidRPr="008F0964">
        <w:t>, 2015; Taylor et al., 2018)</w:t>
      </w:r>
      <w:r w:rsidR="00FE627A">
        <w:fldChar w:fldCharType="end"/>
      </w:r>
      <w:r w:rsidR="00FE627A">
        <w:t>.</w:t>
      </w:r>
    </w:p>
    <w:p w14:paraId="660A1B68" w14:textId="279A9F4C" w:rsidR="009A6DAF" w:rsidRDefault="003678E2" w:rsidP="0092663B">
      <w:pPr>
        <w:pStyle w:val="Text"/>
        <w:spacing w:line="360" w:lineRule="auto"/>
        <w:ind w:firstLine="0"/>
      </w:pPr>
      <w:r>
        <w:t>Arctic cyclones play a large role in th</w:t>
      </w:r>
      <w:r w:rsidR="00AB0437">
        <w:t>is</w:t>
      </w:r>
      <w:r>
        <w:t xml:space="preserve"> air-ice-ocean </w:t>
      </w:r>
      <w:r w:rsidR="00AB0437">
        <w:t>turbulent exchange</w:t>
      </w:r>
      <w:r>
        <w:t>.</w:t>
      </w:r>
      <w:r w:rsidR="001F1302">
        <w:t xml:space="preserve"> </w:t>
      </w:r>
      <w:r w:rsidR="00DA1F11">
        <w:t xml:space="preserve">The large-scale </w:t>
      </w:r>
      <w:r w:rsidR="00ED51E8">
        <w:t>pressure and mass fields</w:t>
      </w:r>
      <w:r w:rsidR="00DA1F11">
        <w:t xml:space="preserve"> of a cyclone produce strong </w:t>
      </w:r>
      <w:r w:rsidR="00D25881">
        <w:t xml:space="preserve">cyclonic </w:t>
      </w:r>
      <w:r w:rsidR="00DA1F11">
        <w:t>winds near the central low</w:t>
      </w:r>
      <w:r w:rsidR="00ED51E8">
        <w:t xml:space="preserve"> and in air-mass transport belts along fronts</w:t>
      </w:r>
      <w:r w:rsidR="00DA1F11">
        <w:t>. Therefore, c</w:t>
      </w:r>
      <w:r w:rsidR="001F1302">
        <w:t>yclone passage results in a pulse of momentum, heat, and moisture into the ice-ocean system.</w:t>
      </w:r>
      <w:r>
        <w:t xml:space="preserve"> They</w:t>
      </w:r>
      <w:r w:rsidRPr="00FE627A">
        <w:t xml:space="preserve"> represent major sources of poleward heat and moisture transport</w:t>
      </w:r>
      <w:r>
        <w:t xml:space="preserve"> during Arctic winter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001F1302">
        <w:t xml:space="preserve"> </w:t>
      </w:r>
      <w:r w:rsidR="00ED51E8">
        <w:t xml:space="preserve">and </w:t>
      </w:r>
      <w:r w:rsidR="008F0964">
        <w:t xml:space="preserve">impact the surface energy budget, ice growth, </w:t>
      </w:r>
      <w:r w:rsidR="00286913">
        <w:t xml:space="preserve">snow accumulation, </w:t>
      </w:r>
      <w:r w:rsidR="008F0964">
        <w:t>and even spring melt onset</w:t>
      </w:r>
      <w:r w:rsidR="00B646DB">
        <w:t xml:space="preserve"> </w:t>
      </w:r>
      <w:r w:rsidR="008F0964">
        <w:fldChar w:fldCharType="begin"/>
      </w:r>
      <w:r w:rsidR="001F4983">
        <w:instrText xml:space="preserve"> ADDIN ZOTERO_ITEM CSL_CITATION {"citationID":"bikAOnOz","properties":{"formattedCitation":"(P. O. G. Persson, 2012; P. O. G. Persson et al., 2017)","plainCitation":"(P. O. G. Persson, 2012; P. O. G. Persson et al., 2017)","dontUpdate":true,"noteIndex":0},"citationItems":[{"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schema":"https://github.com/citation-style-language/schema/raw/master/csl-citation.json"} </w:instrText>
      </w:r>
      <w:r w:rsidR="008F0964">
        <w:fldChar w:fldCharType="separate"/>
      </w:r>
      <w:r w:rsidR="003322BB">
        <w:rPr>
          <w:noProof/>
        </w:rPr>
        <w:t>(Persson, 2012; Persson et al., 2017)</w:t>
      </w:r>
      <w:r w:rsidR="008F0964">
        <w:fldChar w:fldCharType="end"/>
      </w:r>
      <w:r w:rsidR="008F0964">
        <w:t xml:space="preserve">. </w:t>
      </w:r>
      <w:r>
        <w:t xml:space="preserve">Cyclone passage is often accompanied by strong sea ice deformation </w:t>
      </w:r>
      <w:r>
        <w:fldChar w:fldCharType="begin"/>
      </w:r>
      <w:r w:rsidR="00D0727D">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 Oceans","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w:t>
      </w:r>
      <w:r w:rsidR="001F1302">
        <w:t xml:space="preserve">enhanced </w:t>
      </w:r>
      <w:r>
        <w:t xml:space="preserve">ocean mixing </w:t>
      </w:r>
      <w:r>
        <w:fldChar w:fldCharType="begin"/>
      </w:r>
      <w:r w:rsidR="004F7753">
        <w:instrText xml:space="preserve"> ADDIN ZOTERO_ITEM CSL_CITATION {"citationID":"z7F7pcW6","properties":{"formattedCitation":"(Meyer, Fer, et al., 2017; Meyer, Sundfjord, et al., 2017)","plainCitation":"(Meyer, Fer, et al., 2017; Meyer, Sundfjord, et al., 2017)","dontUpdate":true,"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w:t>
      </w:r>
      <w:r w:rsidR="008F0964">
        <w:rPr>
          <w:noProof/>
        </w:rPr>
        <w:t xml:space="preserve"> </w:t>
      </w:r>
      <w:r w:rsidRPr="50F57BC9">
        <w:rPr>
          <w:noProof/>
        </w:rPr>
        <w:t>et al., 2017</w:t>
      </w:r>
      <w:r w:rsidR="008F0964">
        <w:rPr>
          <w:noProof/>
        </w:rPr>
        <w:t>a,</w:t>
      </w:r>
      <w:r w:rsidRPr="50F57BC9">
        <w:rPr>
          <w:noProof/>
        </w:rPr>
        <w:t xml:space="preserve"> </w:t>
      </w:r>
      <w:r w:rsidR="008F0964">
        <w:rPr>
          <w:noProof/>
        </w:rPr>
        <w:t>b</w:t>
      </w:r>
      <w:r w:rsidRPr="50F57BC9">
        <w:rPr>
          <w:noProof/>
        </w:rPr>
        <w:t>)</w:t>
      </w:r>
      <w:r>
        <w:fldChar w:fldCharType="end"/>
      </w:r>
      <w:r>
        <w:t>.</w:t>
      </w:r>
      <w:r w:rsidR="001F1302">
        <w:t xml:space="preserve"> </w:t>
      </w:r>
      <w:r w:rsidR="009A6DAF">
        <w:t>Cyclone i</w:t>
      </w:r>
      <w:r w:rsidR="009A6DAF" w:rsidRPr="54174A13">
        <w:t xml:space="preserve">mpacts </w:t>
      </w:r>
      <w:r w:rsidR="009A6DAF">
        <w:t>on sea ice depend</w:t>
      </w:r>
      <w:r w:rsidR="009A6DAF" w:rsidRPr="54174A13">
        <w:t xml:space="preserve"> on time of year, </w:t>
      </w:r>
      <w:r w:rsidR="009A6DAF">
        <w:t xml:space="preserve">cyclone </w:t>
      </w:r>
      <w:r w:rsidR="009A6DAF" w:rsidRPr="54174A13">
        <w:t xml:space="preserve">strength and evolutionary stage, location within the Arctic, location relative to the ice edge and coast, and the </w:t>
      </w:r>
      <w:r w:rsidR="009A6DAF">
        <w:t>sea</w:t>
      </w:r>
      <w:r w:rsidR="009A6DAF" w:rsidRPr="54174A13">
        <w:t xml:space="preserve"> ice state</w:t>
      </w:r>
      <w:r w:rsidR="009A6DAF">
        <w:t xml:space="preserve"> </w:t>
      </w:r>
      <w:r w:rsidR="009A6DAF">
        <w:fldChar w:fldCharType="begin"/>
      </w:r>
      <w:r w:rsidR="001F4983">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The 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9A6DAF">
        <w:fldChar w:fldCharType="separate"/>
      </w:r>
      <w:r w:rsidR="009A6DAF" w:rsidRPr="00445C8E">
        <w:t>(Aue et al., 2022)</w:t>
      </w:r>
      <w:r w:rsidR="009A6DAF">
        <w:fldChar w:fldCharType="end"/>
      </w:r>
      <w:r w:rsidR="009A6DAF" w:rsidRPr="54174A13">
        <w:t xml:space="preserve">. </w:t>
      </w:r>
    </w:p>
    <w:p w14:paraId="44321E23" w14:textId="366D915B" w:rsidR="009A6DAF" w:rsidRDefault="009A6DAF" w:rsidP="0092663B">
      <w:pPr>
        <w:pStyle w:val="Text"/>
        <w:spacing w:line="360" w:lineRule="auto"/>
        <w:ind w:firstLine="0"/>
      </w:pPr>
      <w:r w:rsidRPr="00296A83">
        <w:t xml:space="preserve">The direct dynamic impacts of </w:t>
      </w:r>
      <w:r w:rsidR="00084852" w:rsidRPr="00296A83">
        <w:t>cyclones</w:t>
      </w:r>
      <w:r w:rsidRPr="00296A83">
        <w:t xml:space="preserve"> on the sea</w:t>
      </w:r>
      <w:r w:rsidR="009B465A">
        <w:t xml:space="preserve"> </w:t>
      </w:r>
      <w:r w:rsidRPr="00296A83">
        <w:t>ice momentum equation</w:t>
      </w:r>
      <w:r w:rsidR="009B465A">
        <w:t>, expressed in Equation 1</w:t>
      </w:r>
      <w:r w:rsidRPr="00296A83">
        <w:t xml:space="preserve"> (e.g.,</w:t>
      </w:r>
      <w:r>
        <w:t xml:space="preserve"> </w:t>
      </w:r>
      <w:r>
        <w:fldChar w:fldCharType="begin"/>
      </w:r>
      <w:r w:rsidR="00A121A9">
        <w:instrText xml:space="preserve"> ADDIN ZOTERO_ITEM CSL_CITATION {"citationID":"pfUwXyVW","properties":{"formattedCitation":"(Hibler, 1979; Hunke et al., 2015)","plainCitation":"(Hibler, 1979; Hunke et al., 2015)","dontUpdate":true,"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000000" w:rsidP="0092663B">
      <w:pPr>
        <w:pStyle w:val="Text"/>
        <w:spacing w:line="360" w:lineRule="auto"/>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0796B2D9" w:rsidR="009A6DAF" w:rsidRPr="004D651F" w:rsidRDefault="009A6DAF" w:rsidP="0092663B">
      <w:pPr>
        <w:pStyle w:val="Text"/>
        <w:spacing w:line="360" w:lineRule="auto"/>
        <w:ind w:firstLine="0"/>
      </w:pPr>
      <w:r w:rsidRPr="00296A83">
        <w:lastRenderedPageBreak/>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w:t>
      </w:r>
      <w:r w:rsidR="008F0964">
        <w:t>last</w:t>
      </w:r>
      <w:r w:rsidRPr="00296A83">
        <w:t xml:space="preserve">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w:t>
      </w:r>
      <w:r w:rsidR="008F0964">
        <w:rPr>
          <w:rFonts w:eastAsia="Calibri"/>
        </w:rPr>
        <w:t>e</w:t>
      </w:r>
      <w:r w:rsidRPr="00296A83">
        <w:rPr>
          <w:rFonts w:eastAsia="Calibri"/>
        </w:rPr>
        <w:t>rized in terms of bulk and shear viscosities and ice strength</w:t>
      </w:r>
      <w:r w:rsidRPr="00296A83">
        <w:t>.</w:t>
      </w:r>
      <w:r w:rsidR="001F1302">
        <w:t xml:space="preserve"> The coupled inertial response following the storm passage can prolong its dynamic effects </w:t>
      </w:r>
      <w:r w:rsidR="001F1302">
        <w:fldChar w:fldCharType="begin"/>
      </w:r>
      <w:r w:rsidR="001F1302">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1F1302">
        <w:fldChar w:fldCharType="separate"/>
      </w:r>
      <w:r w:rsidR="001F1302">
        <w:rPr>
          <w:noProof/>
        </w:rPr>
        <w:t>(Haller et al., 2014)</w:t>
      </w:r>
      <w:r w:rsidR="001F1302">
        <w:fldChar w:fldCharType="end"/>
      </w:r>
      <w:r w:rsidR="001F1302">
        <w:t xml:space="preserve">. </w:t>
      </w:r>
    </w:p>
    <w:p w14:paraId="5898BD99" w14:textId="6F78509D" w:rsidR="00253A1F" w:rsidRDefault="009A6DAF" w:rsidP="0092663B">
      <w:pPr>
        <w:pStyle w:val="Text"/>
        <w:spacing w:line="360" w:lineRule="auto"/>
        <w:ind w:firstLine="0"/>
      </w:pPr>
      <w:r w:rsidRPr="00FE627A">
        <w:t>The structure of the wind field within a cyclone imparts spatial gradients in the surface stresses</w:t>
      </w:r>
      <w:r w:rsidR="00146B97">
        <w:t>, resulting in gradients of ice acceleration</w:t>
      </w:r>
      <w:r>
        <w:t>. As a result, the</w:t>
      </w:r>
      <w:r w:rsidR="00D25881">
        <w:t xml:space="preserve"> </w:t>
      </w:r>
      <w:r>
        <w:t>dynamic sea ice response</w:t>
      </w:r>
      <w:r w:rsidRPr="00FE627A">
        <w:t xml:space="preserve"> </w:t>
      </w:r>
      <w:r>
        <w:t>varies</w:t>
      </w:r>
      <w:r w:rsidRPr="00FE627A">
        <w:t xml:space="preserve"> relative to the </w:t>
      </w:r>
      <w:r>
        <w:t xml:space="preserve">position of the </w:t>
      </w:r>
      <w:r w:rsidR="009B465A">
        <w:t xml:space="preserve">low pressure center </w:t>
      </w:r>
      <w:r>
        <w:t xml:space="preserve">and the orientation of the storm track </w:t>
      </w:r>
      <w:r w:rsidRPr="00FE627A">
        <w:t xml:space="preserve"> (e.g.,</w:t>
      </w:r>
      <w:r>
        <w:t xml:space="preserve"> </w:t>
      </w:r>
      <w:r>
        <w:fldChar w:fldCharType="begin"/>
      </w:r>
      <w:r w:rsidR="001F4983">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The 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proofErr w:type="spellStart"/>
      <w:r w:rsidRPr="00620828">
        <w:t>Brümmer</w:t>
      </w:r>
      <w:proofErr w:type="spellEnd"/>
      <w:r w:rsidRPr="00620828">
        <w:t xml:space="preserve">, 2003; </w:t>
      </w:r>
      <w:proofErr w:type="spellStart"/>
      <w:r w:rsidRPr="00620828">
        <w:t>Haapala</w:t>
      </w:r>
      <w:proofErr w:type="spellEnd"/>
      <w:r w:rsidRPr="00620828">
        <w:t xml:space="preserve"> et al., 2005; </w:t>
      </w:r>
      <w:proofErr w:type="spellStart"/>
      <w:r w:rsidRPr="00620828">
        <w:t>Kriegsmann</w:t>
      </w:r>
      <w:proofErr w:type="spellEnd"/>
      <w:r w:rsidRPr="00620828">
        <w:t xml:space="preserve"> </w:t>
      </w:r>
      <w:r w:rsidR="00D0727D">
        <w:t>&amp;</w:t>
      </w:r>
      <w:r w:rsidRPr="00620828">
        <w:t xml:space="preserve"> </w:t>
      </w:r>
      <w:proofErr w:type="spellStart"/>
      <w:r w:rsidRPr="00620828">
        <w:t>Brümmer</w:t>
      </w:r>
      <w:proofErr w:type="spellEnd"/>
      <w:r w:rsidRPr="00620828">
        <w:t xml:space="preserve">, 2014; Overland </w:t>
      </w:r>
      <w:r w:rsidR="00D0727D">
        <w:t>&amp;</w:t>
      </w:r>
      <w:r w:rsidRPr="00620828">
        <w:t xml:space="preserve"> Pease, 1982)</w:t>
      </w:r>
      <w:r>
        <w:fldChar w:fldCharType="end"/>
      </w:r>
      <w:r>
        <w:t xml:space="preserve">. </w:t>
      </w:r>
      <w:r w:rsidR="00253A1F">
        <w:t xml:space="preserve">Composite analysis based on reanalysis and satellite observations demonstrate that sea ice impacts have spatial structure, with dependence on distance from the storm center </w:t>
      </w:r>
      <w:r w:rsidR="00253A1F">
        <w:fldChar w:fldCharType="begin"/>
      </w:r>
      <w:r w:rsidR="00253A1F">
        <w:instrText xml:space="preserve"> ADDIN ZOTERO_ITEM CSL_CITATION {"citationID":"pc1oB5hl","properties":{"formattedCitation":"(Kriegsmann &amp; Br\\uc0\\u252{}mmer, 2014)","plainCitation":"(Kriegsmann &amp; Brümmer, 2014)","dontUpdate":true,"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The 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253A1F">
        <w:fldChar w:fldCharType="separate"/>
      </w:r>
      <w:r w:rsidR="00253A1F" w:rsidRPr="009E2D53">
        <w:t>(</w:t>
      </w:r>
      <w:proofErr w:type="spellStart"/>
      <w:r w:rsidR="00253A1F" w:rsidRPr="009E2D53">
        <w:t>Kriegsmann</w:t>
      </w:r>
      <w:proofErr w:type="spellEnd"/>
      <w:r w:rsidR="00253A1F" w:rsidRPr="009E2D53">
        <w:t xml:space="preserve"> </w:t>
      </w:r>
      <w:r w:rsidR="00253A1F">
        <w:t>&amp;</w:t>
      </w:r>
      <w:r w:rsidR="00253A1F" w:rsidRPr="009E2D53">
        <w:t xml:space="preserve"> </w:t>
      </w:r>
      <w:proofErr w:type="spellStart"/>
      <w:r w:rsidR="00253A1F" w:rsidRPr="009E2D53">
        <w:t>Brümmer</w:t>
      </w:r>
      <w:proofErr w:type="spellEnd"/>
      <w:r w:rsidR="00253A1F" w:rsidRPr="009E2D53">
        <w:t>, 2014)</w:t>
      </w:r>
      <w:r w:rsidR="00253A1F">
        <w:fldChar w:fldCharType="end"/>
      </w:r>
      <w:r w:rsidR="00253A1F">
        <w:t xml:space="preserve"> and position relative to the storm track </w:t>
      </w:r>
      <w:r w:rsidR="00253A1F">
        <w:fldChar w:fldCharType="begin"/>
      </w:r>
      <w:r w:rsidR="00253A1F">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253A1F">
        <w:fldChar w:fldCharType="separate"/>
      </w:r>
      <w:r w:rsidR="00253A1F">
        <w:rPr>
          <w:noProof/>
        </w:rPr>
        <w:t>(Clancy et al., 2022)</w:t>
      </w:r>
      <w:r w:rsidR="00253A1F">
        <w:fldChar w:fldCharType="end"/>
      </w:r>
      <w:r w:rsidR="00253A1F">
        <w:t>. However, e</w:t>
      </w:r>
      <w:r w:rsidR="001F1302">
        <w:t xml:space="preserve">stimates of cyclone structure and impacts based on composite analysis are sensitive to choices made in cyclone identification </w:t>
      </w:r>
      <w:r w:rsidR="001F1302">
        <w:fldChar w:fldCharType="begin"/>
      </w:r>
      <w:r w:rsidR="001F1302">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1F1302">
        <w:fldChar w:fldCharType="separate"/>
      </w:r>
      <w:r w:rsidR="001F1302">
        <w:rPr>
          <w:noProof/>
        </w:rPr>
        <w:t>(Rae et al., 2017)</w:t>
      </w:r>
      <w:r w:rsidR="001F1302">
        <w:fldChar w:fldCharType="end"/>
      </w:r>
      <w:r w:rsidR="001F1302">
        <w:t xml:space="preserve"> and to the choice of reanalysis </w:t>
      </w:r>
      <w:r w:rsidR="001F1302">
        <w:fldChar w:fldCharType="begin"/>
      </w:r>
      <w:r w:rsidR="001F1302">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1F1302">
        <w:fldChar w:fldCharType="separate"/>
      </w:r>
      <w:r w:rsidR="001F1302">
        <w:rPr>
          <w:noProof/>
        </w:rPr>
        <w:t>(Vessey et al., 2020)</w:t>
      </w:r>
      <w:r w:rsidR="001F1302">
        <w:fldChar w:fldCharType="end"/>
      </w:r>
      <w:r w:rsidR="001F1302">
        <w:t xml:space="preserve">. Differences in cyclone properties between reanalysis composites can arise from uncertainty in the physics of Arctic cyclones, differences in model implementation (including choice of </w:t>
      </w:r>
      <w:r w:rsidR="00084852">
        <w:t>parametrization</w:t>
      </w:r>
      <w:r w:rsidR="001F1302">
        <w:t xml:space="preserve"> schemes</w:t>
      </w:r>
      <w:r w:rsidR="00146B97">
        <w:t xml:space="preserve"> and model resolution</w:t>
      </w:r>
      <w:r w:rsidR="001F1302">
        <w:t xml:space="preserve">), and the </w:t>
      </w:r>
      <w:r w:rsidR="009B465A">
        <w:t>limited</w:t>
      </w:r>
      <w:r w:rsidR="001F1302">
        <w:t xml:space="preserve"> long-term in situ observations in the central Arctic</w:t>
      </w:r>
      <w:r w:rsidR="50F57BC9">
        <w:t xml:space="preserve">, particularly joint observations of atmosphere, sea ice, and ocean. </w:t>
      </w:r>
    </w:p>
    <w:p w14:paraId="33FC7A90" w14:textId="05402846" w:rsidR="001F1302" w:rsidRDefault="00253A1F" w:rsidP="0092663B">
      <w:pPr>
        <w:pStyle w:val="Text"/>
        <w:spacing w:line="360" w:lineRule="auto"/>
        <w:ind w:firstLine="0"/>
      </w:pPr>
      <w:r>
        <w:t>Observations of the coupled air-ice-ocean system with the ability to resolve mesoscale cyclone features, including fronts, are extremely rare.</w:t>
      </w:r>
      <w:r w:rsidR="00B26145">
        <w:t xml:space="preserve"> </w:t>
      </w:r>
      <w:r w:rsidR="00D25881">
        <w:t xml:space="preserve">Thermodynamic </w:t>
      </w:r>
      <w:r w:rsidR="50F57BC9">
        <w:t xml:space="preserve">air-ice-ocean interactions for cyclones sampled during the Surface Heat and Energy Budget of the Arctic expedition (SHEBA; </w:t>
      </w:r>
      <w:r w:rsidR="00445C8E">
        <w:fldChar w:fldCharType="begin"/>
      </w:r>
      <w:r w:rsidR="003322BB">
        <w:instrText xml:space="preserve"> ADDIN ZOTERO_ITEM CSL_CITATION {"citationID":"wEny9Rex","properties":{"formattedCitation":"(Persson, 2002; Uttal et al., 2002)","plainCitation":"(Persson, 2002; Uttal et al., 2002)","dontUpdate":true,"noteIndex":0},"citationItems":[{"id":623,"uris":["http://zotero.org/users/6124969/items/IYQS2VNH"],"itemData":{"id":623,"type":"article-journal","abstract":"1 Measurements at the Surface Heat Budget of the Arctic Ocean Experiment (SHEBA) Atmospheric Surface Flux Group (ASFG) tower site from October 1997 to October 1998 are used to describe the annual cycle of the near-surface environment and the surface energy budget (SEB). Comparisons with historical data and climatological estimates suggest that the SHEBA site was 3-8degreesC warmer in March and April. The unique SHEBA profile measurements showed that the mean near-surface environment is strongly stable during 6 winter months, and near neutral or weakly stable during the other months. However, one-hour data show that neutral stratification does occur 25% of the time during the winter. The monthly mean flux profiles suggest that turbulent processes cool the near-surface atmosphere during the winter and warm it during the summer, though the sign of the sensible heat flux is negative during both the winter and July. The SHEBA SEB calculation is unique in its nearly exclusive use of observed rather than derived values. The magnitude of the best estimate of the annual net observed surface energy surplus at SHEBA (8.2 W m(-2)) was consistent with the observed surface ice and snowmelt and was in reasonable agreement with most previous estimates of the net annual SEB over the Arctic pack ice. However, the partitioning of the various components of the SEB differed in the SHEBA data. The SHEBA site had unusually large incoming longwave radiation in the fall and spring, giving an annual mean that was larger by 10.4-19.3 W m(-2). The site also had substantially less incoming solar radiation during most months than in previous estimates, producing a difference in the annual mean of 5.0-9.5 W m(-2) when compared to these estimates. The observed magnitudes of the sensible (-2.2 W m(-2)) and latent (1.1 W m(-2)) heat fluxes at SHEBA were smaller than previous climatological estimates, as were the conductive flux estimates (2.4-5.0 W m(-2)) at this site. Estimates of the measurement errors suggest that they are not likely to alter the conclusions concerning the SEB terms presented here but will prevent us from conclusively determining the reasons for the net thinning of the ice observed during SHEBA.","container-title":"Journal of Geophysical Research","DOI":"10.1029/2000JC000705","ISSN":"0148-0227","issue":"C10","note":"Citation Key: Persson2002\nISBN: 0148-0227","page":"1-35","title":"Measurements near the Atmospheric Surface Flux Group tower at SHEBA: Near-surface conditions and surface energy budget","volume":"107","author":[{"family":"Persson","given":"P. Ola G."}],"issued":{"date-parts":[["2002"]]},"citation-key":"Persson2002"}},{"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008F0964">
        <w:rPr>
          <w:noProof/>
        </w:rPr>
        <w:t>Persson, 2002; Uttal et al., 2002)</w:t>
      </w:r>
      <w:r w:rsidR="00445C8E">
        <w:fldChar w:fldCharType="end"/>
      </w:r>
      <w:r w:rsidR="50F57BC9">
        <w:t xml:space="preserve"> have been analyzed in numerous studies </w:t>
      </w:r>
      <w:r w:rsidR="00445C8E">
        <w:fldChar w:fldCharType="begin"/>
      </w:r>
      <w:r w:rsidR="00D0727D">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50F57BC9" w:rsidRPr="50F57BC9">
        <w:rPr>
          <w:noProof/>
        </w:rPr>
        <w:t>(e.g., Lindsay, 2002; Persson, 2012; Persson et al., 2017; Richter-Menge et al., 2001; Shaw et al., 2009)</w:t>
      </w:r>
      <w:r w:rsidR="00445C8E">
        <w:fldChar w:fldCharType="end"/>
      </w:r>
      <w:r w:rsidR="50F57BC9">
        <w:t xml:space="preserve">, </w:t>
      </w:r>
      <w:r w:rsidR="008F0964">
        <w:t>providing case studies and</w:t>
      </w:r>
      <w:r w:rsidR="50F57BC9">
        <w:t xml:space="preserve"> seasonal </w:t>
      </w:r>
      <w:r w:rsidR="008F0964">
        <w:t>and</w:t>
      </w:r>
      <w:r w:rsidR="50F57BC9">
        <w:t xml:space="preserve"> annual analysis.</w:t>
      </w:r>
      <w:r w:rsidR="00635EF2">
        <w:t xml:space="preserve"> </w:t>
      </w:r>
      <w:r w:rsidR="00D25881">
        <w:t>However, air-ice-ocean</w:t>
      </w:r>
      <w:r w:rsidR="00635EF2">
        <w:t xml:space="preserve"> momentum transfer during cyclones is less well studied</w:t>
      </w:r>
      <w:r w:rsidR="00D25881">
        <w:t>, especially with observations in all three media</w:t>
      </w:r>
      <w:r w:rsidR="00635EF2">
        <w:t>.</w:t>
      </w:r>
      <w:r w:rsidR="50F57BC9">
        <w:t xml:space="preserve">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50F57BC9" w:rsidRPr="50F57BC9">
        <w:rPr>
          <w:noProof/>
        </w:rPr>
        <w:t>Lindsay (2002) and Richter-Menge et al. (2001)</w:t>
      </w:r>
      <w:r w:rsidR="00445C8E">
        <w:fldChar w:fldCharType="end"/>
      </w:r>
      <w:r w:rsidR="50F57BC9">
        <w:t xml:space="preserve"> identify periods of enhanced mid-winter sea ice deformation that coincided with significant cyclone activity; however, the sea ice deformation </w:t>
      </w:r>
      <w:r w:rsidR="50F57BC9">
        <w:lastRenderedPageBreak/>
        <w:t>observations lack sufficient resolution to examin</w:t>
      </w:r>
      <w:r w:rsidR="008B0FCD">
        <w:t>e</w:t>
      </w:r>
      <w:r w:rsidR="50F57BC9">
        <w:t xml:space="preserve"> air-ice dynamic coupling in detail. </w:t>
      </w:r>
      <w:r w:rsidR="001F1302">
        <w:t xml:space="preserve">Measurements of sea ice motion and deformation show </w:t>
      </w:r>
      <w:r w:rsidR="00635EF2">
        <w:t xml:space="preserve">general </w:t>
      </w:r>
      <w:r w:rsidR="001F1302">
        <w:t xml:space="preserve">patterns related to the storm structure </w:t>
      </w:r>
      <w:r w:rsidR="001F1302">
        <w:fldChar w:fldCharType="begin"/>
      </w:r>
      <w:r w:rsidR="001F1302">
        <w:instrText xml:space="preserve"> ADDIN ZOTERO_ITEM CSL_CITATION {"citationID":"F4XaSwhE","properties":{"formattedCitation":"(Br\\uc0\\u252{}mmer et al., 2008; Haller et al., 2014)","plainCitation":"(Brümmer et al., 2008; Haller et al., 2014)","noteIndex":0},"citationItems":[{"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1F1302">
        <w:fldChar w:fldCharType="separate"/>
      </w:r>
      <w:r w:rsidR="001F1302" w:rsidRPr="001F1302">
        <w:t>(</w:t>
      </w:r>
      <w:proofErr w:type="spellStart"/>
      <w:r w:rsidR="001F1302" w:rsidRPr="001F1302">
        <w:t>Brümmer</w:t>
      </w:r>
      <w:proofErr w:type="spellEnd"/>
      <w:r w:rsidR="001F1302" w:rsidRPr="001F1302">
        <w:t xml:space="preserve"> et al., 2008; Haller et al., 2014)</w:t>
      </w:r>
      <w:r w:rsidR="001F1302">
        <w:fldChar w:fldCharType="end"/>
      </w:r>
      <w:r w:rsidR="00A4770E">
        <w:t>, with ice tending to diverge on average as the cyclone passes</w:t>
      </w:r>
      <w:r w:rsidR="008C0C2E">
        <w:t>. The</w:t>
      </w:r>
      <w:r w:rsidR="00A4770E">
        <w:t xml:space="preserve"> location of the ice edge and the local history of deformation is an important factor </w:t>
      </w:r>
      <w:r w:rsidR="00A4770E">
        <w:fldChar w:fldCharType="begin"/>
      </w:r>
      <w:r w:rsidR="001F4983">
        <w:instrText xml:space="preserve"> ADDIN ZOTERO_ITEM CSL_CITATION {"citationID":"fYv5FRrA","properties":{"formattedCitation":"(Oikkonen et al., 2017)","plainCitation":"(Oikkonen et al., 2017)","noteIndex":0},"citationItems":[{"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 Oceans","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A4770E">
        <w:fldChar w:fldCharType="separate"/>
      </w:r>
      <w:r w:rsidR="00A4770E">
        <w:rPr>
          <w:noProof/>
        </w:rPr>
        <w:t>(Oikkonen et al., 2017)</w:t>
      </w:r>
      <w:r w:rsidR="00A4770E">
        <w:fldChar w:fldCharType="end"/>
      </w:r>
      <w:r w:rsidR="00A4770E">
        <w:t>.</w:t>
      </w:r>
    </w:p>
    <w:p w14:paraId="1DAE251E" w14:textId="37A95935" w:rsidR="000D2FD3" w:rsidRDefault="00A4770E" w:rsidP="0092663B">
      <w:pPr>
        <w:pStyle w:val="Text"/>
        <w:spacing w:line="360" w:lineRule="auto"/>
        <w:ind w:firstLine="0"/>
      </w:pPr>
      <w:r>
        <w:t>The o</w:t>
      </w:r>
      <w:r w:rsidR="00E51EC0" w:rsidRPr="002977AA">
        <w:t xml:space="preserve">cean response to wind forcing </w:t>
      </w:r>
      <w:r w:rsidR="008969B4">
        <w:t xml:space="preserve">is </w:t>
      </w:r>
      <w:r w:rsidR="00E51EC0" w:rsidRPr="002977AA">
        <w:t xml:space="preserve">strongly modulated by seasonal changes in ice </w:t>
      </w:r>
      <w:r>
        <w:t>thickness, roughness, and concentration</w:t>
      </w:r>
      <w:r w:rsidR="001902F1" w:rsidRPr="002977AA">
        <w:t xml:space="preserve"> </w:t>
      </w:r>
      <w:r w:rsidR="001902F1" w:rsidRPr="002977AA">
        <w:fldChar w:fldCharType="begin"/>
      </w:r>
      <w:r w:rsidR="004F7753">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dontUpdate":true,"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et al., 2017</w:t>
      </w:r>
      <w:r w:rsidR="008F0964">
        <w:t>a</w:t>
      </w:r>
      <w:r w:rsidR="00BA3E67">
        <w:t>;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8C0C2E">
        <w:instrText xml:space="preserve"> ADDIN ZOTERO_ITEM CSL_CITATION {"citationID":"pceDOQ5I","properties":{"formattedCitation":"(Br\\uc0\\u252{}mmer &amp; Hoeber, 1999; Hunkins, 1967)","plainCitation":"(Brümmer &amp; Hoeber, 1999; Hunkins, 1967)","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8C0C2E" w:rsidRPr="008C0C2E">
        <w:t>(</w:t>
      </w:r>
      <w:proofErr w:type="spellStart"/>
      <w:r w:rsidR="008C0C2E" w:rsidRPr="008C0C2E">
        <w:t>Brümmer</w:t>
      </w:r>
      <w:proofErr w:type="spellEnd"/>
      <w:r w:rsidR="008C0C2E" w:rsidRPr="008C0C2E">
        <w:t xml:space="preserve"> &amp; </w:t>
      </w:r>
      <w:proofErr w:type="spellStart"/>
      <w:r w:rsidR="008C0C2E" w:rsidRPr="008C0C2E">
        <w:t>Hoeber</w:t>
      </w:r>
      <w:proofErr w:type="spellEnd"/>
      <w:r w:rsidR="008C0C2E" w:rsidRPr="008C0C2E">
        <w:t xml:space="preserve">, 1999; </w:t>
      </w:r>
      <w:proofErr w:type="spellStart"/>
      <w:r w:rsidR="008C0C2E" w:rsidRPr="008C0C2E">
        <w:t>Hunkins</w:t>
      </w:r>
      <w:proofErr w:type="spellEnd"/>
      <w:r w:rsidR="008C0C2E" w:rsidRPr="008C0C2E">
        <w:t>, 1967)</w:t>
      </w:r>
      <w:r w:rsidR="002977AA">
        <w:fldChar w:fldCharType="end"/>
      </w:r>
      <w:r w:rsidR="002977AA">
        <w:t xml:space="preserve">, </w:t>
      </w:r>
      <w:r w:rsidR="002977AA" w:rsidRPr="002977AA">
        <w:t xml:space="preserve">where the ice </w:t>
      </w:r>
      <w:r w:rsidR="009860FB">
        <w:t>and</w:t>
      </w:r>
      <w:r w:rsidR="002977AA" w:rsidRPr="002977AA">
        <w:t xml:space="preserve"> ocean</w:t>
      </w:r>
      <w:r w:rsidR="009860FB">
        <w:t xml:space="preserve"> move together</w:t>
      </w:r>
      <w:r w:rsidR="002977AA" w:rsidRPr="002977AA">
        <w:t xml:space="preserve"> in an inertial ringing </w:t>
      </w:r>
      <w:r w:rsidR="002977AA">
        <w:fldChar w:fldCharType="begin"/>
      </w:r>
      <w:r w:rsidR="00174ABA">
        <w:instrText xml:space="preserve"> ADDIN ZOTERO_ITEM CSL_CITATION {"citationID":"yd1XCSFw","properties":{"formattedCitation":"(J. M. Toole et al., 2010)","plainCitation":"(J. M. Toole et al., 2010)","dontUpdate":true,"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6773F8">
        <w:rPr>
          <w:noProof/>
        </w:rPr>
        <w:t>(Toole et al., 2010)</w:t>
      </w:r>
      <w:r w:rsidR="002977AA">
        <w:fldChar w:fldCharType="end"/>
      </w:r>
      <w:r w:rsidR="002977AA" w:rsidRPr="002977AA">
        <w:t xml:space="preserve">. </w:t>
      </w:r>
      <w:r w:rsidR="00B646DB">
        <w:t>Though the</w:t>
      </w:r>
      <w:r w:rsidR="00B646DB" w:rsidRPr="002977AA">
        <w:t xml:space="preserve"> </w:t>
      </w:r>
      <w:r w:rsidR="002977AA" w:rsidRPr="002977AA">
        <w:t xml:space="preserve">presence of ice can damp the ocean </w:t>
      </w:r>
      <w:r w:rsidR="002977AA">
        <w:t xml:space="preserve">response </w:t>
      </w:r>
      <w:r w:rsidR="002977AA">
        <w:fldChar w:fldCharType="begin"/>
      </w:r>
      <w:r>
        <w:instrText xml:space="preserve"> ADDIN ZOTERO_ITEM CSL_CITATION {"citationID":"W36fgwgV","properties":{"formattedCitation":"(Brenner et al., 2023; Rainville &amp; Woodgate, 2009)","plainCitation":"(Brenner et al., 2023; Rainville &amp; Woodgate, 200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Pr>
          <w:noProof/>
        </w:rPr>
        <w:t>(Brenner et al., 2023; Rainville &amp; Woodgate, 2009)</w:t>
      </w:r>
      <w:r w:rsidR="002977AA">
        <w:fldChar w:fldCharType="end"/>
      </w:r>
      <w:r w:rsidR="002977AA" w:rsidRPr="002977AA">
        <w:t xml:space="preserve">, inertial oscillations are observed </w:t>
      </w:r>
      <w:r w:rsidR="00146B97" w:rsidRPr="002977AA">
        <w:t>in all seasons</w:t>
      </w:r>
      <w:r w:rsidR="00146B97">
        <w:t>, including</w:t>
      </w:r>
      <w:r w:rsidR="00146B97" w:rsidRPr="002977AA">
        <w:t xml:space="preserve"> </w:t>
      </w:r>
      <w:r w:rsidR="002977AA" w:rsidRPr="002977AA">
        <w:t xml:space="preserve">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rsidRPr="002977AA">
        <w:t xml:space="preserve">. This momentum transfer and the inertial motion enhances mixing in the upper ocean and may also excite internal waves that enhance deeper mixing </w:t>
      </w:r>
      <w:r w:rsidR="002977AA">
        <w:fldChar w:fldCharType="begin"/>
      </w:r>
      <w:r w:rsidR="00A121A9">
        <w:instrText xml:space="preserve"> ADDIN ZOTERO_ITEM CSL_CITATION {"citationID":"8akCdMSh","properties":{"formattedCitation":"(McPhee &amp; Kantha, 1989)","plainCitation":"(McPhee &amp; Kantha, 1989)","dontUpdate":true,"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D0727D">
        <w:rPr>
          <w:noProof/>
        </w:rPr>
        <w:t>&amp;</w:t>
      </w:r>
      <w:r w:rsidR="002977AA">
        <w:rPr>
          <w:noProof/>
        </w:rPr>
        <w:t xml:space="preserve"> Kantha, 1989)</w:t>
      </w:r>
      <w:r w:rsidR="002977AA">
        <w:fldChar w:fldCharType="end"/>
      </w:r>
      <w:r w:rsidR="002977AA">
        <w:t>.</w:t>
      </w:r>
      <w:r w:rsidR="0061404D">
        <w:t xml:space="preserve"> </w:t>
      </w:r>
      <w:r w:rsidR="008C0C2E">
        <w:t>High wind speeds over sea ice have been observed to produce</w:t>
      </w:r>
      <w:r>
        <w:t xml:space="preserve"> increased ocean friction velocity </w:t>
      </w:r>
      <w:r>
        <w:fldChar w:fldCharType="begin"/>
      </w:r>
      <w:r>
        <w:instrText xml:space="preserve"> ADDIN ZOTERO_ITEM CSL_CITATION {"citationID":"2abArpVK","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fldChar w:fldCharType="separate"/>
      </w:r>
      <w:r>
        <w:rPr>
          <w:noProof/>
        </w:rPr>
        <w:t>(Shaw et al., 2009)</w:t>
      </w:r>
      <w:r>
        <w:fldChar w:fldCharType="end"/>
      </w:r>
      <w:r w:rsidR="008C0C2E">
        <w:t xml:space="preserve"> and enhanced turbulent dissipation in the upper ocean </w:t>
      </w:r>
      <w:r w:rsidR="008C0C2E">
        <w:fldChar w:fldCharType="begin"/>
      </w:r>
      <w:r w:rsidR="004F7753">
        <w:instrText xml:space="preserve"> ADDIN ZOTERO_ITEM CSL_CITATION {"citationID":"wZTob9cD","properties":{"formattedCitation":"(Meyer, Fer, et al., 2017)","plainCitation":"(Meyer, Fer, et al., 2017)","dontUpdate":true,"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8C0C2E">
        <w:fldChar w:fldCharType="separate"/>
      </w:r>
      <w:r w:rsidR="008C0C2E">
        <w:rPr>
          <w:noProof/>
        </w:rPr>
        <w:t>(Meyer</w:t>
      </w:r>
      <w:r w:rsidR="009860FB">
        <w:rPr>
          <w:noProof/>
        </w:rPr>
        <w:t xml:space="preserve"> </w:t>
      </w:r>
      <w:r w:rsidR="008C0C2E">
        <w:rPr>
          <w:noProof/>
        </w:rPr>
        <w:t>et al., 2017</w:t>
      </w:r>
      <w:r w:rsidR="009860FB">
        <w:rPr>
          <w:noProof/>
        </w:rPr>
        <w:t>a</w:t>
      </w:r>
      <w:r w:rsidR="008C0C2E">
        <w:rPr>
          <w:noProof/>
        </w:rPr>
        <w:t>)</w:t>
      </w:r>
      <w:r w:rsidR="008C0C2E">
        <w:fldChar w:fldCharType="end"/>
      </w:r>
      <w:r w:rsidR="008C0C2E">
        <w:t xml:space="preserve">. </w:t>
      </w:r>
      <w:r w:rsidR="002977AA" w:rsidRPr="002977AA">
        <w:t>The winter ice cover</w:t>
      </w:r>
      <w:r w:rsidR="008C0C2E">
        <w:t xml:space="preserve"> impedes</w:t>
      </w:r>
      <w:r w:rsidR="009B465A">
        <w:t xml:space="preserve"> momentum transfer from the wind to the ocean, reduces the inertial response of the ocean, and l</w:t>
      </w:r>
      <w:r w:rsidR="002977AA" w:rsidRPr="002977AA">
        <w:t xml:space="preserve">ikely </w:t>
      </w:r>
      <w:r w:rsidR="009B465A">
        <w:t>sets</w:t>
      </w:r>
      <w:r w:rsidR="002977AA" w:rsidRPr="002977AA">
        <w:t xml:space="preserve"> the shallow winter mixed layer depth in parts of the Arctic Ocean</w:t>
      </w:r>
      <w:r w:rsidR="00BA3E67">
        <w:t xml:space="preserve"> </w:t>
      </w:r>
      <w:r w:rsidR="002977AA">
        <w:fldChar w:fldCharType="begin"/>
      </w:r>
      <w:r w:rsidR="00174ABA">
        <w:instrText xml:space="preserve"> ADDIN ZOTERO_ITEM CSL_CITATION {"citationID":"Q1ypkGBB","properties":{"formattedCitation":"(J. M. Toole et al., 2010)","plainCitation":"(J. M. Toole et al., 2010)","dontUpdate":true,"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6773F8">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1F4983">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The 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t>. It has been hypothesized that an increase in sea ice inertial response may arise due to</w:t>
      </w:r>
      <w:r w:rsidR="00CA07F8">
        <w:t xml:space="preserve"> thinning of the ice pack </w:t>
      </w:r>
      <w:r w:rsidR="00CA07F8">
        <w:fldChar w:fldCharType="begin"/>
      </w:r>
      <w:r w:rsidR="00146B97">
        <w:instrText xml:space="preserve"> ADDIN ZOTERO_ITEM CSL_CITATION {"citationID":"qvZiJZnm","properties":{"formattedCitation":"(Gimbert et al., 2012; Kwok et al., 2013)","plainCitation":"(Gimbert et al., 2012; Kwok et al., 2013)","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The 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2014,"uris":["http://zotero.org/users/6124969/items/3D9K2LFN"],"itemData":{"id":2014,"type":"article-journal","abstract":"We examine the basinwide trends in sea ice circulation and drift speed and highlight the changes between 1982 and 2009 in connection to regional winds, multiyear sea ice coverage, ice export, and the thinning of the ice cover. The polarity of the Arctic Oscillation (AO) is used as a backdrop for summarizing the variance and shifts in decadal drift patterns. The 28-year circulation fields show a net strengthening of the Beaufort Gyre and the Transpolar Drift, especially during the last decade. The imprint of the arctic dipole anomaly on the mean summer circulation is evident (2001-2009) and enhances summer ice area export at the Fram Strait. Between 2001 and 2009, the large spatially averaged trends in drift speeds (winter: +23.6%/decade, summer: +17.7%/decade) are not explained by the much smaller trends in wind speeds (winter: 1.46%/decade, summer: -3.42%/decade). Notably, positive trends in drift speed are found in regions with reduced multiyear sea ice coverage. Over 90% of the Arctic Ocean has positive trends in drift speed and negative trends in multiyear sea ice coverage. The increased responsiveness of ice drift to geostrophic wind is consistent with a thinner and weaker seasonal ice cover and suggests large-scale changes in the air-ice-ocean momentum balance. The retrieved mean ocean current field from decadal-scale average ice motion captures a steady drift from Siberia to the Fram Strait, an inflow north of the Bering Strait, and a westward drift along coastal Alaska. This mean current is comparable to geostrophic currents from satellite-derived dynamic topography. Key Points Changes in connection to winds, multiyear ice, export and thinning. Strengthening of the Beaufort Gyre and the Transpolar Drift. Positive trends in drift speed are associated with decline in multiyear sea ice. ©2013. American Geophysical Union. All Rights Reserved.","container-title":"Journal of Geophysical Research: Oceans","DOI":"10.1002/jgrc.20191","ISSN":"21699291","issue":"5","note":"Citation Key: Kwok2013","page":"2408-2425","title":"Arctic sea ice circulation and drift speed: Decadal trends and ocean currents","volume":"118","author":[{"family":"Kwok","given":"R."},{"family":"Spreen","given":"G."},{"family":"Pang","given":"S."}],"issued":{"date-parts":[["2013"]]},"citation-key":"Kwok2013"}}],"schema":"https://github.com/citation-style-language/schema/raw/master/csl-citation.json"} </w:instrText>
      </w:r>
      <w:r w:rsidR="00CA07F8">
        <w:fldChar w:fldCharType="separate"/>
      </w:r>
      <w:r w:rsidR="00146B97">
        <w:rPr>
          <w:noProof/>
        </w:rPr>
        <w:t>(Gimbert et al., 2012; Kwok et al., 2013)</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p>
    <w:p w14:paraId="06D6EA6F" w14:textId="0C300178" w:rsidR="008D67D2" w:rsidRPr="00DC5478" w:rsidRDefault="002977AA" w:rsidP="00454860">
      <w:pPr>
        <w:pStyle w:val="Text"/>
        <w:spacing w:line="360" w:lineRule="auto"/>
        <w:ind w:firstLine="0"/>
      </w:pPr>
      <w:r w:rsidRPr="002977AA">
        <w:t>To date</w:t>
      </w:r>
      <w:r>
        <w:t>,</w:t>
      </w:r>
      <w:r w:rsidRPr="002977AA">
        <w:t xml:space="preserve"> the full momentum transfer from wind, through ice to the ocean has not been observed directly on the temporal and spatial scales that clearly define the roles of the spatial structure of a cyclone for the associated ice and ocean response. </w:t>
      </w: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A121A9">
        <w:instrText xml:space="preserve"> ADDIN ZOTERO_ITEM CSL_CITATION {"citationID":"0Bd7WPlc","properties":{"formattedCitation":"(Shupe et al., 2020; Shupe &amp; Rex, 2022)","plainCitation":"(Shupe et al., 2020; Shupe &amp; Rex, 2022)","dontUpdate":true,"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D0727D">
        <w:t>&amp;</w:t>
      </w:r>
      <w:r w:rsidR="00613FD9" w:rsidRPr="00296A83">
        <w:t xml:space="preserve"> Rex, 2022)</w:t>
      </w:r>
      <w:r w:rsidR="00613FD9" w:rsidRPr="00296A83">
        <w:fldChar w:fldCharType="end"/>
      </w:r>
      <w:r w:rsidR="00613FD9" w:rsidRPr="00296A83">
        <w:t xml:space="preserve">. </w:t>
      </w:r>
      <w:r w:rsidR="00296A83" w:rsidRPr="00296A83">
        <w:t>This study examine</w:t>
      </w:r>
      <w:r w:rsidR="00D34AA2">
        <w:t>s</w:t>
      </w:r>
      <w:r w:rsidR="00296A83" w:rsidRPr="00296A83">
        <w:t xml:space="preserv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w:t>
      </w:r>
      <w:r w:rsidR="00296A83" w:rsidRPr="00296A83">
        <w:lastRenderedPageBreak/>
        <w:t>during the passage</w:t>
      </w:r>
      <w:r w:rsidR="00296A83">
        <w:t xml:space="preserve"> </w:t>
      </w:r>
      <w:r w:rsidR="00296A83" w:rsidRPr="00296A83">
        <w:t>of</w:t>
      </w:r>
      <w:r w:rsidR="008D67D2" w:rsidRPr="008D67D2">
        <w:t xml:space="preserve"> </w:t>
      </w:r>
      <w:r w:rsidR="008D67D2">
        <w:t>an</w:t>
      </w:r>
      <w:r w:rsidR="008D67D2" w:rsidRPr="00296A83">
        <w:t xml:space="preserve"> </w:t>
      </w:r>
      <w:r w:rsidR="00296A83" w:rsidRPr="00296A83">
        <w:t xml:space="preserve">atmospheric cyclone that traversed the study area between </w:t>
      </w:r>
      <w:r w:rsidR="00BA3E67">
        <w:t>30 January</w:t>
      </w:r>
      <w:r w:rsidR="00296A83" w:rsidRPr="00296A83">
        <w:t xml:space="preserve"> and </w:t>
      </w:r>
      <w:r w:rsidR="00BA3E67">
        <w:t>2 February</w:t>
      </w:r>
      <w:r w:rsidR="00296A83" w:rsidRPr="00296A83">
        <w:t>, 2020.</w:t>
      </w:r>
      <w:r w:rsidR="00BA3E67">
        <w:t xml:space="preserve"> While </w:t>
      </w:r>
      <w:r w:rsidR="00AB0437">
        <w:t xml:space="preserve">there were </w:t>
      </w:r>
      <w:r w:rsidR="00BA3E67">
        <w:t>numerous cyclones</w:t>
      </w:r>
      <w:r w:rsidR="008C0C2E">
        <w:t xml:space="preserve"> during the MOSAiC year </w:t>
      </w:r>
      <w:r w:rsidR="008C0C2E">
        <w:fldChar w:fldCharType="begin"/>
      </w:r>
      <w:r w:rsidR="00C72F77">
        <w:instrText xml:space="preserve"> ADDIN ZOTERO_ITEM CSL_CITATION {"citationID":"nXRkEbeR","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C0C2E">
        <w:fldChar w:fldCharType="separate"/>
      </w:r>
      <w:r w:rsidR="00C72F77">
        <w:rPr>
          <w:noProof/>
        </w:rPr>
        <w:t>(Rinke et al., 2021)</w:t>
      </w:r>
      <w:r w:rsidR="008C0C2E">
        <w:fldChar w:fldCharType="end"/>
      </w:r>
      <w:r w:rsidR="008C0C2E">
        <w:t xml:space="preserve">, </w:t>
      </w:r>
      <w:r w:rsidR="008D67D2">
        <w:t>this</w:t>
      </w:r>
      <w:r w:rsidR="00680855">
        <w:t xml:space="preserve"> </w:t>
      </w:r>
      <w:r w:rsidR="00BA3E67">
        <w:t>cyclone</w:t>
      </w:r>
      <w:r w:rsidR="008D67D2">
        <w:t xml:space="preserve"> is</w:t>
      </w:r>
      <w:r w:rsidR="00BA3E67">
        <w:t xml:space="preserve"> of </w:t>
      </w:r>
      <w:r w:rsidR="00680855">
        <w:t xml:space="preserve">particular </w:t>
      </w:r>
      <w:r w:rsidR="00BA3E67">
        <w:t>interest</w:t>
      </w:r>
      <w:r w:rsidR="00680855">
        <w:t>.</w:t>
      </w:r>
      <w:r w:rsidR="00BA3E67">
        <w:t xml:space="preserve"> </w:t>
      </w:r>
      <w:r w:rsidR="00680855">
        <w:t xml:space="preserve"> </w:t>
      </w:r>
      <w:r w:rsidR="008D67D2">
        <w:t>It was</w:t>
      </w:r>
      <w:r w:rsidR="00680855">
        <w:t xml:space="preserve"> </w:t>
      </w:r>
      <w:r w:rsidR="00BA3E67">
        <w:t>intens</w:t>
      </w:r>
      <w:r w:rsidR="00680855">
        <w:t>e</w:t>
      </w:r>
      <w:r w:rsidR="00BA3E67">
        <w:t xml:space="preserve">, </w:t>
      </w:r>
      <w:r w:rsidR="00680855">
        <w:t xml:space="preserve">with high </w:t>
      </w:r>
      <w:r w:rsidR="00BA3E67">
        <w:t>wind speed</w:t>
      </w:r>
      <w:r w:rsidR="008D67D2">
        <w:t>s</w:t>
      </w:r>
      <w:r w:rsidR="00BA3E67">
        <w:t xml:space="preserve"> and </w:t>
      </w:r>
      <w:r w:rsidR="00680855">
        <w:t xml:space="preserve">low </w:t>
      </w:r>
      <w:r w:rsidR="00BA3E67">
        <w:t>minimum sea level pressure</w:t>
      </w:r>
      <w:r w:rsidR="008D67D2">
        <w:t>, and occurred at the beginning of a late winter–early spring period of unusually frequent cyclone activity</w:t>
      </w:r>
      <w:r w:rsidR="00D25881">
        <w:t xml:space="preserve"> with significant wind events</w:t>
      </w:r>
      <w:r w:rsidR="008D67D2">
        <w:t xml:space="preserve"> </w:t>
      </w:r>
      <w:r w:rsidR="008D67D2">
        <w:fldChar w:fldCharType="begin"/>
      </w:r>
      <w:r w:rsidR="008D67D2">
        <w:instrText xml:space="preserve"> ADDIN ZOTERO_ITEM CSL_CITATION {"citationID":"uVHAakVe","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D67D2">
        <w:fldChar w:fldCharType="separate"/>
      </w:r>
      <w:r w:rsidR="008D67D2">
        <w:rPr>
          <w:noProof/>
        </w:rPr>
        <w:t>(Rinke et al., 2021)</w:t>
      </w:r>
      <w:r w:rsidR="008D67D2">
        <w:fldChar w:fldCharType="end"/>
      </w:r>
      <w:r w:rsidR="008D67D2">
        <w:t>.</w:t>
      </w:r>
      <w:r w:rsidR="00293DC3">
        <w:t xml:space="preserve"> </w:t>
      </w:r>
      <w:r w:rsidR="00A64C3C">
        <w:t xml:space="preserve">The sea ice response to the February 1 cyclone included the fastest winter drift speeds in the MOSAiC drift and strong deformation of the ice pack. </w:t>
      </w:r>
      <w:r w:rsidR="00293DC3">
        <w:t>While some effects of this</w:t>
      </w:r>
      <w:r w:rsidR="00680855">
        <w:t xml:space="preserve"> </w:t>
      </w:r>
      <w:r w:rsidR="00293DC3">
        <w:t>cyclone can be seen in</w:t>
      </w:r>
      <w:r w:rsidR="00454860">
        <w:t xml:space="preserve"> meteorological</w:t>
      </w:r>
      <w:r w:rsidR="00293DC3">
        <w:t xml:space="preserve"> time series </w:t>
      </w:r>
      <w:r w:rsidR="00454860">
        <w:t>covering the full</w:t>
      </w:r>
      <w:r w:rsidR="00293DC3">
        <w:t xml:space="preserve"> MOSAiC </w:t>
      </w:r>
      <w:r w:rsidR="00454860">
        <w:t xml:space="preserve">year </w:t>
      </w:r>
      <w:r w:rsidR="00293DC3">
        <w:t xml:space="preserve">(e.g., </w:t>
      </w:r>
      <w:r w:rsidR="00293DC3">
        <w:fldChar w:fldCharType="begin"/>
      </w:r>
      <w:r w:rsidR="00174ABA">
        <w:instrText xml:space="preserve"> ADDIN ZOTERO_ITEM CSL_CITATION {"citationID":"4sboTI4j","properties":{"formattedCitation":"(L\\uc0\\u243{}pez-Garc\\uc0\\u237{}a et al., 2022; Peng et al., 2023; Shupe et al., 2022)","plainCitation":"(López-García et al., 2022; Peng et al., 2023; Shupe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00293DC3">
        <w:fldChar w:fldCharType="separate"/>
      </w:r>
      <w:r w:rsidR="00454860" w:rsidRPr="00454860">
        <w:t xml:space="preserve">López-García et al., 2022; Peng et al., 2023; </w:t>
      </w:r>
      <w:r w:rsidR="00454860">
        <w:t xml:space="preserve">and </w:t>
      </w:r>
      <w:r w:rsidR="00454860" w:rsidRPr="00454860">
        <w:t>Shupe et al., 2022)</w:t>
      </w:r>
      <w:r w:rsidR="00293DC3">
        <w:fldChar w:fldCharType="end"/>
      </w:r>
      <w:r w:rsidR="00454860">
        <w:t xml:space="preserve">; and the cyclone drift track is shown in the supplement of </w:t>
      </w:r>
      <w:r w:rsidR="00454860" w:rsidRPr="00DC5478">
        <w:fldChar w:fldCharType="begin"/>
      </w:r>
      <w:r w:rsidR="00454860" w:rsidRPr="00DC5478">
        <w:instrText xml:space="preserve"> ADDIN ZOTERO_ITEM CSL_CITATION {"citationID":"2ERy2JQs","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454860" w:rsidRPr="00DC5478">
        <w:fldChar w:fldCharType="separate"/>
      </w:r>
      <w:r w:rsidR="00454860" w:rsidRPr="00DC5478">
        <w:rPr>
          <w:noProof/>
        </w:rPr>
        <w:t>(Rinke et al., 2021)</w:t>
      </w:r>
      <w:r w:rsidR="00454860" w:rsidRPr="00DC5478">
        <w:fldChar w:fldCharType="end"/>
      </w:r>
      <w:r w:rsidR="00454860" w:rsidRPr="00DC5478">
        <w:t>,</w:t>
      </w:r>
      <w:r w:rsidR="008D67D2" w:rsidRPr="00DC5478">
        <w:t xml:space="preserve"> no one has previously studied the air-ice-ocean dynamic interactions in detail for this, or any other, MOSAiC cyclone.  </w:t>
      </w:r>
      <w:r w:rsidR="00DD2362" w:rsidRPr="00DC5478">
        <w:t>As will be seen, this cyclone demonstrated common characteristics found by studies of</w:t>
      </w:r>
      <w:r w:rsidR="00454860" w:rsidRPr="00DC5478">
        <w:t xml:space="preserve"> synoptic events during</w:t>
      </w:r>
      <w:r w:rsidR="00DD2362" w:rsidRPr="00DC5478">
        <w:t xml:space="preserve"> the MOSAiC year, </w:t>
      </w:r>
      <w:r w:rsidR="00454860" w:rsidRPr="00DC5478">
        <w:t>including</w:t>
      </w:r>
      <w:r w:rsidR="008D67D2" w:rsidRPr="00DC5478">
        <w:t xml:space="preserve"> synoptic modulation of </w:t>
      </w:r>
      <w:r w:rsidR="00DD2362" w:rsidRPr="00DC5478">
        <w:t>boundary-layer</w:t>
      </w:r>
      <w:r w:rsidR="008D67D2" w:rsidRPr="00DC5478">
        <w:t xml:space="preserve"> stability characteristics</w:t>
      </w:r>
      <w:r w:rsidR="00A64C3C" w:rsidRPr="00DC5478">
        <w:t xml:space="preserve"> </w:t>
      </w:r>
      <w:r w:rsidR="00454860" w:rsidRPr="00DC5478">
        <w:fldChar w:fldCharType="begin"/>
      </w:r>
      <w:r w:rsidR="00454860" w:rsidRPr="00DC5478">
        <w:instrText xml:space="preserve"> ADDIN ZOTERO_ITEM CSL_CITATION {"citationID":"wBsHfP7G","properties":{"formattedCitation":"(Jozef et al., 2023)","plainCitation":"(Jozef et al., 2023)","noteIndex":0},"citationItems":[{"id":8858,"uris":["http://zotero.org/users/6124969/items/SCLUIN7I"],"itemData":{"id":8858,"type":"article-journal","abstract":"Observations collected during the Multidisciplinary drifting Observatory for the Study of Arctic Climate (MOSAiC) provide a detailed description of the impact of thermodynamic and kinematic forcings on atmospheric boundary layer (ABL) stability in the central Arctic. This study reveals that the Arctic ABL is stable and near-neutral with similar frequencies, and strong stability is the most persistent of all stability regimes. MOSAiC radiosonde observations, in conjunction with observations from additional measurement platforms, including a 10 m meteorological tower, ceilometer, microwave radiometer, and radiation station, provide insight into the relationships between atmospheric stability and various atmospheric thermodynamic and kinematic forcings of ABL turbulence and how these relationships differ by season. We found that stronger stability largely occurs in low-wind (i.e., wind speeds are slow), low-radiation (i.e., surface radiative ﬂuxes are minimal) environments; a very shallow mixed ABL forms in low-wind, high-radiation environments; weak stability occurs in high-wind, moderate-radiation environments; and a near-neutral ABL forms in high-wind, high-radiation environments. Surface pressure (a proxy for synoptic staging) partially explains the observed wind speeds for different stability regimes. Cloud frequency and atmospheric moisture contribute to the observed surface radiation budget. Unique to summer, stronger stability may also form when moist air is advected from over the warmer open ocean to over the colder sea ice surface, which decouples the colder near-surface atmosphere from the advected layer, and is identiﬁable through observations of fog and atmospheric moisture.","container-title":"Atmospheric Chemistry and Physics","DOI":"10.5194/acp-23-13087-2023","ISSN":"1680-7324","issue":"20","journalAbbreviation":"Atmos. Chem. Phys.","language":"en","page":"13087-13106","source":"DOI.org (Crossref)","title":"Thermodynamic and kinematic drivers of atmospheric boundary layer stability in the central Arctic during the Multidisciplinary drifting Observatory for the Study of Arctic Climate (MOSAiC)","volume":"23","author":[{"family":"Jozef","given":"Gina C."},{"family":"Cassano","given":"John J."},{"family":"Dahlke","given":"Sandro"},{"family":"Dice","given":"Mckenzie"},{"family":"Cox","given":"Christopher J."},{"family":"De Boer","given":"Gijs"}],"issued":{"date-parts":[["2023",10,17]]},"citation-key":"jozef2023_ThermodynamicKinematic"}}],"schema":"https://github.com/citation-style-language/schema/raw/master/csl-citation.json"} </w:instrText>
      </w:r>
      <w:r w:rsidR="00454860" w:rsidRPr="00DC5478">
        <w:fldChar w:fldCharType="separate"/>
      </w:r>
      <w:r w:rsidR="00454860" w:rsidRPr="00DC5478">
        <w:rPr>
          <w:noProof/>
        </w:rPr>
        <w:t>(Jozef et al., 2023)</w:t>
      </w:r>
      <w:r w:rsidR="00454860" w:rsidRPr="00DC5478">
        <w:fldChar w:fldCharType="end"/>
      </w:r>
      <w:r w:rsidR="00454860" w:rsidRPr="00DC5478">
        <w:t xml:space="preserve">, moderate-to-intense snowfall </w:t>
      </w:r>
      <w:r w:rsidR="00454860" w:rsidRPr="00DC5478">
        <w:fldChar w:fldCharType="begin"/>
      </w:r>
      <w:r w:rsidR="00454860" w:rsidRPr="00DC5478">
        <w:instrText xml:space="preserve"> ADDIN ZOTERO_ITEM CSL_CITATION {"citationID":"EAGUEOG5","properties":{"formattedCitation":"(Matrosov et al., 2022)","plainCitation":"(Matrosov et al., 2022)","noteIndex":0},"citationItems":[{"id":10503,"uris":["http://zotero.org/users/6124969/items/LWBQP4LC"],"itemData":{"id":10503,"type":"article-journal","abstract":"This article presents the results of snowfall rate and accumulation estimates from a vertically pointing 35-GHz radar and other sensors deployed during the Multidisciplinary drifting Observatory for the Study of Arctic Climate (MOSAiC) expedition. The radar-based retrievals are the most consistent in terms of data availability and are largely immune to blowing snow. The total liquid-equivalent accumulation during the snow accumulation season is around 110 mm, with more abundant precipitation during spring months. About half of the total accumulation came from weak snowfall with rates less than approximately 0.2 mmh–1. The total snowfall estimates from a Vaisala optical sensor aboard the icebreaker are similar to those from radar retrievals, though their daily and monthly accumulations and instantaneous rates varied significantly. Compared to radar retrievals and the icebreaker optical sensor data, measurements from an identical optical sensor at an ice camp are biased high. Blowing snow effects, in part, explain differences. Weighing gauge measurements significantly overestimate snowfall during February–April 2020 as compared to other sensors and are not well suited for estimating instantaneous snowfall rates. The icebreaker optical disdrometer estimates of snowfall rates are, on average, relatively little biased compared to radar retrievals when raw particle counts are available and appropriate snowflake mass-size relations are used. These counts, however, are not available during periods that produced more than a third of the total snowfall. While there are uncertainties in the radar-based retrievals due to the choice of reflectivity-snowfall rate relations, the major error contributor is the uncertainty in the radar absolute calibration. The MOSAiC radar calibration is evaluated using comparisons with other radars and liquid water cloud–drizzle processes observed during summer. Overall, this study describes a consistent, radar-based snowfall rate product for MOSAiC that provides significant insight into Central Arctic snowfall and can be used for many other purposes.","container-title":"Elementa: Science of the Anthropocene","DOI":"10.1525/elementa.2021.00101","ISSN":"2325-1026","issue":"1","language":"en","license":"http://creativecommons.org/licenses/by/4.0/","page":"00101","source":"DOI.org (Crossref)","title":"High temporal resolution estimates of Arctic snowfall rates emphasizing gauge and radar-based retrievals from the MOSAiC expedition","volume":"10","author":[{"family":"Matrosov","given":"Sergey Y."},{"family":"Shupe","given":"Matthew D."},{"family":"Uttal","given":"Taneil"}],"issued":{"date-parts":[["2022",4,18]]},"citation-key":"matrosov2022_HighTemporal"}}],"schema":"https://github.com/citation-style-language/schema/raw/master/csl-citation.json"} </w:instrText>
      </w:r>
      <w:r w:rsidR="00454860" w:rsidRPr="00DC5478">
        <w:fldChar w:fldCharType="separate"/>
      </w:r>
      <w:r w:rsidR="00454860" w:rsidRPr="00DC5478">
        <w:rPr>
          <w:noProof/>
        </w:rPr>
        <w:t>(Matrosov et al., 2022)</w:t>
      </w:r>
      <w:r w:rsidR="00454860" w:rsidRPr="00DC5478">
        <w:fldChar w:fldCharType="end"/>
      </w:r>
      <w:r w:rsidR="00454860" w:rsidRPr="00DC5478">
        <w:t>,</w:t>
      </w:r>
      <w:bookmarkStart w:id="0" w:name="_Hlk167099445"/>
      <w:r w:rsidR="008D67D2" w:rsidRPr="00DC5478">
        <w:t xml:space="preserve"> </w:t>
      </w:r>
      <w:r w:rsidR="00DD2362" w:rsidRPr="00DC5478">
        <w:t xml:space="preserve">and </w:t>
      </w:r>
      <w:r w:rsidR="008D67D2" w:rsidRPr="00DC5478">
        <w:t xml:space="preserve">continuous turbulence and deeper </w:t>
      </w:r>
      <w:r w:rsidR="00DD2362" w:rsidRPr="00DC5478">
        <w:t xml:space="preserve">surface </w:t>
      </w:r>
      <w:r w:rsidR="008D67D2" w:rsidRPr="00DC5478">
        <w:t xml:space="preserve">mixed-layer heights for stronger winds, especially when a low-level jet is present </w:t>
      </w:r>
      <w:bookmarkEnd w:id="0"/>
      <w:r w:rsidR="00A64C3C" w:rsidRPr="00DC5478">
        <w:fldChar w:fldCharType="begin"/>
      </w:r>
      <w:r w:rsidR="00A64C3C" w:rsidRPr="00DC5478">
        <w:instrText xml:space="preserve"> ADDIN ZOTERO_ITEM CSL_CITATION {"citationID":"5ZfZFOgu","properties":{"formattedCitation":"(Liu et al., 2023; Peng et al., 2023)","plainCitation":"(Liu et al., 2023; Peng et al., 2023)","noteIndex":0},"citationItems":[{"id":9144,"uris":["http://zotero.org/users/6124969/items/WAYWN3KT"],"itemData":{"id":9144,"type":"article-journal","abstract":"Turbulent motions in the Arctic stable boundary layer are characterized by intermittency, but they are rarely investigated due to limited observations, in particular over the sea-ice surface. In the present study, we explore the characteristics of turbulent intermittency over the Arctic sea-ice surface using data collected during the Multidisciplinary drifting Observation for the Study of Arctic Climate expedition from October 2019 to September 2020. We first develop a new algorithm, which performs well in identifying the spectral gap over the Arctic sea-ice surface. Then the characteristics of intermittency are investigated. It is found that the strength of intermittency increases under the conditions of light surface wind speed, small surface wind speed gradient, and strong surface air temperature gradient. The momentum flux, sensible heat flux, and latent heat flux calculated by raw eddy-covariance fluctuations are overestimated by 3%, 10%, and 24%, respectively, because submesoscale motions are included. Furthermore, the characteristics of the atmospheric boundary layer structure under various intermittency conditions reveal that strong low-level jets are favorable to surface turbulent motions that result in weak intermittency, while strong temperature inversions above the surface layer suppress surface turbulent motions and lead to strong intermittency.","container-title":"Journal of Geophysical Research: Atmospheres","DOI":"10.1029/2023JD038639","ISSN":"2169-897X, 2169-8996","issue":"15","journalAbbreviation":"JGR Atmospheres","language":"en","page":"e2023JD038639","source":"DOI.org (Crossref)","title":"Atmospheric Turbulent Intermittency Over the Arctic Sea‐Ice Surface During the MOSAiC Expedition","volume":"128","author":[{"family":"Liu","given":"Changwei"},{"family":"Yang","given":"Qinghua"},{"family":"Shupe","given":"Matthew D."},{"family":"Ren","given":"Yan"},{"family":"Peng","given":"Shijie"},{"family":"Han","given":"Bo"},{"family":"Chen","given":"Dake"}],"issued":{"date-parts":[["2023",8,16]]},"citation-key":"liu2023_AtmosphericTurbulen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schema":"https://github.com/citation-style-language/schema/raw/master/csl-citation.json"} </w:instrText>
      </w:r>
      <w:r w:rsidR="00A64C3C" w:rsidRPr="00DC5478">
        <w:fldChar w:fldCharType="separate"/>
      </w:r>
      <w:r w:rsidR="00A64C3C" w:rsidRPr="00DC5478">
        <w:rPr>
          <w:noProof/>
        </w:rPr>
        <w:t>(Liu et al., 2023; Peng et al., 2023)</w:t>
      </w:r>
      <w:r w:rsidR="00A64C3C" w:rsidRPr="00DC5478">
        <w:fldChar w:fldCharType="end"/>
      </w:r>
      <w:r w:rsidR="00A64C3C" w:rsidRPr="00DC5478">
        <w:t>.</w:t>
      </w:r>
    </w:p>
    <w:p w14:paraId="499D29F0" w14:textId="75599B9A" w:rsidR="00C72F77" w:rsidRDefault="00680855" w:rsidP="0092663B">
      <w:pPr>
        <w:pStyle w:val="Text"/>
        <w:spacing w:line="360" w:lineRule="auto"/>
        <w:ind w:firstLine="0"/>
      </w:pPr>
      <w:r>
        <w:t>T</w:t>
      </w:r>
      <w:r w:rsidR="00BA3E67">
        <w:t>he proximity of the storm track to the MOSAiC observatory</w:t>
      </w:r>
      <w:r>
        <w:t xml:space="preserve"> allowed detailed observations of the cyclone development and ice-ocean response</w:t>
      </w:r>
      <w:r w:rsidR="008C0C2E">
        <w:t>. Furthermore,</w:t>
      </w:r>
      <w:r w:rsidR="00C90FE1">
        <w:t xml:space="preserve"> the cyclones occurred during the consolidated ice season in the high Arctic</w:t>
      </w:r>
      <w:r w:rsidR="008C0C2E">
        <w:t>,</w:t>
      </w:r>
      <w:r w:rsidR="00C72F77">
        <w:t xml:space="preserve"> when the internal ice stress term is expected to be an important part of the response</w:t>
      </w:r>
      <w:r w:rsidR="00C90FE1">
        <w:t>.</w:t>
      </w:r>
    </w:p>
    <w:p w14:paraId="13235EED" w14:textId="11D781E7" w:rsidR="00CF51E4" w:rsidRPr="001902F1" w:rsidRDefault="00296A83" w:rsidP="0092663B">
      <w:pPr>
        <w:pStyle w:val="Text"/>
        <w:spacing w:line="360" w:lineRule="auto"/>
        <w:ind w:firstLine="0"/>
      </w:pPr>
      <w:r w:rsidRPr="00296A83">
        <w:t>The study highlight</w:t>
      </w:r>
      <w:r w:rsidR="00D34AA2">
        <w:t>s</w:t>
      </w:r>
      <w:r w:rsidRPr="00296A83">
        <w:t xml:space="preserve"> the atmospheric features producing the atmospheric stress characteristics, and the impacts of these stress terms on the sea</w:t>
      </w:r>
      <w:r w:rsidR="009B465A">
        <w:t xml:space="preserve"> </w:t>
      </w:r>
      <w:r w:rsidRPr="00296A83">
        <w:t xml:space="preserve">ice and ocean motion.  </w:t>
      </w:r>
      <w:r w:rsidR="00BA3E67" w:rsidRPr="00BA3E67">
        <w:t xml:space="preserve">While the atmospheric stress is generally regarded as the primary forcing mechanism for ice motion, it </w:t>
      </w:r>
      <w:r w:rsidR="00D34AA2">
        <w:t xml:space="preserve">is </w:t>
      </w:r>
      <w:r w:rsidR="00BA3E67" w:rsidRPr="00BA3E67">
        <w:t>shown that both the internal ice stress and the ocean stress play significant roles in changing the typical air-ice interaction characteristics, including producing timing offsets between the atmospheric forcing and the ice response and producing post-cyclone inertial “ringing” responses in the ice and ocean</w:t>
      </w:r>
      <w:r w:rsidR="00BA3E67">
        <w:t>.</w:t>
      </w:r>
      <w:r w:rsidR="00C72F77">
        <w:t xml:space="preserve"> </w:t>
      </w:r>
      <w:r w:rsidR="00BA3E67">
        <w:t xml:space="preserve">The MOSAiC observations and additional data </w:t>
      </w:r>
      <w:r w:rsidR="00D34AA2">
        <w:t>are</w:t>
      </w:r>
      <w:r w:rsidR="00BA3E67">
        <w:t xml:space="preserve"> described in section 2. Sections 3-5 describe the observations of atmosphere, sea ice, and ocean, respectively. Discussion and conclusions follow in Section</w:t>
      </w:r>
      <w:r w:rsidR="00C72F77">
        <w:t xml:space="preserve"> 6</w:t>
      </w:r>
      <w:r w:rsidR="00BA3E67">
        <w:t>.</w:t>
      </w:r>
    </w:p>
    <w:p w14:paraId="5CB3C489" w14:textId="0AA4BD8F" w:rsidR="1AB51EAA" w:rsidRDefault="1AB51EAA" w:rsidP="0092663B">
      <w:pPr>
        <w:pStyle w:val="Heading-Main"/>
        <w:spacing w:line="360" w:lineRule="auto"/>
      </w:pPr>
      <w:r>
        <w:lastRenderedPageBreak/>
        <w:t>2 Data</w:t>
      </w:r>
      <w:r w:rsidR="00D34AA2">
        <w:t xml:space="preserve"> and methods</w:t>
      </w:r>
    </w:p>
    <w:p w14:paraId="62F0CB83" w14:textId="59CDF8B3" w:rsidR="00C54875" w:rsidRPr="005B761F" w:rsidRDefault="00C54875" w:rsidP="0092663B">
      <w:pPr>
        <w:pStyle w:val="Text"/>
        <w:spacing w:line="360" w:lineRule="auto"/>
        <w:ind w:firstLine="0"/>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1F4983">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family":"Watkins","given":"Daniel M."}],"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00174ABA">
        <w:instrText xml:space="preserve"> ADDIN ZOTERO_ITEM CSL_CITATION {"citationID":"ebNiwLzD","properties":{"formattedCitation":"(Nicolaus et al., 2022; Rabe et al., 2022, 2024; Shupe &amp; Rex, 2022)","plainCitation":"(Nicolaus et al., 2022; Rabe et al., 2022, 2024; Shupe &amp; Rex,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abe2022_OverviewMOSAiC"}},{"id":"6LVzozJ2/txwgezvS","uris":["http://zotero.org/users/6124969/items/PZ5K9TIQ"],"itemData":{"id":9021,"type":"article-journal","container-title":"Elementa: Science of the Anthropocene","DOI":"DOI: https://doi.org/10.1525/elementa.2023.00103","issue":"1","page":"1-46","title":"The MOSAiC Distributed Network: Observing the coupled Arctic system with multidisciplinary, coordinated platforms","volume":"12","author":[{"family":"Rabe","given":"Benjamin"},{"family":"Cox","given":"Christopher C."},{"family":"Fang","given":"Ying-Chih"},{"family":"Goessling","given":"Helge"},{"family":"Granskog","given":"Mats A."},{"family":"Hoppmann","given":"Mario"},{"family":"Hutchings","given":"Jennifer K."},{"family":"Krumpen","given":"Thomas"},{"family":"Kuznetsov","given":"Ivan"},{"family":"Lei","given":"Ruibo"},{"family":"Li","given":"Tao"},{"family":"Maslowski","given":"Wieslaw"},{"family":"Nicolaus","given":"Marcel"},{"family":"Perovich","given":"Don"},{"family":"Persson","given":"Ola"},{"family":"Regnery","given":"Julia"},{"family":"Rigor","given":"Ignatius"},{"family":"Shupe","given":"Matthew D."},{"family":"Sokolov","given":"Vladimir"},{"family":"Spreen","given":"Gunnar"},{"family":"Stanton","given":"Timothy"},{"family":"Watkins","given":"Daniel M."},{"family":"Blockley","given":"Ed"},{"family":"Buenger","given":"H. Jakob"},{"family":"Cole","given":"Sylvia"},{"family":"Fong","given":"Allison"},{"family":"Haapala","given":"Jari"},{"family":"Heuzé","given":"Céline"},{"family":"Hoppe","given":"Clara J. M."},{"family":"Janout","given":"Markus"},{"family":"Jutila","given":"Arttu"},{"family":"Katlein","given":"Christian"},{"family":"Krishfield","given":"Richard"},{"family":"Lin","given":"Long"},{"family":"Ludwig","given":"Valentin"},{"family":"Morgenstern","given":"Anne"},{"family":"O'Brien","given":"Jeff"},{"family":"Zurita","given":"Alejandra Quintanilla"},{"family":"Rackow","given":"Thomas"},{"family":"Riemann-Campe","given":"Kathrin"},{"family":"Rohde","given":"Jan"},{"family":"Shaw","given":"William"},{"family":"Smolyanitsky","given":"Vasily"},{"family":"Solomon","given":"Amy"},{"family":"Sperling","given":"Anneke"},{"family":"Tao","given":"Ran"},{"family":"Toole","given":"John"},{"family":"Tsamados","given":"Michel"},{"family":"Zhu","given":"Jialiang"},{"family":"Zuo","given":"Guangyu"}],"issued":{"date-parts":[["2024"]]},"citation-key":"rabe2024_MOSAiCDistributed"}},{"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Pr="005B761F">
        <w:fldChar w:fldCharType="separate"/>
      </w:r>
      <w:r w:rsidR="00D428F8">
        <w:t>(Nicolaus et al., 2022; Rabe et al., 2022, 2024; Shupe &amp; Rex, 2022)</w:t>
      </w:r>
      <w:r w:rsidRPr="005B761F">
        <w:fldChar w:fldCharType="end"/>
      </w:r>
      <w:r w:rsidRPr="005B761F">
        <w:t xml:space="preserve"> and domain-specific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 xml:space="preserve">Fer et al., 2022; </w:t>
      </w:r>
      <w:proofErr w:type="spellStart"/>
      <w:r w:rsidRPr="005B761F">
        <w:t>Krumpen</w:t>
      </w:r>
      <w:proofErr w:type="spellEnd"/>
      <w:r w:rsidRPr="005B761F">
        <w:t xml:space="preserve"> et al., 2021; Peng et al., 2023; von </w:t>
      </w:r>
      <w:proofErr w:type="spellStart"/>
      <w:r w:rsidRPr="005B761F">
        <w:t>Albedyll</w:t>
      </w:r>
      <w:proofErr w:type="spellEnd"/>
      <w:r w:rsidRPr="005B761F">
        <w:t xml:space="preserve"> et al., 2022; Watkins et al., 2023)</w:t>
      </w:r>
      <w:r w:rsidRPr="005B761F">
        <w:fldChar w:fldCharType="end"/>
      </w:r>
      <w:r w:rsidR="009B465A">
        <w:t xml:space="preserve"> publications</w:t>
      </w:r>
      <w:r w:rsidRPr="005B761F">
        <w:t>. Figure 1 shows a map of the relative positions of the CO and the DN sites on Jan 31, 2020, at which time the CO was located at 87.5</w:t>
      </w:r>
      <w:r w:rsidR="009860FB">
        <w:rPr>
          <w:rFonts w:ascii="degree" w:hAnsi="degree"/>
        </w:rPr>
        <w:t xml:space="preserve">° </w:t>
      </w:r>
      <w:r w:rsidRPr="005B761F">
        <w:t>N, 96.0</w:t>
      </w:r>
      <w:r w:rsidR="009860FB">
        <w:rPr>
          <w:rFonts w:ascii="degree" w:hAnsi="degree"/>
        </w:rPr>
        <w:t xml:space="preserve">° </w:t>
      </w:r>
      <w:r w:rsidRPr="005B761F">
        <w:t>E</w:t>
      </w:r>
      <w:r w:rsidR="00510F8D" w:rsidRPr="005B761F">
        <w:t xml:space="preserve"> (</w:t>
      </w:r>
      <w:r w:rsidRPr="005B761F">
        <w:t>275 km from the North Pole</w:t>
      </w:r>
      <w:r w:rsidR="00510F8D" w:rsidRPr="005B761F">
        <w:t>)</w:t>
      </w:r>
      <w:r w:rsidRPr="005B761F">
        <w:t>.</w:t>
      </w:r>
      <w:r w:rsidR="0099283F">
        <w:t xml:space="preserve"> Instruments used in the study are described below, and summarized in Table S2.</w:t>
      </w:r>
    </w:p>
    <w:p w14:paraId="7FDF63BA" w14:textId="6282C7D3" w:rsidR="1AB51EAA" w:rsidRDefault="1AB51EAA" w:rsidP="0092663B">
      <w:pPr>
        <w:pStyle w:val="Heading-Secondary"/>
        <w:spacing w:line="360" w:lineRule="auto"/>
        <w:ind w:left="0"/>
      </w:pPr>
      <w:r>
        <w:t>2.1 Atmospheric observations</w:t>
      </w:r>
    </w:p>
    <w:p w14:paraId="7FFD865F" w14:textId="65EC9F77" w:rsidR="00687D3B" w:rsidRDefault="00C54875" w:rsidP="0092663B">
      <w:pPr>
        <w:pStyle w:val="Text"/>
        <w:spacing w:line="360" w:lineRule="auto"/>
        <w:ind w:firstLine="0"/>
      </w:pPr>
      <w:r w:rsidRPr="005B761F">
        <w:t xml:space="preserve">Atmospheric observations used in this study were made at the CO (both on board the </w:t>
      </w:r>
      <w:r w:rsidRPr="003872C4">
        <w:rPr>
          <w:i/>
          <w:iCs/>
        </w:rPr>
        <w:t>R/V Polarstern</w:t>
      </w:r>
      <w:r w:rsidRPr="005B761F">
        <w:t xml:space="preserve">, and at the “Met City” site located on the ice approximately 400 m from the ship), and at the three “L” sites located </w:t>
      </w:r>
      <w:r w:rsidR="00510F8D" w:rsidRPr="005B761F">
        <w:t>10-2</w:t>
      </w:r>
      <w:r w:rsidR="009860FB">
        <w:t>5</w:t>
      </w:r>
      <w:r w:rsidRPr="005B761F">
        <w:t xml:space="preserve"> km from the ship (Figure 1).  Key measurements from the </w:t>
      </w:r>
      <w:r w:rsidR="00510F8D" w:rsidRPr="003872C4">
        <w:rPr>
          <w:i/>
          <w:iCs/>
        </w:rPr>
        <w:t xml:space="preserve">R/V </w:t>
      </w:r>
      <w:r w:rsidRPr="003872C4">
        <w:rPr>
          <w:i/>
          <w:iCs/>
        </w:rPr>
        <w:t>Polarstern</w:t>
      </w:r>
      <w:r w:rsidRPr="005B761F">
        <w:t xml:space="preserve"> include the 6-hourly rawinsondes providing profiles of temperature, humidity, and horizontal winds, and the 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w:t>
      </w:r>
      <w:r w:rsidR="00680855">
        <w:t xml:space="preserve"> approximately</w:t>
      </w:r>
      <w:r w:rsidR="00687D3B">
        <w:t xml:space="preserve"> every 12 minutes, providing data for plane-parallel indicator (PPI) displays</w:t>
      </w:r>
      <w:r w:rsidR="00D34AA2">
        <w:t xml:space="preserve"> </w:t>
      </w:r>
      <w:r w:rsidR="00687D3B">
        <w:t xml:space="preserve">characterizing clouds and precipitation. </w:t>
      </w:r>
      <w:r w:rsidR="009860FB">
        <w:t>Post-field program reflectivity calibrations were applied.</w:t>
      </w:r>
      <w:r w:rsidR="00687D3B">
        <w:t xml:space="preserve"> Analyses of fronts and mesoscale features in the time-height cross sections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15EDD6B1" w:rsidR="00510F8D" w:rsidRPr="005B761F" w:rsidRDefault="00C54875" w:rsidP="0092663B">
      <w:pPr>
        <w:pStyle w:val="Text"/>
        <w:spacing w:line="360" w:lineRule="auto"/>
        <w:ind w:firstLine="0"/>
      </w:pPr>
      <w:r w:rsidRPr="005B761F">
        <w:lastRenderedPageBreak/>
        <w:t xml:space="preserve">Sonic anemometers and basic meteorology sensors at Met City provided time series of temperature, humidity, winds, </w:t>
      </w:r>
      <w:r w:rsidR="00296153">
        <w:t xml:space="preserve">mean sea level pressure (SLP), </w:t>
      </w:r>
      <w:r w:rsidRPr="005B761F">
        <w:t>and turbulence (including momentum flux) at 3 different levels (nominally 2, 6, and 10 m</w:t>
      </w:r>
      <w:r w:rsidR="00296153">
        <w:t>)</w:t>
      </w:r>
      <w:r w:rsidR="009860FB">
        <w:t xml:space="preserve"> and 4-component broadband radiative fluxes at ~2.5 m height</w:t>
      </w:r>
      <w:r w:rsidR="00296153">
        <w:t>.</w:t>
      </w:r>
      <w:r w:rsidRPr="005B761F">
        <w:t xml:space="preserve"> </w:t>
      </w:r>
      <w:r w:rsidR="00510F8D" w:rsidRPr="005B761F">
        <w:t xml:space="preserve">Atmospheric Surface Flux Stations (ASFS) located at the three L-sites provided measurements of temperature, humidity, pressure, </w:t>
      </w:r>
      <w:r w:rsidR="00687D3B" w:rsidRPr="005B761F">
        <w:t xml:space="preserve">and </w:t>
      </w:r>
      <w:r w:rsidR="00687D3B">
        <w:t xml:space="preserve">4-component broadband </w:t>
      </w:r>
      <w:r w:rsidR="00687D3B" w:rsidRPr="005B761F">
        <w:t>radiative</w:t>
      </w:r>
      <w:r w:rsidR="00296153">
        <w:t xml:space="preserve"> fluxes</w:t>
      </w:r>
      <w:r w:rsidR="00687D3B" w:rsidRPr="005B761F">
        <w:t xml:space="preserve"> </w:t>
      </w:r>
      <w:r w:rsidR="009860FB">
        <w:t xml:space="preserve">at ~2 m </w:t>
      </w:r>
      <w:r w:rsidR="00510F8D" w:rsidRPr="005B761F">
        <w:t>above the sea ice</w:t>
      </w:r>
      <w:r w:rsidR="00687D3B">
        <w:t>,</w:t>
      </w:r>
      <w:r w:rsidR="00510F8D" w:rsidRPr="005B761F">
        <w:t xml:space="preserve"> and winds and turbulence (including momentum flux) at 3.8 m above the ice.  The ASFS </w:t>
      </w:r>
      <w:r w:rsidR="00296153">
        <w:t xml:space="preserve">and Met City data </w:t>
      </w:r>
      <w:r w:rsidR="00510F8D" w:rsidRPr="005B761F">
        <w:t>used in this study are 10</w:t>
      </w:r>
      <w:r w:rsidR="00680855">
        <w:t xml:space="preserve"> </w:t>
      </w:r>
      <w:r w:rsidR="00510F8D" w:rsidRPr="005B761F">
        <w:t>min</w:t>
      </w:r>
      <w:r w:rsidR="00680855">
        <w:t>ute</w:t>
      </w:r>
      <w:r w:rsidR="00510F8D" w:rsidRPr="005B761F">
        <w:t xml:space="preserve"> average values. </w:t>
      </w:r>
      <w:r w:rsidR="00D70092">
        <w:t>U</w:t>
      </w:r>
      <w:r w:rsidR="00D70092" w:rsidRPr="005B761F">
        <w:t xml:space="preserve">nless otherwise stated, the Met City </w:t>
      </w:r>
      <w:r w:rsidR="00D70092">
        <w:t xml:space="preserve">wind and turbulence </w:t>
      </w:r>
      <w:r w:rsidR="00D70092" w:rsidRPr="005B761F">
        <w:t xml:space="preserve">data shown represents the 10 m </w:t>
      </w:r>
      <w:r w:rsidR="009860FB">
        <w:t>height</w:t>
      </w:r>
      <w:r w:rsidR="00D70092" w:rsidRPr="005B761F">
        <w:t xml:space="preserve"> while those at the ASFS represent the 3.8 m height.</w:t>
      </w:r>
    </w:p>
    <w:p w14:paraId="5218D585" w14:textId="6395158B" w:rsidR="00510F8D" w:rsidRPr="005B761F" w:rsidRDefault="00510F8D" w:rsidP="0092663B">
      <w:pPr>
        <w:pStyle w:val="Text"/>
        <w:spacing w:line="360" w:lineRule="auto"/>
        <w:ind w:firstLine="0"/>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00A121A9">
        <w:instrText xml:space="preserve"> ADDIN ZOTERO_ITEM CSL_CITATION {"citationID":"7MGXHeJv","properties":{"formattedCitation":"(Kaimal &amp; Finnigan, 1994)","plainCitation":"(Kaimal &amp; Finnigan, 1994)","dontUpdate":true,"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w:t>
      </w:r>
      <w:proofErr w:type="spellStart"/>
      <w:r w:rsidRPr="005B761F">
        <w:t>Kaimal</w:t>
      </w:r>
      <w:proofErr w:type="spellEnd"/>
      <w:r w:rsidRPr="005B761F">
        <w:t xml:space="preserve"> </w:t>
      </w:r>
      <w:r w:rsidR="008B0FCD">
        <w:t>and</w:t>
      </w:r>
      <w:r w:rsidRPr="005B761F">
        <w:t xml:space="preserve"> Finnigan, 1994)</w:t>
      </w:r>
      <w:r w:rsidRPr="005B761F">
        <w:fldChar w:fldCharType="end"/>
      </w:r>
      <w:r w:rsidR="00687D3B">
        <w:t>.</w:t>
      </w:r>
      <w:r w:rsidRPr="005B761F">
        <w:t xml:space="preserve"> The 1</w:t>
      </w:r>
      <w:r w:rsidR="00DC5478">
        <w:t xml:space="preserve">0 </w:t>
      </w:r>
      <w:r w:rsidRPr="005B761F">
        <w:t>min</w:t>
      </w:r>
      <w:r w:rsidR="00DC5478">
        <w:t>ute</w:t>
      </w:r>
      <w:r w:rsidRPr="005B761F">
        <w:t xml:space="preserve">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w:t>
      </w:r>
      <w:proofErr w:type="spellStart"/>
      <w:r w:rsidR="0017283B">
        <w:t>ute</w:t>
      </w:r>
      <w:proofErr w:type="spellEnd"/>
      <w:r w:rsidRPr="005B761F">
        <w:t xml:space="preserve"> window centered on the 10 min</w:t>
      </w:r>
      <w:r w:rsidR="0017283B">
        <w:t>ute</w:t>
      </w:r>
      <w:r w:rsidRPr="005B761F">
        <w:t xml:space="preserve">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00D70092">
        <w:t xml:space="preserve"> </w:t>
      </w:r>
      <w:r w:rsidRPr="005B761F">
        <w:t xml:space="preserve">is the atmospheric density.  More detailed descriptions of the data processing, turbulence calculations and the atmospheric measurements on the </w:t>
      </w:r>
      <w:r w:rsidRPr="00687D3B">
        <w:rPr>
          <w:i/>
          <w:iCs/>
        </w:rPr>
        <w:t>R/V Polarstern</w:t>
      </w:r>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0AC30DC1" w:rsidR="005B761F" w:rsidRPr="005B761F" w:rsidRDefault="005B761F" w:rsidP="0092663B">
      <w:pPr>
        <w:pStyle w:val="Text"/>
        <w:spacing w:line="360" w:lineRule="auto"/>
        <w:ind w:firstLine="0"/>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r w:rsidR="00084852" w:rsidRPr="005B761F">
        <w:t>calculated using</w:t>
      </w:r>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92663B">
      <w:pPr>
        <w:spacing w:line="360" w:lineRule="auto"/>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1"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1"/>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92663B">
      <w:pPr>
        <w:spacing w:line="360" w:lineRule="auto"/>
        <w:ind w:firstLine="720"/>
        <w:jc w:val="both"/>
        <w:rPr>
          <w:sz w:val="24"/>
          <w:szCs w:val="24"/>
        </w:rPr>
      </w:pPr>
    </w:p>
    <w:p w14:paraId="264CBCDE" w14:textId="43720D11" w:rsidR="00C54875" w:rsidRDefault="005B761F" w:rsidP="0092663B">
      <w:pPr>
        <w:pStyle w:val="Text"/>
        <w:spacing w:line="360" w:lineRule="auto"/>
        <w:ind w:firstLine="0"/>
      </w:pPr>
      <w:r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Pr>
          <w:rFonts w:eastAsia="Calibri"/>
        </w:rPr>
        <w:t xml:space="preserve"> </w:t>
      </w:r>
      <w:r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009860FB">
        <w:rPr>
          <w:rFonts w:eastAsia="Calibri"/>
        </w:rPr>
        <w:t xml:space="preserve">, and </w:t>
      </w:r>
      <w:r w:rsidR="009860FB">
        <w:rPr>
          <w:rFonts w:eastAsia="Calibri"/>
          <w:i/>
          <w:iCs/>
        </w:rPr>
        <w:t>A</w:t>
      </w:r>
      <w:r w:rsidR="009860FB">
        <w:rPr>
          <w:rFonts w:eastAsia="Calibri"/>
        </w:rPr>
        <w:t xml:space="preserve"> is the area of the polygon.</w:t>
      </w:r>
      <w:r w:rsidRPr="005B761F">
        <w:rPr>
          <w:rFonts w:eastAsia="Calibri"/>
        </w:rPr>
        <w:t xml:space="preserve">  Because this </w:t>
      </w:r>
      <w:r w:rsidRPr="005B761F">
        <w:rPr>
          <w:rFonts w:eastAsia="Calibri"/>
        </w:rPr>
        <w:lastRenderedPageBreak/>
        <w:t xml:space="preserve">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November</w:t>
      </w:r>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w:t>
      </w:r>
      <w:r w:rsidR="009A6DAF">
        <w:rPr>
          <w:rFonts w:eastAsia="Calibri"/>
        </w:rPr>
        <w:t>t</w:t>
      </w:r>
      <w:r w:rsidRPr="005B761F">
        <w:rPr>
          <w:rFonts w:eastAsia="Calibri"/>
        </w:rPr>
        <w:t>.</w:t>
      </w:r>
      <w:r w:rsidRPr="005B761F">
        <w:t xml:space="preserve"> </w:t>
      </w:r>
    </w:p>
    <w:p w14:paraId="418C90CF" w14:textId="096C1D12" w:rsidR="1AB51EAA" w:rsidRDefault="00C6194A" w:rsidP="0092663B">
      <w:pPr>
        <w:pStyle w:val="FigureorTableCaption"/>
        <w:spacing w:line="360" w:lineRule="auto"/>
        <w:rPr>
          <w:b/>
          <w:bCs/>
        </w:rPr>
      </w:pPr>
      <w:r>
        <w:rPr>
          <w:noProof/>
        </w:rPr>
        <w:drawing>
          <wp:anchor distT="0" distB="0" distL="114300" distR="114300" simplePos="0" relativeHeight="251658240" behindDoc="0" locked="0" layoutInCell="1" allowOverlap="1" wp14:anchorId="160FFFF6" wp14:editId="68D87CA6">
            <wp:simplePos x="0" y="0"/>
            <wp:positionH relativeFrom="column">
              <wp:posOffset>0</wp:posOffset>
            </wp:positionH>
            <wp:positionV relativeFrom="paragraph">
              <wp:posOffset>467360</wp:posOffset>
            </wp:positionV>
            <wp:extent cx="4572000" cy="2254250"/>
            <wp:effectExtent l="0" t="0" r="0" b="6350"/>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5386" name="Picture 431475386"/>
                    <pic:cNvPicPr/>
                  </pic:nvPicPr>
                  <pic:blipFill>
                    <a:blip r:embed="rId12"/>
                    <a:stretch>
                      <a:fillRect/>
                    </a:stretch>
                  </pic:blipFill>
                  <pic:spPr>
                    <a:xfrm>
                      <a:off x="0" y="0"/>
                      <a:ext cx="4572000" cy="2254250"/>
                    </a:xfrm>
                    <a:prstGeom prst="rect">
                      <a:avLst/>
                    </a:prstGeom>
                  </pic:spPr>
                </pic:pic>
              </a:graphicData>
            </a:graphic>
            <wp14:sizeRelH relativeFrom="page">
              <wp14:pctWidth>0</wp14:pctWidth>
            </wp14:sizeRelH>
            <wp14:sizeRelV relativeFrom="page">
              <wp14:pctHeight>0</wp14:pctHeight>
            </wp14:sizeRelV>
          </wp:anchor>
        </w:drawing>
      </w:r>
    </w:p>
    <w:p w14:paraId="05AE3C42" w14:textId="6CCEAD85" w:rsidR="1AB51EAA" w:rsidRDefault="1AB51EAA" w:rsidP="0092663B">
      <w:pPr>
        <w:pStyle w:val="FigureorTableCaption"/>
        <w:spacing w:line="360" w:lineRule="auto"/>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xml:space="preserve">.  Shown are </w:t>
      </w:r>
      <w:r w:rsidR="009860FB">
        <w:t>a) the extended DN and b) the DN</w:t>
      </w:r>
      <w:r w:rsidR="006B5F87">
        <w:t xml:space="preserve">, defined as buoys </w:t>
      </w:r>
      <w:r w:rsidR="009860FB">
        <w:t>within 60 km of the CO</w:t>
      </w:r>
      <w:r w:rsidR="006B5F87">
        <w:t>. The extent of panel b is</w:t>
      </w:r>
      <w:r w:rsidR="009860FB">
        <w:t xml:space="preserve"> shown by the open </w:t>
      </w:r>
      <w:r w:rsidR="006B5F87">
        <w:t xml:space="preserve">blue </w:t>
      </w:r>
      <w:r w:rsidR="009860FB">
        <w:t>square in panel a. T</w:t>
      </w:r>
      <w:r w:rsidR="0037787F" w:rsidRPr="0037787F">
        <w:t>he Central Observatory (red star labeled CO)</w:t>
      </w:r>
      <w:r w:rsidR="009860FB">
        <w:t xml:space="preserve"> and </w:t>
      </w:r>
      <w:r w:rsidR="0037787F" w:rsidRPr="0037787F">
        <w:t>the 3 “L-sites” with the ASFS, SIMB and AOFB (squares</w:t>
      </w:r>
      <w:r w:rsidR="0037787F">
        <w:t>, right hand panel</w:t>
      </w:r>
      <w:r w:rsidR="0037787F" w:rsidRPr="0037787F">
        <w:t>) measur</w:t>
      </w:r>
      <w:r w:rsidR="009860FB">
        <w:t>e</w:t>
      </w:r>
      <w:r w:rsidR="0037787F" w:rsidRPr="0037787F">
        <w:t xml:space="preserve"> complete atmospheric, ice and upper-ocean parameters</w:t>
      </w:r>
      <w:r w:rsidR="009860FB">
        <w:t>.</w:t>
      </w:r>
      <w:r w:rsidR="0037787F" w:rsidRPr="0037787F">
        <w:t xml:space="preserve"> </w:t>
      </w:r>
      <w:r w:rsidR="009860FB">
        <w:t>T</w:t>
      </w:r>
      <w:r w:rsidR="0037787F" w:rsidRPr="0037787F">
        <w:t>he GPS ice buoys (circles) measur</w:t>
      </w:r>
      <w:r w:rsidR="009860FB">
        <w:t xml:space="preserve">e </w:t>
      </w:r>
      <w:r w:rsidR="0037787F" w:rsidRPr="0037787F">
        <w:t>position</w:t>
      </w:r>
      <w:r w:rsidR="009860FB">
        <w:t>, and their</w:t>
      </w:r>
      <w:r w:rsidR="0037787F" w:rsidRPr="0037787F">
        <w:t xml:space="preserve"> </w:t>
      </w:r>
      <w:r w:rsidR="009860FB">
        <w:t>c</w:t>
      </w:r>
      <w:r w:rsidR="0037787F" w:rsidRPr="0037787F">
        <w:t xml:space="preserve">olors </w:t>
      </w:r>
      <w:r w:rsidR="009860FB">
        <w:t xml:space="preserve">in panel a </w:t>
      </w:r>
      <w:r w:rsidR="0037787F" w:rsidRPr="0037787F">
        <w:t>correspond to groups defined and highlighted in Figures 7 and 9.</w:t>
      </w:r>
    </w:p>
    <w:p w14:paraId="6352BD08" w14:textId="3F8425B2" w:rsidR="1AB51EAA" w:rsidRDefault="1AB51EAA" w:rsidP="0092663B">
      <w:pPr>
        <w:pStyle w:val="Heading-Secondary"/>
        <w:spacing w:line="360" w:lineRule="auto"/>
        <w:ind w:left="0"/>
      </w:pPr>
      <w:r>
        <w:t xml:space="preserve">2.2 </w:t>
      </w:r>
      <w:r w:rsidR="00B56CDF">
        <w:t>ERA5 a</w:t>
      </w:r>
      <w:r>
        <w:t>tmospheric reanalysis</w:t>
      </w:r>
    </w:p>
    <w:p w14:paraId="61F876DE" w14:textId="5792A551" w:rsidR="00B56CDF" w:rsidRDefault="009860FB" w:rsidP="00BE2124">
      <w:pPr>
        <w:pStyle w:val="Text"/>
        <w:spacing w:line="360" w:lineRule="auto"/>
        <w:ind w:firstLine="0"/>
      </w:pPr>
      <w:r>
        <w:t>To obtain additional spatial atmospheric information, w</w:t>
      </w:r>
      <w:r w:rsidR="00B56CDF" w:rsidRPr="00B56CDF">
        <w:t xml:space="preserve">e supplement the atmospheric observations with </w:t>
      </w:r>
      <w:r w:rsidR="009A6DAF">
        <w:t>0.25</w:t>
      </w:r>
      <w:r w:rsidR="009A6DAF">
        <w:rPr>
          <w:rFonts w:ascii="degree" w:hAnsi="degree"/>
        </w:rPr>
        <w:t>°</w:t>
      </w:r>
      <w:r w:rsidR="009A6DAF">
        <w:t xml:space="preserve"> resolution</w:t>
      </w:r>
      <w:r w:rsidR="009A6DAF" w:rsidRPr="00B56CDF">
        <w:t xml:space="preserve"> </w:t>
      </w:r>
      <w:r w:rsidR="00B56CDF" w:rsidRPr="00B56CDF">
        <w:t xml:space="preserve">data from the </w:t>
      </w:r>
      <w:r w:rsidR="00B56CDF">
        <w:t>fifth-generation European Center for Medium-range Weather Forecasting reanalysis (</w:t>
      </w:r>
      <w:r w:rsidR="00B56CDF" w:rsidRPr="00B56CDF">
        <w:t>ERA5</w:t>
      </w:r>
      <w:r w:rsidR="00967C89">
        <w:t>;</w:t>
      </w:r>
      <w:r w:rsidR="00B56CDF">
        <w:t xml:space="preserve"> </w:t>
      </w:r>
      <w:r w:rsidR="00B56CDF">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rsidR="00B56CDF">
        <w:fldChar w:fldCharType="separate"/>
      </w:r>
      <w:r w:rsidR="00B56CDF">
        <w:rPr>
          <w:noProof/>
        </w:rPr>
        <w:t>Hersbach et al., 2020)</w:t>
      </w:r>
      <w:r w:rsidR="00B56CDF">
        <w:fldChar w:fldCharType="end"/>
      </w:r>
      <w:r w:rsidR="009A6DAF">
        <w:t xml:space="preserve"> </w:t>
      </w:r>
      <w:r w:rsidR="009A6DAF" w:rsidRPr="00B56CDF">
        <w:t xml:space="preserve">obtained from the Copernicus Data </w:t>
      </w:r>
      <w:r w:rsidR="009A6DAF">
        <w:t xml:space="preserve">Store </w:t>
      </w:r>
      <w:r w:rsidR="009A6DAF">
        <w:fldChar w:fldCharType="begin"/>
      </w:r>
      <w:r w:rsidR="001F4983">
        <w:instrText xml:space="preserve"> ADDIN ZOTERO_ITEM CSL_CITATION {"citationID":"GAqmbu2Z","properties":{"formattedCitation":"(Hersbach et al., 2023b, 2023a)","plainCitation":"(Hersbach et al., 2023b, 2023a)","noteIndex":0},"citationItems":[{"id":6790,"uris":["http://zotero.org/users/6124969/items/Y5MZ78BL"],"itemData":{"id":6790,"type":"datase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atase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w:t>
      </w:r>
      <w:r w:rsidR="00A929A2">
        <w:t xml:space="preserve"> of</w:t>
      </w:r>
      <w:r w:rsidR="009A6DAF">
        <w:t xml:space="preserve"> 90</w:t>
      </w:r>
      <w:r w:rsidR="009A6DAF">
        <w:rPr>
          <w:rFonts w:ascii="degrees" w:hAnsi="degrees"/>
        </w:rPr>
        <w:t>°</w:t>
      </w:r>
      <w:r w:rsidR="009A6DAF" w:rsidRPr="00B56CDF">
        <w:t xml:space="preserve">. </w:t>
      </w:r>
      <w:r w:rsidR="00B56CDF" w:rsidRPr="00B56CDF">
        <w:t xml:space="preserve">The ERA5 reanalysis performs well relative to other reanalyses in the Arctic domain </w:t>
      </w:r>
      <w:r w:rsidR="00B56CDF">
        <w:fldChar w:fldCharType="begin"/>
      </w:r>
      <w:r w:rsidR="004F7753">
        <w:instrText xml:space="preserve"> ADDIN ZOTERO_ITEM CSL_CITATION {"citationID":"8xb8Wi2L","properties":{"formattedCitation":"(Graham, Cohen, et al., 2019; Graham, Hudson, et al., 2019)","plainCitation":"(Graham, Cohen, et al., 2019; Graham, Hudson, et al., 2019)","dontUpdate":true,"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rsidR="00B56CDF">
        <w:fldChar w:fldCharType="separate"/>
      </w:r>
      <w:r w:rsidR="00B56CDF">
        <w:rPr>
          <w:noProof/>
        </w:rPr>
        <w:t>(Graham</w:t>
      </w:r>
      <w:r>
        <w:rPr>
          <w:noProof/>
        </w:rPr>
        <w:t xml:space="preserve"> </w:t>
      </w:r>
      <w:r w:rsidR="00B56CDF">
        <w:rPr>
          <w:noProof/>
        </w:rPr>
        <w:t xml:space="preserve">et al., </w:t>
      </w:r>
      <w:r w:rsidR="00B56CDF">
        <w:rPr>
          <w:noProof/>
        </w:rPr>
        <w:lastRenderedPageBreak/>
        <w:t>2019</w:t>
      </w:r>
      <w:r>
        <w:rPr>
          <w:noProof/>
        </w:rPr>
        <w:t>a, b</w:t>
      </w:r>
      <w:r w:rsidR="00B56CDF">
        <w:rPr>
          <w:noProof/>
        </w:rPr>
        <w:t>)</w:t>
      </w:r>
      <w:r w:rsidR="00B56CDF">
        <w:fldChar w:fldCharType="end"/>
      </w:r>
      <w:r w:rsidR="00B56CDF">
        <w:t>. ERA5 is known to have a surface warm bias in the Arctic</w:t>
      </w:r>
      <w:r w:rsidR="00B477D1">
        <w:t xml:space="preserve"> </w:t>
      </w:r>
      <w:r w:rsidR="00B477D1">
        <w:fldChar w:fldCharType="begin"/>
      </w:r>
      <w:r w:rsidR="00417D1F">
        <w:instrText xml:space="preserve"> ADDIN ZOTERO_ITEM CSL_CITATION {"citationID":"jBDR42mZ","properties":{"formattedCitation":"(C. Wang et al., 2019; Yu et al., 2021)","plainCitation":"(C. 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417D1F">
        <w:rPr>
          <w:noProof/>
        </w:rPr>
        <w:t>(C. Wang et al., 2019; Yu et al., 2021)</w:t>
      </w:r>
      <w:r w:rsidR="00B477D1">
        <w:fldChar w:fldCharType="end"/>
      </w:r>
      <w:r>
        <w:t xml:space="preserve">, and ERA5 low-level jets are slightly weaker and slightly elevated </w:t>
      </w:r>
      <w:r>
        <w:fldChar w:fldCharType="begin"/>
      </w:r>
      <w:r>
        <w:instrText xml:space="preserve"> ADDIN ZOTERO_ITEM CSL_CITATION {"citationID":"Pj0njvsL","properties":{"formattedCitation":"(L\\uc0\\u243{}pez-Garc\\uc0\\u237{}a et al., 2022)","plainCitation":"(López-García et al., 2022)","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fldChar w:fldCharType="separate"/>
      </w:r>
      <w:r w:rsidRPr="009860FB">
        <w:t>(López-García et al., 2022)</w:t>
      </w:r>
      <w:r>
        <w:fldChar w:fldCharType="end"/>
      </w:r>
      <w:r>
        <w:t>.</w:t>
      </w:r>
      <w:r w:rsidR="00B56CDF">
        <w:t xml:space="preserve"> </w:t>
      </w:r>
      <w:r>
        <w:t>H</w:t>
      </w:r>
      <w:r w:rsidR="00B56CDF">
        <w:t>ere, we use ERA5 mean sea level pressure</w:t>
      </w:r>
      <w:r>
        <w:t>,</w:t>
      </w:r>
      <w:r w:rsidR="00B56CDF">
        <w:t xml:space="preserve"> 10-m winds</w:t>
      </w:r>
      <w:r w:rsidR="00B477D1">
        <w:t xml:space="preserve">, and </w:t>
      </w:r>
      <w:r w:rsidR="00D70092">
        <w:t>925</w:t>
      </w:r>
      <w:r w:rsidR="00B477D1">
        <w:t xml:space="preserve"> hPa temperature and humidity, </w:t>
      </w:r>
      <w:r w:rsidR="00861743">
        <w:t>and 950 hPa winds.</w:t>
      </w:r>
      <w:r w:rsidR="009B2A84">
        <w:t xml:space="preserve"> </w:t>
      </w:r>
      <w:r w:rsidR="006C735E">
        <w:t xml:space="preserve">ERA5 4D-var assimilation method uses a centered 12-h window, allowing impacts of observations to spread spatially and temporally. </w:t>
      </w:r>
      <w:r w:rsidR="00BE2124">
        <w:t>R</w:t>
      </w:r>
      <w:r w:rsidR="00BE2124" w:rsidRPr="00B56CDF">
        <w:t xml:space="preserve">awinsonde and surface observations from the </w:t>
      </w:r>
      <w:r w:rsidR="00BE2124">
        <w:t>R/V Polarstern</w:t>
      </w:r>
      <w:r w:rsidR="00BE2124" w:rsidRPr="00B56CDF">
        <w:t xml:space="preserve"> were assimilated by ERA5, </w:t>
      </w:r>
      <w:r w:rsidR="00BE2124">
        <w:t>while no measurements from the Met City tower or ASFS</w:t>
      </w:r>
      <w:r w:rsidR="003B40E8">
        <w:t>s</w:t>
      </w:r>
      <w:r w:rsidR="00BE2124">
        <w:t xml:space="preserve"> were assimilated.  </w:t>
      </w:r>
      <w:r w:rsidR="006C735E">
        <w:t xml:space="preserve">In addition, </w:t>
      </w:r>
      <w:r w:rsidR="00354EE2">
        <w:t xml:space="preserve">ERA5 routinely assimilates </w:t>
      </w:r>
      <w:r w:rsidR="006C735E">
        <w:t xml:space="preserve">SLP from drifting buoys </w:t>
      </w:r>
      <w:r w:rsidR="006C735E">
        <w:fldChar w:fldCharType="begin"/>
      </w:r>
      <w:r w:rsidR="006C735E">
        <w:instrText xml:space="preserve"> ADDIN ZOTERO_ITEM CSL_CITATION {"citationID":"xIEFJdIx","properties":{"formattedCitation":"(Hersbach et al., 2020)","plainCitation":"(Hersbach et al., 2020)","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rsidR="006C735E">
        <w:fldChar w:fldCharType="separate"/>
      </w:r>
      <w:r w:rsidR="006C735E">
        <w:rPr>
          <w:noProof/>
        </w:rPr>
        <w:t>(Hersbach et al., 2020)</w:t>
      </w:r>
      <w:r w:rsidR="006C735E">
        <w:fldChar w:fldCharType="end"/>
      </w:r>
      <w:r w:rsidR="006C735E">
        <w:t xml:space="preserve">. </w:t>
      </w:r>
      <w:r w:rsidR="00BE2124">
        <w:t xml:space="preserve">A subset of the MOSAiC drifting buoys measured sea level pressure </w:t>
      </w:r>
      <w:r w:rsidR="009F28BE">
        <w:t>and temperature</w:t>
      </w:r>
      <w:r w:rsidR="006C735E">
        <w:t>, s</w:t>
      </w:r>
      <w:r w:rsidR="009F28BE">
        <w:t xml:space="preserve">hared </w:t>
      </w:r>
      <w:r w:rsidR="003B40E8">
        <w:t>in</w:t>
      </w:r>
      <w:r w:rsidR="006C735E">
        <w:t xml:space="preserve"> near-</w:t>
      </w:r>
      <w:r w:rsidR="003B40E8">
        <w:t xml:space="preserve">real time </w:t>
      </w:r>
      <w:r w:rsidR="009F28BE">
        <w:t>via the World Meteorological Organization Global Telecommunication System</w:t>
      </w:r>
      <w:r w:rsidR="006C735E">
        <w:t>.</w:t>
      </w:r>
      <w:r w:rsidR="009F28BE">
        <w:t xml:space="preserve"> </w:t>
      </w:r>
      <w:r w:rsidR="006C735E">
        <w:t>T</w:t>
      </w:r>
      <w:r w:rsidR="003B40E8">
        <w:t xml:space="preserve">hus </w:t>
      </w:r>
      <w:r w:rsidR="009F28BE">
        <w:t xml:space="preserve">it is likely that </w:t>
      </w:r>
      <w:r w:rsidR="003B40E8">
        <w:t xml:space="preserve">some spatial information from the buoys was incorporated into the reanalysis. </w:t>
      </w:r>
      <w:r w:rsidR="00BD074E">
        <w:t>Ice</w:t>
      </w:r>
      <w:r w:rsidR="003B40E8">
        <w:t xml:space="preserve"> velocity from buoys is not assimilated. </w:t>
      </w:r>
      <w:r w:rsidR="00861743">
        <w:t xml:space="preserve"> Hence, the ERA5 atmospheric structure should well represent the true atmospheric structure near the CO (as demonstrated for LLJs by </w:t>
      </w:r>
      <w:r w:rsidR="00861743">
        <w:fldChar w:fldCharType="begin"/>
      </w:r>
      <w:r w:rsidR="004F7753">
        <w:instrText xml:space="preserve"> ADDIN ZOTERO_ITEM CSL_CITATION {"citationID":"PvlmQoGQ","properties":{"formattedCitation":"(L\\uc0\\u243{}pez-Garc\\uc0\\u237{}a et al., 2022)","plainCitation":"(López-García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rsidR="00861743">
        <w:fldChar w:fldCharType="separate"/>
      </w:r>
      <w:r w:rsidR="00861743" w:rsidRPr="00861743">
        <w:t>López-García et al., 2022)</w:t>
      </w:r>
      <w:r w:rsidR="00861743">
        <w:fldChar w:fldCharType="end"/>
      </w:r>
      <w:r w:rsidR="00861743">
        <w:t xml:space="preserve"> and likely is the best available estimate of storm structure further away from the CO.</w:t>
      </w:r>
    </w:p>
    <w:p w14:paraId="5BD3CC19" w14:textId="35C7E88E" w:rsidR="1AB51EAA" w:rsidRDefault="1AB51EAA" w:rsidP="0092663B">
      <w:pPr>
        <w:pStyle w:val="Heading-Secondary"/>
        <w:spacing w:line="360" w:lineRule="auto"/>
        <w:ind w:left="0"/>
      </w:pPr>
      <w:r>
        <w:t xml:space="preserve">2.3 Sea </w:t>
      </w:r>
      <w:r w:rsidR="00B477D1">
        <w:t>ice observations</w:t>
      </w:r>
    </w:p>
    <w:p w14:paraId="2B845A17" w14:textId="225C4567" w:rsidR="009A6DAF" w:rsidRDefault="009A6DAF" w:rsidP="0092663B">
      <w:pPr>
        <w:pStyle w:val="Text"/>
        <w:spacing w:line="360" w:lineRule="auto"/>
        <w:ind w:firstLine="0"/>
      </w:pPr>
      <w:r>
        <w:t>An</w:t>
      </w:r>
      <w:r w:rsidR="00B477D1" w:rsidRPr="0063663F">
        <w:t xml:space="preserve"> array of drifting buoys</w:t>
      </w:r>
      <w:r w:rsidR="0017283B">
        <w:t>,</w:t>
      </w:r>
      <w:r w:rsidR="00B477D1" w:rsidRPr="0063663F">
        <w:t xml:space="preserve"> comprising the </w:t>
      </w:r>
      <w:r>
        <w:t>DN</w:t>
      </w:r>
      <w:r w:rsidR="0017283B">
        <w:t>,</w:t>
      </w:r>
      <w:r w:rsidR="00CA07F8">
        <w:t xml:space="preserve"> </w:t>
      </w:r>
      <w:r>
        <w:t>track sea ice motion</w:t>
      </w:r>
      <w:r w:rsidR="00A929A2">
        <w:t xml:space="preserve"> in the vicinity of the CO.</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w:t>
      </w:r>
      <w:r w:rsidR="00861743">
        <w:t xml:space="preserve"> (ExDN)</w:t>
      </w:r>
      <w:r w:rsidR="00B477D1" w:rsidRPr="0063663F">
        <w:t xml:space="preserve">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hours; the majority of buoys sampled at least once every hour. </w:t>
      </w:r>
      <w:r>
        <w:t xml:space="preserve">We </w:t>
      </w:r>
      <w:r w:rsidRPr="0063663F">
        <w:t xml:space="preserve">only </w:t>
      </w:r>
      <w:r>
        <w:t xml:space="preserve">use </w:t>
      </w:r>
      <w:r w:rsidRPr="0063663F">
        <w:t xml:space="preserve">buoys with </w:t>
      </w:r>
      <w:r w:rsidR="00A929A2">
        <w:t xml:space="preserve">(a) </w:t>
      </w:r>
      <w:r w:rsidRPr="0063663F">
        <w:t xml:space="preserve">time resolution of three </w:t>
      </w:r>
      <w:r w:rsidR="00861743">
        <w:t>hours</w:t>
      </w:r>
      <w:r w:rsidRPr="0063663F">
        <w:t xml:space="preserve"> or less</w:t>
      </w:r>
      <w:r w:rsidR="00A929A2">
        <w:t xml:space="preserve"> and (b) at least 80% data coverage between 25 January and 5 February 2020</w:t>
      </w:r>
      <w:r w:rsidRPr="0063663F">
        <w:t xml:space="preserve">.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A121A9">
        <w:instrText xml:space="preserve"> ADDIN ZOTERO_ITEM CSL_CITATION {"citationID":"gl0UgI3P","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r w:rsidR="00084852">
        <w:t>3</w:t>
      </w:r>
      <w:r w:rsidR="0017283B">
        <w:t xml:space="preserve"> </w:t>
      </w:r>
      <w:r w:rsidR="00084852">
        <w:t>day</w:t>
      </w:r>
      <w:r w:rsidR="0063663F">
        <w:t xml:space="preserve"> centered window. O</w:t>
      </w:r>
      <w:r w:rsidR="0063663F" w:rsidRPr="0063663F">
        <w:t>bservations were aligned to a 30</w:t>
      </w:r>
      <w:r w:rsidR="0017283B">
        <w:t xml:space="preserve"> </w:t>
      </w:r>
      <w:r w:rsidR="0063663F" w:rsidRPr="0063663F">
        <w:t xml:space="preserve">minute grid using natural cubic spline interpolation. During the study period, 64 </w:t>
      </w:r>
      <w:r w:rsidR="00A929A2">
        <w:t>buoys</w:t>
      </w:r>
      <w:r w:rsidR="0063663F" w:rsidRPr="0063663F">
        <w:t xml:space="preserve"> </w:t>
      </w:r>
      <w:r w:rsidR="00E01778">
        <w:t>were</w:t>
      </w:r>
      <w:r w:rsidR="0063663F" w:rsidRPr="0063663F">
        <w:t xml:space="preserve"> operating, out of which 57 fulfill study criteria.</w:t>
      </w:r>
      <w:r w:rsidR="00A929A2">
        <w:t xml:space="preserve"> These sites are referred to as position sites, or “P-sites”.</w:t>
      </w:r>
      <w:r w:rsidR="0063663F" w:rsidRPr="0063663F">
        <w:t xml:space="preserve">  An additional 11 sites </w:t>
      </w:r>
      <w:r w:rsidR="0063663F">
        <w:t xml:space="preserve">(including the L-sites and the CO) </w:t>
      </w:r>
      <w:r w:rsidR="0063663F" w:rsidRPr="0063663F">
        <w:t>contain multiple instruments</w:t>
      </w:r>
      <w:r w:rsidR="000D7E82">
        <w:t>, including sea ice mass balance buoys (SIMBs)</w:t>
      </w:r>
      <w:r w:rsidR="0063663F" w:rsidRPr="0063663F">
        <w:t xml:space="preserve">. </w:t>
      </w:r>
      <w:r w:rsidRPr="0063663F">
        <w:t>We selected a reference buoy from each of these sites</w:t>
      </w:r>
      <w:r>
        <w:t xml:space="preserve">, preferring those with </w:t>
      </w:r>
      <w:r>
        <w:lastRenderedPageBreak/>
        <w:t>higher sampling rate and data precision</w:t>
      </w:r>
      <w:r w:rsidRPr="0063663F">
        <w:t xml:space="preserve"> (Table </w:t>
      </w:r>
      <w:r>
        <w:t>S</w:t>
      </w:r>
      <w:r w:rsidR="0019001B">
        <w:t>2</w:t>
      </w:r>
      <w:r w:rsidRPr="0063663F">
        <w:t xml:space="preserve">). </w:t>
      </w:r>
      <w:r>
        <w:t>C</w:t>
      </w:r>
      <w:r w:rsidRPr="0063663F">
        <w:t>hoice of reference buoys i</w:t>
      </w:r>
      <w:r w:rsidR="006B5F87">
        <w:t>s</w:t>
      </w:r>
      <w:r w:rsidRPr="0063663F">
        <w:t xml:space="preserve"> arbitrary</w:t>
      </w:r>
      <w:r w:rsidR="006B5F87">
        <w:t xml:space="preserve"> in most cases</w:t>
      </w:r>
      <w:r w:rsidRPr="0063663F">
        <w:t xml:space="preserve">, as the buoys at </w:t>
      </w:r>
      <w:r>
        <w:t xml:space="preserve">each </w:t>
      </w:r>
      <w:r w:rsidRPr="0063663F">
        <w:t>site are closely situated</w:t>
      </w:r>
      <w:r w:rsidR="006B5F87">
        <w:t>.</w:t>
      </w:r>
    </w:p>
    <w:p w14:paraId="418AEB26" w14:textId="6CCD13B0" w:rsidR="00E0268E" w:rsidRPr="0063663F" w:rsidRDefault="009A6DAF" w:rsidP="0092663B">
      <w:pPr>
        <w:pStyle w:val="Text"/>
        <w:spacing w:line="360" w:lineRule="auto"/>
        <w:ind w:firstLine="0"/>
      </w:pPr>
      <w:r w:rsidRPr="0063663F">
        <w:t xml:space="preserve">The </w:t>
      </w:r>
      <w:r w:rsidR="00A929A2">
        <w:t xml:space="preserve">buoy </w:t>
      </w:r>
      <w:r w:rsidRPr="0063663F">
        <w:t>trajectories provide information about the divergence, shear and vorticity of sea ice inside the D</w:t>
      </w:r>
      <w:r w:rsidR="00A929A2">
        <w:t>N</w:t>
      </w:r>
      <w:r w:rsidRPr="0063663F">
        <w:t>. We calculate strain-rate components using a Green’s Theorem method, following</w:t>
      </w:r>
      <w:r>
        <w:t xml:space="preserve"> </w:t>
      </w:r>
      <w:r>
        <w:fldChar w:fldCharType="begin"/>
      </w:r>
      <w:r w:rsidR="00987B69">
        <w:instrText xml:space="preserve"> ADDIN ZOTERO_ITEM CSL_CITATION {"citationID":"f5pKfD1e","properties":{"formattedCitation":"(Hutchings et al., 2012, 2018)","plainCitation":"(Hutchings et al., 2012, 2018)","dontUpdate":true,"noteIndex":0},"citationItems":[{"id":2205,"uris":["http://zotero.org/users/6124969/items/Z2JI3MKC"],"itemData":{"id":2205,"type":"article-journal","abstract":"Ice Station Polarstern (ISPOL), deployed in the western Weddell Sea from November 2004 to January 2005, included a study of subsynoptic scale variability in sea ice velocity and deformation using an array of 24 buoys. Upon deployment, the ISPOL buoy array measured 70 km in both zonal and meridional extent and consisted of subarrays that resolved sea ice deformation on scales from 10 to 70 km. Across the ISPOL array, divergence varied and did not show a distinct coherent length scale. Spectral analysis of divergence and shear of subarrays revealed that deformation did not vary smoothly across the array. This indicates variability of internal ice stress on the scale of 10 km. Ice conditions within the ISPOL array encompassed two distinct regimes separated by shear along the continental shelf break. Differences in spectral power of the tidal and inertial bands across the two regions do not mirror expected differences due to spatial variability of tide-induced deformation on the shelf break. Instead, they indicate that the pack ice’s internal stress behaved anisotropically on the scale of the shear zone (across the buoy array, 70 km).","container-title":"Journal of Geophysical Research","DOI":"10.1029/2011JC006961","ISSN":"0148-0227","issue":"C1","note":"Citation Key: Hutchings2012","page":"C01002","title":"Subsynoptic scale spatial variability of sea ice deformation in the western Weddell Sea during early summer","volume":"117","author":[{"family":"Hutchings","given":"Jennifer K."},{"family":"Heil","given":"Petra"},{"family":"Steer","given":"A."},{"family":"Hibler","given":"W. D."}],"issued":{"date-parts":[["2012"]]},"citation-key":"Hutchings2012"}},{"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sidR="00AC7560">
        <w:rPr>
          <w:noProof/>
        </w:rPr>
        <w:t>Hutchings et al., (2012, errata 2018)</w:t>
      </w:r>
      <w:r>
        <w:fldChar w:fldCharType="end"/>
      </w:r>
      <w:r>
        <w:t>.</w:t>
      </w:r>
      <w:r w:rsidRPr="0063663F">
        <w:t xml:space="preserve"> </w:t>
      </w:r>
      <w:r>
        <w:t>T</w:t>
      </w:r>
      <w:r w:rsidRPr="0063663F">
        <w:t xml:space="preserve">he area over which deformation is estimated can be varied depending on sites chosen to surround the region of interest. </w:t>
      </w:r>
      <w:r>
        <w:t>W</w:t>
      </w:r>
      <w:r w:rsidRPr="0063663F">
        <w:t xml:space="preserve">e consider </w:t>
      </w:r>
      <w:r>
        <w:t xml:space="preserve">deformation on a variety of scales including: the </w:t>
      </w:r>
      <w:r w:rsidRPr="0063663F">
        <w:t>triangle with L</w:t>
      </w:r>
      <w:r>
        <w:t>-</w:t>
      </w:r>
      <w:r w:rsidRPr="0063663F">
        <w:t>sites at its vertices</w:t>
      </w:r>
      <w:r>
        <w:t>, a set of 5 polygons with length scales of 15-30 km covering the DN, a polygon enclosing the full DN with length scale 57 km</w:t>
      </w:r>
      <w:r w:rsidR="00E0268E">
        <w:t xml:space="preserve"> (Figure 10)</w:t>
      </w:r>
      <w:r w:rsidR="0017283B">
        <w:t>,</w:t>
      </w:r>
      <w:r w:rsidR="00E0268E">
        <w:t xml:space="preserve"> and two polygons for the left and right sections of the ExDN (Figure 9).</w:t>
      </w:r>
      <w:r>
        <w:t xml:space="preserve"> </w:t>
      </w:r>
      <w:r w:rsidR="00E0268E">
        <w:t>Hence, the DN Full array is an estimate of average deformation within the DN, while the smaller polygons in Figure 10 give an indication of the variability within the array.</w:t>
      </w:r>
    </w:p>
    <w:p w14:paraId="1826CFB8" w14:textId="69FBB77D" w:rsidR="1AB51EAA" w:rsidRDefault="1AB51EAA" w:rsidP="0092663B">
      <w:pPr>
        <w:pStyle w:val="Heading-Secondary"/>
        <w:spacing w:line="360" w:lineRule="auto"/>
        <w:ind w:left="0"/>
      </w:pPr>
      <w:r>
        <w:t>2.4 Sea ice radar imaging</w:t>
      </w:r>
    </w:p>
    <w:p w14:paraId="6866C712" w14:textId="001C9BF6" w:rsidR="00967C89" w:rsidRDefault="00967C89" w:rsidP="0092663B">
      <w:pPr>
        <w:pStyle w:val="Text"/>
        <w:spacing w:line="360" w:lineRule="auto"/>
        <w:ind w:firstLine="0"/>
      </w:pPr>
      <w:r w:rsidRPr="00967C89">
        <w:t>Local sea ice deformation observations were obtained from a ship radar</w:t>
      </w:r>
      <w:r w:rsidR="00861743">
        <w:t>-</w:t>
      </w:r>
      <w:r w:rsidRPr="00967C89">
        <w:t>image digitizing system. The system was connected to the 9.4 GHz X</w:t>
      </w:r>
      <w:r>
        <w:t>-</w:t>
      </w:r>
      <w:r w:rsidRPr="00967C89">
        <w:t xml:space="preserve">band radar mounted at the roof of the </w:t>
      </w:r>
      <w:r w:rsidRPr="00967C89">
        <w:rPr>
          <w:i/>
          <w:iCs/>
        </w:rPr>
        <w:t>R/V Polarstern</w:t>
      </w:r>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 were collected with 8.3 </w:t>
      </w:r>
      <w:r>
        <w:t>m</w:t>
      </w:r>
      <w:r w:rsidRPr="00967C89">
        <w:t xml:space="preserve"> resolution every 2.5 seconds.</w:t>
      </w:r>
      <w:r w:rsidR="00987360">
        <w:t xml:space="preserve"> We use a set of processed and georeferenced images </w:t>
      </w:r>
      <w:r w:rsidR="00987360">
        <w:fldChar w:fldCharType="begin"/>
      </w:r>
      <w:r w:rsidR="00146B97">
        <w:instrText xml:space="preserve"> ADDIN ZOTERO_ITEM CSL_CITATION {"citationID":"RrIFFl7v","properties":{"formattedCitation":"(Krumpen, Haapala, et al., 2021)","plainCitation":"(Krumpen, Haapala, et al., 2021)","dontUpdate":true,"noteIndex":0},"citationItems":[{"id":8446,"uris":["http://zotero.org/users/6124969/items/5QD9H3AM"],"itemData":{"id":8446,"type":"document","abstract":"The radar system on board of Polarstern features a rotating antenna that is mounted on the observation deck, above the bridge. The antenna transmit microwave pulses at short intervals, which are reflected back to the radar system by the water or pack ice. This produces an image of the positions of ice floes within a radius of 3 nautical miles (ca. 5,4 km) and their sizes in relation to the ship. The imaging technique offers an undiminished view and remains unaffected by weather or darkness, i.e., it can penetrate rain clouds and fog and therefore offers an undiminished view even at night. The sector without information is blogged by ship facilities. The RV Polarsterns marine radar systems operated throughout the drift phase of MOSAiC. The imaging system, which shows Polarstern in the centre of the screen, offers vital information on floe movements, deformation and formation of cracks in the ships immediate vicinity.","note":"Citation Key: krumpen2021irrd\nDOI: 10.1594/PANGAEA.929434\ntype: data set","publisher":"PANGAEA / Alfred Wegener Institute, Helmholtz Centre for Polar and Marine Research, Bremerhaven","title":"Ice radar raw data (sigma S6 ice radar) of RV POLARSTERN during cruise PS122/1","URL":"https://doi.org/10.1594/PANGAEA.929434","author":[{"family":"Krumpen","given":"Thomas"},{"family":"Haapala","given":"Jari"},{"family":"Krocker","given":"Ralf"},{"family":"Bartsch","given":"Annekathrin"}],"issued":{"date-parts":[["2021"]]},"citation-key":"krumpen2021irrd"}}],"schema":"https://github.com/citation-style-language/schema/raw/master/csl-citation.json"} </w:instrText>
      </w:r>
      <w:r w:rsidR="00987360">
        <w:fldChar w:fldCharType="separate"/>
      </w:r>
      <w:r w:rsidR="00987360">
        <w:rPr>
          <w:noProof/>
        </w:rPr>
        <w:t>(Krumpen et al., 2021a)</w:t>
      </w:r>
      <w:r w:rsidR="00987360">
        <w:fldChar w:fldCharType="end"/>
      </w:r>
      <w:r w:rsidR="00987360">
        <w:t xml:space="preserve"> </w:t>
      </w:r>
      <w:proofErr w:type="spellStart"/>
      <w:r w:rsidR="00987360">
        <w:t>downsampled</w:t>
      </w:r>
      <w:proofErr w:type="spellEnd"/>
      <w:r w:rsidR="00987360">
        <w:t xml:space="preserve"> to approximately 15 minute resolution. Images are centered at the </w:t>
      </w:r>
      <w:r w:rsidR="00987360">
        <w:rPr>
          <w:i/>
          <w:iCs/>
        </w:rPr>
        <w:t>R/V Polarstern</w:t>
      </w:r>
      <w:r w:rsidR="00987360">
        <w:t xml:space="preserve"> and extend radially to a distance of 3 nautical miles (approximately 5.4 km).</w:t>
      </w:r>
    </w:p>
    <w:p w14:paraId="4E31B394" w14:textId="720088C5" w:rsidR="002611F0" w:rsidRDefault="002611F0" w:rsidP="002611F0">
      <w:pPr>
        <w:pStyle w:val="Text"/>
        <w:spacing w:line="360" w:lineRule="auto"/>
        <w:ind w:firstLine="0"/>
      </w:pPr>
      <w:r>
        <w:t>Sea ice radar deformation time series have been provided by</w:t>
      </w:r>
      <w:r w:rsidR="00457149">
        <w:t xml:space="preserve"> </w:t>
      </w:r>
      <w:r w:rsidR="00457149">
        <w:fldChar w:fldCharType="begin"/>
      </w:r>
      <w:r w:rsidR="00457149">
        <w:instrText xml:space="preserve"> ADDIN ZOTERO_ITEM CSL_CITATION {"citationID":"w9pc6iOF","properties":{"formattedCitation":"(Uusinoka et al., 2024)","plainCitation":"(Uusinoka et al., 2024)","noteIndex":0},"citationItems":[{"id":10689,"uris":["http://zotero.org/users/6124969/items/AQBGT8YT"],"itemData":{"id":10689,"type":"paper-conference","container-title":"EGU24-19034","event-place":"Vienna, Austria","event-title":"EGU General Assembly 2024","publisher-place":"Vienna, Austria","title":"Local-scale analysis on sea-ice deformation based on radar imagery and deep learning","URL":"https://doi.org/10.5194/egusphere-egu24-19034","author":[{"family":"Uusinoka","given":"Matias"},{"family":"Polojärvi","given":"Arttu"},{"family":"Haapala","given":"Jari"}],"issued":{"date-parts":[["2024"]]},"citation-key":"uusinoka2024_LocalscaleAnalysis"}}],"schema":"https://github.com/citation-style-language/schema/raw/master/csl-citation.json"} </w:instrText>
      </w:r>
      <w:r w:rsidR="00457149">
        <w:fldChar w:fldCharType="separate"/>
      </w:r>
      <w:r w:rsidR="00457149">
        <w:rPr>
          <w:noProof/>
        </w:rPr>
        <w:t>Uusinoka et al. (2024)</w:t>
      </w:r>
      <w:r w:rsidR="00457149">
        <w:fldChar w:fldCharType="end"/>
      </w:r>
      <w:r w:rsidR="00491217">
        <w:t xml:space="preserve">. The method </w:t>
      </w:r>
      <w:r w:rsidR="00F51A4F">
        <w:t>uses an</w:t>
      </w:r>
      <w:r w:rsidR="00B0647B">
        <w:t xml:space="preserve"> </w:t>
      </w:r>
      <w:r>
        <w:t xml:space="preserve">optical flow </w:t>
      </w:r>
      <w:r w:rsidR="00F51A4F">
        <w:t>algorithm</w:t>
      </w:r>
      <w:r w:rsidR="00B0647B">
        <w:t xml:space="preserve"> track radar targets and estimate ice drift relative to the ship the </w:t>
      </w:r>
      <w:r w:rsidR="00F51A4F">
        <w:t>radar</w:t>
      </w:r>
      <w:r w:rsidR="00B0647B">
        <w:t xml:space="preserve"> is mounted on</w:t>
      </w:r>
      <w:r>
        <w:t xml:space="preserve">. </w:t>
      </w:r>
      <w:r w:rsidR="00F51A4F">
        <w:t>Images were r</w:t>
      </w:r>
      <w:r w:rsidR="00B0647B">
        <w:t>ecorded every 10 seconds</w:t>
      </w:r>
      <w:r w:rsidR="00F51A4F">
        <w:t xml:space="preserve"> and</w:t>
      </w:r>
      <w:r w:rsidR="00B0647B">
        <w:t xml:space="preserve"> averaged over 1 minute intervals. D</w:t>
      </w:r>
      <w:r>
        <w:t xml:space="preserve">isplacements </w:t>
      </w:r>
      <w:r w:rsidR="00B0647B">
        <w:t>were</w:t>
      </w:r>
      <w:r>
        <w:t xml:space="preserve"> calculated with </w:t>
      </w:r>
      <w:r w:rsidR="00F51A4F">
        <w:t>10</w:t>
      </w:r>
      <w:r>
        <w:t xml:space="preserve"> minute intervals from </w:t>
      </w:r>
      <w:r w:rsidR="00B0647B">
        <w:t xml:space="preserve">the </w:t>
      </w:r>
      <w:r w:rsidR="00F51A4F">
        <w:t>1</w:t>
      </w:r>
      <w:r>
        <w:t xml:space="preserve"> minute mean images</w:t>
      </w:r>
      <w:r w:rsidR="00F51A4F">
        <w:t>, from which the deformation is calculated.</w:t>
      </w:r>
      <w:r>
        <w:t xml:space="preserve"> </w:t>
      </w:r>
    </w:p>
    <w:p w14:paraId="2B02DDF4" w14:textId="77777777" w:rsidR="002611F0" w:rsidRPr="00987360" w:rsidRDefault="002611F0" w:rsidP="0092663B">
      <w:pPr>
        <w:pStyle w:val="Text"/>
        <w:spacing w:line="360" w:lineRule="auto"/>
        <w:ind w:firstLine="0"/>
      </w:pPr>
    </w:p>
    <w:p w14:paraId="5CB12685" w14:textId="46F27283" w:rsidR="1AB51EAA" w:rsidRDefault="1AB51EAA" w:rsidP="0092663B">
      <w:pPr>
        <w:pStyle w:val="Heading-Secondary"/>
        <w:spacing w:line="360" w:lineRule="auto"/>
        <w:ind w:left="0"/>
      </w:pPr>
      <w:r>
        <w:t>2.5 Upper-ocean turbulence and current measurements</w:t>
      </w:r>
    </w:p>
    <w:p w14:paraId="350B6514" w14:textId="55BBB8B0" w:rsidR="005B7B67" w:rsidRPr="00553745" w:rsidRDefault="005B7B67" w:rsidP="0092663B">
      <w:pPr>
        <w:pStyle w:val="Text"/>
        <w:spacing w:line="360" w:lineRule="auto"/>
        <w:ind w:firstLine="0"/>
        <w:rPr>
          <w:rStyle w:val="markedcontent"/>
        </w:rPr>
      </w:pPr>
      <w:r w:rsidRPr="4FD816D2">
        <w:t>Ocean timeseries observations were made from Autonomous Ocean Flux Buoys (AOFBs</w:t>
      </w:r>
      <w:r w:rsidR="00967C89">
        <w:t xml:space="preserve">; </w:t>
      </w:r>
      <w:r w:rsidR="00967C89">
        <w:fldChar w:fldCharType="begin"/>
      </w:r>
      <w:r w:rsidR="001902F1">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fldChar w:fldCharType="separate"/>
      </w:r>
      <w:r w:rsidR="00C22B1D">
        <w:rPr>
          <w:noProof/>
        </w:rPr>
        <w:t>Stanton et al., 2012</w:t>
      </w:r>
      <w:r w:rsidR="00967C89">
        <w:fldChar w:fldCharType="end"/>
      </w:r>
      <w:r w:rsidR="00C22B1D">
        <w:t>)</w:t>
      </w:r>
      <w:r w:rsidRPr="4FD816D2">
        <w:t xml:space="preserve"> adjacent to the CO Met Tower and from </w:t>
      </w:r>
      <w:r>
        <w:t>the three L</w:t>
      </w:r>
      <w:r w:rsidR="00A929A2">
        <w:t>-</w:t>
      </w:r>
      <w:r>
        <w:t>site</w:t>
      </w:r>
      <w:r w:rsidR="00861743">
        <w:t>s</w:t>
      </w:r>
      <w:r w:rsidRPr="4FD816D2">
        <w:t>.</w:t>
      </w:r>
      <w:r w:rsidR="009A6DAF" w:rsidRPr="009A6DAF">
        <w:t xml:space="preserve"> </w:t>
      </w:r>
      <w:r w:rsidRPr="4FD816D2">
        <w:t xml:space="preserve">Each of these buoys supported a </w:t>
      </w:r>
      <w:r w:rsidR="00BD074E">
        <w:t>5</w:t>
      </w:r>
      <w:r w:rsidRPr="4FD816D2">
        <w:t xml:space="preserve"> m de</w:t>
      </w:r>
      <w:r w:rsidR="0017283B">
        <w:t>ep</w:t>
      </w:r>
      <w:r w:rsidRPr="4FD816D2">
        <w:t xml:space="preserve"> eddy-correlation turbulence sensor package providing direct heat, salt and momentum fluxes every 2 hours from </w:t>
      </w:r>
      <w:r w:rsidR="00084852">
        <w:t>35</w:t>
      </w:r>
      <w:r w:rsidR="00084852" w:rsidRPr="4FD816D2">
        <w:t>-minute</w:t>
      </w:r>
      <w:r w:rsidRPr="4FD816D2">
        <w:t xml:space="preserve"> ensemble co-spectra of the 2 Hz </w:t>
      </w:r>
      <w:r w:rsidRPr="4FD816D2">
        <w:lastRenderedPageBreak/>
        <w:t>sampled 3-component velocity, temperature and conductivity timeseries. Ocean friction velocit</w:t>
      </w:r>
      <w:r w:rsidR="009A6DAF">
        <w:t>ies</w:t>
      </w:r>
      <w:r w:rsidRPr="4FD816D2">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o</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d>
                  </m:e>
                  <m:sup>
                    <m:r>
                      <w:rPr>
                        <w:rFonts w:ascii="Cambria Math" w:hAnsi="Cambria Math"/>
                      </w:rPr>
                      <m:t>2</m:t>
                    </m:r>
                  </m:sup>
                </m:sSup>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Pr="4FD816D2">
        <w:t xml:space="preserve"> </w:t>
      </w:r>
      <w:r>
        <w:t>from these co-spectra are</w:t>
      </w:r>
      <w:r w:rsidRPr="4FD816D2">
        <w:t xml:space="preserve"> used to infer the upper ocean stre</w:t>
      </w:r>
      <w:r>
        <w:t>ss (</w:t>
      </w:r>
      <m:oMath>
        <m:sSub>
          <m:sSubPr>
            <m:ctrlPr>
              <w:rPr>
                <w:rFonts w:ascii="Cambria Math" w:hAnsi="Cambria Math"/>
                <w:i/>
              </w:rPr>
            </m:ctrlPr>
          </m:sSubPr>
          <m:e>
            <m:r>
              <w:rPr>
                <w:rFonts w:ascii="Cambria Math" w:hAnsi="Cambria Math"/>
              </w:rPr>
              <m:t>ρ</m:t>
            </m:r>
          </m:e>
          <m:sub>
            <m:r>
              <w:rPr>
                <w:rFonts w:ascii="Cambria Math" w:hAnsi="Cambria Math"/>
              </w:rPr>
              <m:t>o</m:t>
            </m:r>
          </m:sub>
        </m:sSub>
        <m:sSup>
          <m:sSupPr>
            <m:ctrlPr>
              <w:rPr>
                <w:rFonts w:ascii="Cambria Math" w:hAnsi="Cambria Math"/>
                <w:i/>
              </w:rPr>
            </m:ctrlPr>
          </m:sSupPr>
          <m:e>
            <m:sSubSup>
              <m:sSubSupPr>
                <m:ctrlPr>
                  <w:rPr>
                    <w:rFonts w:ascii="Cambria Math" w:hAnsi="Cambria Math"/>
                    <w:i/>
                  </w:rPr>
                </m:ctrlPr>
              </m:sSubSupPr>
              <m:e>
                <m:r>
                  <w:rPr>
                    <w:rFonts w:ascii="Cambria Math" w:hAnsi="Cambria Math"/>
                  </w:rPr>
                  <m:t>u</m:t>
                </m:r>
              </m:e>
              <m:sub>
                <m:r>
                  <w:rPr>
                    <w:rFonts w:ascii="Cambria Math" w:hAnsi="Cambria Math"/>
                  </w:rPr>
                  <m:t>o</m:t>
                </m:r>
              </m:sub>
              <m:sup>
                <m:r>
                  <w:rPr>
                    <w:rFonts w:ascii="Cambria Math" w:hAnsi="Cambria Math"/>
                  </w:rPr>
                  <m:t>*</m:t>
                </m:r>
              </m:sup>
            </m:sSubSup>
          </m:e>
          <m:sup>
            <m:r>
              <w:rPr>
                <w:rFonts w:ascii="Cambria Math" w:hAnsi="Cambria Math"/>
              </w:rPr>
              <m:t>2</m:t>
            </m:r>
          </m:sup>
        </m:sSup>
      </m:oMath>
      <w:r>
        <w:t xml:space="preserve">) at </w:t>
      </w:r>
      <w:r w:rsidR="00BD074E">
        <w:t>5</w:t>
      </w:r>
      <w:r>
        <w:t xml:space="preserve"> m</w:t>
      </w:r>
      <w:r w:rsidRPr="4FD816D2">
        <w:t xml:space="preserve">. A co-located Acoustic Doppler Current Profiler (ADCP) measured current profiles from 6 m to 80 m depth sampling </w:t>
      </w:r>
      <w:r w:rsidR="00861743">
        <w:t>every</w:t>
      </w:r>
      <w:r w:rsidRPr="4FD816D2">
        <w:t xml:space="preserve"> 2.5 s and every 2 m in depth, and reporting </w:t>
      </w:r>
      <w:r w:rsidR="00084852" w:rsidRPr="4FD816D2">
        <w:t>15-minute</w:t>
      </w:r>
      <w:r w:rsidRPr="4FD816D2">
        <w:t xml:space="preserve"> ensembles with &lt;1 cm s</w:t>
      </w:r>
      <w:r w:rsidRPr="4FD816D2">
        <w:rPr>
          <w:rStyle w:val="markedcontent"/>
          <w:vertAlign w:val="superscript"/>
        </w:rPr>
        <w:t>-1</w:t>
      </w:r>
      <w:r w:rsidRPr="4FD816D2">
        <w:rPr>
          <w:rStyle w:val="markedcontent"/>
        </w:rPr>
        <w:t xml:space="preserve"> noise levels. Earth-referenced absolute current profiles were calculated from the instrument-coordinate ADCP measurements by first rotating the component profiles into true north coordinates using declination-corrected fluxgate compass measurements in the ADCP and flux package, and</w:t>
      </w:r>
      <w:r w:rsidR="009A6DAF">
        <w:rPr>
          <w:rStyle w:val="markedcontent"/>
        </w:rPr>
        <w:t>,</w:t>
      </w:r>
      <w:r w:rsidRPr="4FD816D2">
        <w:rPr>
          <w:rStyle w:val="markedcontent"/>
        </w:rPr>
        <w:t xml:space="preserve"> where possible, comparison with shipboard </w:t>
      </w:r>
      <w:r>
        <w:rPr>
          <w:rStyle w:val="markedcontent"/>
        </w:rPr>
        <w:t xml:space="preserve">and ASFS </w:t>
      </w:r>
      <w:r w:rsidRPr="4FD816D2">
        <w:rPr>
          <w:rStyle w:val="markedcontent"/>
        </w:rPr>
        <w:t xml:space="preserve">GPS-based heading observations. The AOFB / ice floe horizontal motion was then removed using the AOFB GPS timeseries to form absolute u/v vector current profiles.     </w:t>
      </w:r>
    </w:p>
    <w:p w14:paraId="0E3F644D" w14:textId="18ADE33D" w:rsidR="0093191F" w:rsidRDefault="005B7B67" w:rsidP="0092663B">
      <w:pPr>
        <w:pStyle w:val="Text"/>
        <w:spacing w:line="360" w:lineRule="auto"/>
        <w:ind w:firstLine="0"/>
      </w:pPr>
      <w:r w:rsidRPr="05214AC5">
        <w:t>In this study</w:t>
      </w:r>
      <w:r w:rsidR="00F83CD1">
        <w:t>,</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 xml:space="preserve">adjacent to the main Met </w:t>
      </w:r>
      <w:r w:rsidR="00861743">
        <w:t>City t</w:t>
      </w:r>
      <w:r>
        <w:t>ower.</w:t>
      </w:r>
      <w:r w:rsidRPr="05214AC5">
        <w:t xml:space="preserve"> </w:t>
      </w:r>
      <w:r>
        <w:t>Water density profiles were calculated from the intermittent ship</w:t>
      </w:r>
      <w:r w:rsidR="006A7D8B">
        <w:t>’s Conductivity, Temperature, Depth</w:t>
      </w:r>
      <w:r>
        <w:t xml:space="preserve"> </w:t>
      </w:r>
      <w:r w:rsidR="006A7D8B">
        <w:t>(</w:t>
      </w:r>
      <w:r>
        <w:t>CTD</w:t>
      </w:r>
      <w:r w:rsidR="006A7D8B">
        <w:t>)</w:t>
      </w:r>
      <w:r>
        <w:t xml:space="preserve"> and microstructure profiling program at the CO. D</w:t>
      </w:r>
      <w:r>
        <w:rPr>
          <w:rStyle w:val="markedcontent"/>
        </w:rPr>
        <w:t xml:space="preserve">ifficult operating conditions during this period of very high winds limited CTD sampling at the CO to as little as once per day. Seasonal mixed layer depths are estimated from the depth in each profile where there is a 0.2 </w:t>
      </w:r>
      <w:r w:rsidR="00987360">
        <w:rPr>
          <w:rStyle w:val="markedcontent"/>
        </w:rPr>
        <w:t>k</w:t>
      </w:r>
      <w:r>
        <w:rPr>
          <w:rStyle w:val="markedcontent"/>
        </w:rPr>
        <w:t>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w:t>
      </w:r>
      <w:r w:rsidR="001948C9">
        <w:rPr>
          <w:rStyle w:val="markedcontent"/>
        </w:rPr>
        <w:t>-</w:t>
      </w:r>
      <w:r>
        <w:rPr>
          <w:rStyle w:val="markedcontent"/>
        </w:rPr>
        <w:t>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w:t>
      </w:r>
      <w:r w:rsidR="00F83CD1">
        <w:rPr>
          <w:rStyle w:val="markedcontent"/>
        </w:rPr>
        <w:t xml:space="preserve">in time </w:t>
      </w:r>
      <w:r w:rsidR="0017283B">
        <w:rPr>
          <w:rStyle w:val="markedcontent"/>
        </w:rPr>
        <w:t>a</w:t>
      </w:r>
      <w:r>
        <w:rPr>
          <w:rStyle w:val="markedcontent"/>
        </w:rPr>
        <w:t xml:space="preserve">nd smoothed with a </w:t>
      </w:r>
      <w:r w:rsidR="009A6DAF">
        <w:rPr>
          <w:rStyle w:val="markedcontent"/>
        </w:rPr>
        <w:t>12</w:t>
      </w:r>
      <w:r w:rsidR="00861743">
        <w:rPr>
          <w:rStyle w:val="markedcontent"/>
        </w:rPr>
        <w:t>-</w:t>
      </w:r>
      <w:r w:rsidR="009A6DAF">
        <w:rPr>
          <w:rStyle w:val="markedcontent"/>
        </w:rPr>
        <w:t>hr</w:t>
      </w:r>
      <w:r>
        <w:rPr>
          <w:rStyle w:val="markedcontent"/>
        </w:rPr>
        <w:t xml:space="preserve"> period </w:t>
      </w:r>
      <w:r w:rsidR="000A34F9">
        <w:rPr>
          <w:rStyle w:val="markedcontent"/>
        </w:rPr>
        <w:t xml:space="preserve">running average </w:t>
      </w:r>
      <w:r>
        <w:rPr>
          <w:rStyle w:val="markedcontent"/>
        </w:rPr>
        <w:t xml:space="preserve">filter to estimate the depth of the top of the strong halocline observed across much of the Arctic. A much more sensitive density threshold of 0.01 </w:t>
      </w:r>
      <w:r w:rsidR="00987360">
        <w:rPr>
          <w:rStyle w:val="markedcontent"/>
        </w:rPr>
        <w:t>k</w:t>
      </w:r>
      <w:r>
        <w:rPr>
          <w:rStyle w:val="markedcontent"/>
        </w:rPr>
        <w:t>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w:t>
      </w:r>
      <w:r w:rsidR="00F83CD1">
        <w:rPr>
          <w:rStyle w:val="markedcontent"/>
        </w:rPr>
        <w:t>active</w:t>
      </w:r>
      <w:r>
        <w:rPr>
          <w:rStyle w:val="markedcontent"/>
        </w:rPr>
        <w:t xml:space="preserve"> surface boundary layer in the analysis in section 5.    </w:t>
      </w:r>
    </w:p>
    <w:p w14:paraId="3009B092" w14:textId="1A5CCE20" w:rsidR="1AB51EAA" w:rsidRDefault="1AB51EAA" w:rsidP="0092663B">
      <w:pPr>
        <w:pStyle w:val="Heading-Main"/>
        <w:spacing w:line="360" w:lineRule="auto"/>
      </w:pPr>
      <w:r>
        <w:lastRenderedPageBreak/>
        <w:t>3 Atmospheric structure and evolution</w:t>
      </w:r>
    </w:p>
    <w:p w14:paraId="47480D33" w14:textId="1B4ABFB4" w:rsidR="1AB51EAA" w:rsidRDefault="000C0A99" w:rsidP="0092663B">
      <w:pPr>
        <w:pStyle w:val="Heading-Secondary"/>
        <w:spacing w:line="360" w:lineRule="auto"/>
        <w:ind w:left="0"/>
      </w:pPr>
      <w:r>
        <w:rPr>
          <w:noProof/>
        </w:rPr>
        <w:drawing>
          <wp:anchor distT="0" distB="0" distL="114300" distR="114300" simplePos="0" relativeHeight="251659264" behindDoc="0" locked="0" layoutInCell="1" allowOverlap="1" wp14:anchorId="5EA5C801" wp14:editId="15CCF1D2">
            <wp:simplePos x="0" y="0"/>
            <wp:positionH relativeFrom="column">
              <wp:posOffset>461010</wp:posOffset>
            </wp:positionH>
            <wp:positionV relativeFrom="paragraph">
              <wp:posOffset>445135</wp:posOffset>
            </wp:positionV>
            <wp:extent cx="5942965" cy="4331335"/>
            <wp:effectExtent l="0" t="0" r="635"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3"/>
                    <a:stretch>
                      <a:fillRect/>
                    </a:stretch>
                  </pic:blipFill>
                  <pic:spPr>
                    <a:xfrm>
                      <a:off x="0" y="0"/>
                      <a:ext cx="5942965"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0092663B">
      <w:pPr>
        <w:pStyle w:val="Heading-Secondary"/>
        <w:spacing w:line="360" w:lineRule="auto"/>
      </w:pPr>
    </w:p>
    <w:p w14:paraId="134A14E3" w14:textId="567013D2" w:rsidR="1AB51EAA" w:rsidRDefault="0ADCA794" w:rsidP="0092663B">
      <w:pPr>
        <w:pStyle w:val="FigureorTableCaption"/>
        <w:spacing w:line="360" w:lineRule="auto"/>
      </w:pPr>
      <w:r w:rsidRPr="0ADCA794">
        <w:rPr>
          <w:b/>
          <w:bCs/>
        </w:rPr>
        <w:t>Figure 2</w:t>
      </w:r>
      <w:r>
        <w:t xml:space="preserve">. Sequence of ERA5 mean sea-level pressure (SLP) analyses at 6-hour intervals from 30 January 00:00 UTC to 1 February 18:00 UTC. The red star indicates the location of the CO, and the </w:t>
      </w:r>
      <w:r w:rsidR="00EE43FE">
        <w:t>white circles</w:t>
      </w:r>
      <w:r>
        <w:t xml:space="preserve"> show the buoys in the DN</w:t>
      </w:r>
      <w:r w:rsidR="00EE43FE">
        <w:t xml:space="preserve"> and ExDN</w:t>
      </w:r>
      <w:r>
        <w:t>. The position of the ice edge from the daily NSIDC 12.5 km AMSR2 sea ice concentration</w:t>
      </w:r>
      <w:r w:rsidR="00E01778">
        <w:t xml:space="preserve"> (SIC)</w:t>
      </w:r>
      <w:r>
        <w:t xml:space="preserve">, defined as the 15% </w:t>
      </w:r>
      <w:r w:rsidR="00E01778">
        <w:t>SIC</w:t>
      </w:r>
      <w:r>
        <w:t xml:space="preserve"> </w:t>
      </w:r>
      <w:r w:rsidR="00EE43FE">
        <w:t>isopleth</w:t>
      </w:r>
      <w:r>
        <w:t>, is indicated with a purple line.</w:t>
      </w:r>
      <w:r w:rsidR="009A6DAF">
        <w:br/>
      </w:r>
    </w:p>
    <w:p w14:paraId="3B9D044D" w14:textId="60AC89FA" w:rsidR="0ADCA794" w:rsidRDefault="0ADCA794" w:rsidP="0092663B">
      <w:pPr>
        <w:spacing w:line="360" w:lineRule="auto"/>
        <w:rPr>
          <w:rFonts w:eastAsia="Times New Roman"/>
          <w:color w:val="000000" w:themeColor="text1"/>
          <w:sz w:val="24"/>
          <w:szCs w:val="24"/>
        </w:rPr>
      </w:pPr>
      <w:r w:rsidRPr="0ADCA794">
        <w:rPr>
          <w:rFonts w:eastAsia="Times New Roman"/>
          <w:color w:val="000000" w:themeColor="text1"/>
          <w:sz w:val="24"/>
          <w:szCs w:val="24"/>
        </w:rPr>
        <w:t xml:space="preserve">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w:t>
      </w:r>
      <w:r w:rsidR="00D0727D">
        <w:rPr>
          <w:rFonts w:eastAsia="Times New Roman"/>
          <w:color w:val="000000" w:themeColor="text1"/>
          <w:sz w:val="24"/>
          <w:szCs w:val="24"/>
        </w:rPr>
        <w:t>cyclone</w:t>
      </w:r>
      <w:r w:rsidRPr="0ADCA794">
        <w:rPr>
          <w:rFonts w:eastAsia="Times New Roman"/>
          <w:color w:val="000000" w:themeColor="text1"/>
          <w:sz w:val="24"/>
          <w:szCs w:val="24"/>
        </w:rPr>
        <w:t xml:space="preserv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w:t>
      </w:r>
      <w:r w:rsidR="00F83CD1">
        <w:rPr>
          <w:rFonts w:eastAsia="Times New Roman"/>
          <w:color w:val="000000" w:themeColor="text1"/>
          <w:sz w:val="24"/>
          <w:szCs w:val="24"/>
        </w:rPr>
        <w:t xml:space="preserve"> (Figure 2a-c)</w:t>
      </w:r>
      <w:r w:rsidRPr="0ADCA794">
        <w:rPr>
          <w:rFonts w:eastAsia="Times New Roman"/>
          <w:color w:val="000000" w:themeColor="text1"/>
          <w:sz w:val="24"/>
          <w:szCs w:val="24"/>
        </w:rPr>
        <w:t xml:space="preserve">. Soundings at the </w:t>
      </w:r>
      <w:r w:rsidRPr="0ADCA794">
        <w:rPr>
          <w:rFonts w:eastAsia="Times New Roman"/>
          <w:i/>
          <w:iCs/>
          <w:color w:val="000000" w:themeColor="text1"/>
          <w:sz w:val="24"/>
          <w:szCs w:val="24"/>
        </w:rPr>
        <w:t>R/V Polarstern</w:t>
      </w:r>
      <w:r w:rsidRPr="0ADCA794">
        <w:rPr>
          <w:rFonts w:eastAsia="Times New Roman"/>
          <w:color w:val="000000" w:themeColor="text1"/>
          <w:sz w:val="24"/>
          <w:szCs w:val="24"/>
        </w:rPr>
        <w:t xml:space="preserve"> suggest that a warm front/cold front couplet developed with the </w:t>
      </w:r>
      <w:r w:rsidRPr="0ADCA794">
        <w:rPr>
          <w:rFonts w:eastAsia="Times New Roman"/>
          <w:color w:val="000000" w:themeColor="text1"/>
          <w:sz w:val="24"/>
          <w:szCs w:val="24"/>
        </w:rPr>
        <w:lastRenderedPageBreak/>
        <w:t>system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developed along the west coast of Svalbard on 30 January and strengthened along Svalbard’s north coastline as it moved northward</w:t>
      </w:r>
      <w:r w:rsidR="0046707E">
        <w:rPr>
          <w:rFonts w:eastAsia="Times New Roman"/>
          <w:color w:val="000000" w:themeColor="text1"/>
          <w:sz w:val="24"/>
          <w:szCs w:val="24"/>
        </w:rPr>
        <w:t xml:space="preserve"> (Figure 2c)</w:t>
      </w:r>
      <w:r w:rsidRPr="0ADCA794">
        <w:rPr>
          <w:rFonts w:eastAsia="Times New Roman"/>
          <w:color w:val="000000" w:themeColor="text1"/>
          <w:sz w:val="24"/>
          <w:szCs w:val="24"/>
        </w:rPr>
        <w:t xml:space="preserve">.  </w:t>
      </w:r>
      <w:r w:rsidR="00D13EE4">
        <w:rPr>
          <w:rFonts w:eastAsia="Times New Roman"/>
          <w:color w:val="000000" w:themeColor="text1"/>
          <w:sz w:val="24"/>
          <w:szCs w:val="24"/>
        </w:rPr>
        <w:t>C</w:t>
      </w:r>
      <w:r w:rsidR="00D13EE4" w:rsidRPr="00594B08">
        <w:rPr>
          <w:rFonts w:eastAsia="Times New Roman"/>
          <w:color w:val="000000" w:themeColor="text1"/>
          <w:sz w:val="24"/>
          <w:szCs w:val="24"/>
          <w:vertAlign w:val="subscript"/>
        </w:rPr>
        <w:t>2</w:t>
      </w:r>
      <w:r w:rsidR="00D13EE4">
        <w:rPr>
          <w:rFonts w:eastAsia="Times New Roman"/>
          <w:color w:val="000000" w:themeColor="text1"/>
          <w:sz w:val="24"/>
          <w:szCs w:val="24"/>
        </w:rPr>
        <w:t xml:space="preserve"> is the primary cyclone of interest for this study.  </w:t>
      </w:r>
      <w:r w:rsidRPr="0ADCA794">
        <w:rPr>
          <w:rFonts w:eastAsia="Times New Roman"/>
          <w:color w:val="000000" w:themeColor="text1"/>
          <w:sz w:val="24"/>
          <w:szCs w:val="24"/>
        </w:rPr>
        <w:t xml:space="preserve">While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1</w:t>
      </w:r>
      <w:r w:rsidR="00D70092">
        <w:rPr>
          <w:rFonts w:eastAsia="Times New Roman"/>
          <w:color w:val="000000" w:themeColor="text1"/>
          <w:sz w:val="24"/>
          <w:szCs w:val="24"/>
          <w:vertAlign w:val="subscript"/>
        </w:rPr>
        <w:t xml:space="preserve"> </w:t>
      </w:r>
      <w:r w:rsidRPr="0ADCA794">
        <w:rPr>
          <w:rFonts w:eastAsia="Times New Roman"/>
          <w:color w:val="000000" w:themeColor="text1"/>
          <w:sz w:val="24"/>
          <w:szCs w:val="24"/>
        </w:rPr>
        <w:t xml:space="preserve">only deepened by about 7 hPa along its track,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epened by nearly 20 hPa, becoming one of the deepest cyclones to pass over the MOSAiC domain during the year</w:t>
      </w:r>
      <w:r w:rsidR="0046707E">
        <w:rPr>
          <w:rFonts w:eastAsia="Times New Roman"/>
          <w:color w:val="000000" w:themeColor="text1"/>
          <w:sz w:val="24"/>
          <w:szCs w:val="24"/>
        </w:rPr>
        <w:t xml:space="preserve"> (Figure 2i)</w:t>
      </w:r>
      <w:r w:rsidR="00D70092">
        <w:rPr>
          <w:rFonts w:eastAsia="Times New Roman"/>
          <w:color w:val="000000" w:themeColor="text1"/>
          <w:sz w:val="24"/>
          <w:szCs w:val="24"/>
        </w:rPr>
        <w:t xml:space="preserve">. </w:t>
      </w:r>
      <w:r w:rsidRPr="0ADCA794">
        <w:rPr>
          <w:rFonts w:eastAsia="Times New Roman"/>
          <w:color w:val="000000" w:themeColor="text1"/>
          <w:sz w:val="24"/>
          <w:szCs w:val="24"/>
        </w:rPr>
        <w:t>The observed SLP minimum</w:t>
      </w:r>
      <w:r w:rsidR="00872DBD">
        <w:rPr>
          <w:rFonts w:eastAsia="Times New Roman"/>
          <w:color w:val="000000" w:themeColor="text1"/>
          <w:sz w:val="24"/>
          <w:szCs w:val="24"/>
        </w:rPr>
        <w:t xml:space="preserve"> </w:t>
      </w:r>
      <w:r w:rsidR="00872DBD" w:rsidRPr="0ADCA794">
        <w:rPr>
          <w:rFonts w:eastAsia="Times New Roman"/>
          <w:color w:val="000000" w:themeColor="text1"/>
          <w:sz w:val="24"/>
          <w:szCs w:val="24"/>
        </w:rPr>
        <w:t xml:space="preserve">(974 </w:t>
      </w:r>
      <w:r w:rsidR="00084852" w:rsidRPr="0ADCA794">
        <w:rPr>
          <w:rFonts w:eastAsia="Times New Roman"/>
          <w:color w:val="000000" w:themeColor="text1"/>
          <w:sz w:val="24"/>
          <w:szCs w:val="24"/>
        </w:rPr>
        <w:t>hPa) in</w:t>
      </w:r>
      <w:r w:rsidRPr="0ADCA794">
        <w:rPr>
          <w:rFonts w:eastAsia="Times New Roman"/>
          <w:color w:val="000000" w:themeColor="text1"/>
          <w:sz w:val="24"/>
          <w:szCs w:val="24"/>
        </w:rPr>
        <w:t xml:space="preserve"> the MOSAiC domain </w:t>
      </w:r>
      <w:r w:rsidR="00D70092">
        <w:rPr>
          <w:rFonts w:eastAsia="Times New Roman"/>
          <w:color w:val="000000" w:themeColor="text1"/>
          <w:sz w:val="24"/>
          <w:szCs w:val="24"/>
        </w:rPr>
        <w:t>during C</w:t>
      </w:r>
      <w:r w:rsidR="00D70092" w:rsidRPr="0ADCA794">
        <w:rPr>
          <w:rFonts w:eastAsia="Times New Roman"/>
          <w:color w:val="000000" w:themeColor="text1"/>
          <w:sz w:val="24"/>
          <w:szCs w:val="24"/>
          <w:vertAlign w:val="subscript"/>
        </w:rPr>
        <w:t>2</w:t>
      </w:r>
      <w:r w:rsidR="00D70092"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was 4 hPa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w:t>
      </w:r>
      <w:r w:rsidR="00EE43FE">
        <w:rPr>
          <w:rFonts w:eastAsia="Times New Roman"/>
          <w:color w:val="000000" w:themeColor="text1"/>
          <w:sz w:val="24"/>
          <w:szCs w:val="24"/>
        </w:rPr>
        <w:t xml:space="preserve"> ERA5</w:t>
      </w:r>
      <w:r w:rsidR="00D70092">
        <w:rPr>
          <w:rFonts w:eastAsia="Times New Roman"/>
          <w:color w:val="000000" w:themeColor="text1"/>
          <w:sz w:val="24"/>
          <w:szCs w:val="24"/>
        </w:rPr>
        <w:t>.</w:t>
      </w:r>
      <w:r w:rsidRPr="0ADCA794">
        <w:rPr>
          <w:rFonts w:eastAsia="Times New Roman"/>
          <w:color w:val="000000" w:themeColor="text1"/>
          <w:sz w:val="24"/>
          <w:szCs w:val="24"/>
        </w:rPr>
        <w:t xml:space="preserve"> </w:t>
      </w:r>
      <w:r w:rsidR="00872DBD">
        <w:rPr>
          <w:rFonts w:eastAsia="Times New Roman"/>
          <w:color w:val="000000" w:themeColor="text1"/>
          <w:sz w:val="24"/>
          <w:szCs w:val="24"/>
        </w:rPr>
        <w:t>A</w:t>
      </w:r>
      <w:r w:rsidRPr="0ADCA794">
        <w:rPr>
          <w:rFonts w:eastAsia="Times New Roman"/>
          <w:color w:val="000000" w:themeColor="text1"/>
          <w:sz w:val="24"/>
          <w:szCs w:val="24"/>
        </w:rPr>
        <w:t xml:space="preserve"> warm front/cold front couplet </w:t>
      </w:r>
      <w:r w:rsidR="00872DBD">
        <w:rPr>
          <w:rFonts w:eastAsia="Times New Roman"/>
          <w:color w:val="000000" w:themeColor="text1"/>
          <w:sz w:val="24"/>
          <w:szCs w:val="24"/>
        </w:rPr>
        <w:t xml:space="preserve">also </w:t>
      </w:r>
      <w:r w:rsidRPr="0ADCA794">
        <w:rPr>
          <w:rFonts w:eastAsia="Times New Roman"/>
          <w:color w:val="000000" w:themeColor="text1"/>
          <w:sz w:val="24"/>
          <w:szCs w:val="24"/>
        </w:rPr>
        <w:t xml:space="preserve">developed with this system, </w:t>
      </w:r>
      <w:r w:rsidR="00872DBD">
        <w:rPr>
          <w:rFonts w:eastAsia="Times New Roman"/>
          <w:color w:val="000000" w:themeColor="text1"/>
          <w:sz w:val="24"/>
          <w:szCs w:val="24"/>
        </w:rPr>
        <w:t>both of which</w:t>
      </w:r>
      <w:r w:rsidRPr="0ADCA794">
        <w:rPr>
          <w:rFonts w:eastAsia="Times New Roman"/>
          <w:color w:val="000000" w:themeColor="text1"/>
          <w:sz w:val="24"/>
          <w:szCs w:val="24"/>
        </w:rPr>
        <w:t xml:space="preserve"> passed over the MOSAiC observatory.</w:t>
      </w:r>
    </w:p>
    <w:p w14:paraId="46CF78A5" w14:textId="5F6C1537" w:rsidR="1AB51EAA" w:rsidRDefault="1AB51EAA" w:rsidP="0092663B">
      <w:pPr>
        <w:pStyle w:val="Text"/>
        <w:spacing w:line="360" w:lineRule="auto"/>
        <w:ind w:firstLine="0"/>
      </w:pPr>
      <w:r>
        <w:t>3.2 Key mesoscale structures</w:t>
      </w:r>
    </w:p>
    <w:p w14:paraId="5BFB84E5" w14:textId="7C299A5A" w:rsidR="00E36D5B" w:rsidRDefault="0048317D" w:rsidP="0092663B">
      <w:pPr>
        <w:pStyle w:val="Text"/>
        <w:spacing w:line="360" w:lineRule="auto"/>
        <w:ind w:firstLine="0"/>
      </w:pPr>
      <w:r w:rsidRPr="009A6DAF">
        <w:t xml:space="preserve">Figure 3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based on the 6-hourly ERA5 mean sea-level pressure</w:t>
      </w:r>
      <w:r w:rsidR="00EE43FE">
        <w:t>, 10 m wind vectors,</w:t>
      </w:r>
      <w:r w:rsidRPr="009A6DAF">
        <w:t xml:space="preserve"> 925 hPa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w:t>
      </w:r>
      <w:r w:rsidR="00EE43FE">
        <w:t>,</w:t>
      </w:r>
      <w:r w:rsidRPr="009A6DAF">
        <w:t xml:space="preserve"> and </w:t>
      </w:r>
      <w:r w:rsidR="00EE43FE">
        <w:t xml:space="preserve">950 hPa </w:t>
      </w:r>
      <w:r w:rsidRPr="009A6DAF">
        <w:t>wind</w:t>
      </w:r>
      <w:r w:rsidR="00EE43FE">
        <w:t xml:space="preserve"> speed</w:t>
      </w:r>
      <w:r w:rsidR="00F17A81">
        <w:t xml:space="preserve"> centered at the location of the SLP minimum</w:t>
      </w:r>
      <w:r w:rsidRPr="009A6DAF">
        <w:t xml:space="preserve">. </w:t>
      </w:r>
      <w:r w:rsidR="00142E6A" w:rsidRPr="009A6DAF">
        <w:t xml:space="preserve">In this and following figures, references to cardinal directions are relative to the CO. The </w:t>
      </w:r>
      <w:r w:rsidR="00EE43FE">
        <w:t xml:space="preserve">polar stereographic </w:t>
      </w:r>
      <w:r w:rsidR="00142E6A" w:rsidRPr="009A6DAF">
        <w:t xml:space="preserve">maps are oriented so that north from the CO is in the positive </w:t>
      </w:r>
      <w:r w:rsidR="00142E6A" w:rsidRPr="00EE43FE">
        <w:rPr>
          <w:i/>
          <w:iCs/>
        </w:rPr>
        <w:t>y</w:t>
      </w:r>
      <w:r w:rsidR="00142E6A" w:rsidRPr="009A6DAF">
        <w:t xml:space="preserve"> direction and east is in the positive </w:t>
      </w:r>
      <w:r w:rsidR="00142E6A" w:rsidRPr="00EE43FE">
        <w:rPr>
          <w:i/>
          <w:iCs/>
        </w:rPr>
        <w:t>x</w:t>
      </w:r>
      <w:r w:rsidR="00142E6A" w:rsidRPr="009A6DAF">
        <w:t xml:space="preserve"> direction; note that the North Pole is 267 km north of the CO, so the direction of true north will vary substantially throughout the figure. The </w:t>
      </w:r>
      <w:r w:rsidR="004A0754" w:rsidRPr="009A6DAF">
        <w:t>storm</w:t>
      </w:r>
      <w:r w:rsidR="00EE43FE">
        <w:t xml:space="preserve"> </w:t>
      </w:r>
      <w:r w:rsidR="0046707E">
        <w:t>deepened</w:t>
      </w:r>
      <w:r w:rsidR="00EE43FE">
        <w:t xml:space="preserve"> by 8 hPa during the 18 hours shown and has clear spatial structure, with</w:t>
      </w:r>
      <w:r w:rsidR="00EE43FE" w:rsidRPr="00EE43FE">
        <w:rPr>
          <w:rFonts w:eastAsia="Calibri"/>
          <w:sz w:val="20"/>
          <w:szCs w:val="20"/>
        </w:rPr>
        <w:t xml:space="preserve"> </w:t>
      </w:r>
      <w:r w:rsidR="00EE43FE" w:rsidRPr="00EE43FE">
        <w:t>northward warm-air advection in the warm sector primarily to the right of the storm track ahead of the low center and southward cold-air advection in the cold sector primarily to the left of the storm track and behind the low center.</w:t>
      </w:r>
      <w:r w:rsidR="009A6DAF">
        <w:t xml:space="preserve"> </w:t>
      </w:r>
      <w:r w:rsidRPr="009A6DAF">
        <w:t>The surface warm front passes over the CO (red star) on 31 January between 14 UTC and 16 UTC</w:t>
      </w:r>
      <w:r w:rsidR="0046707E">
        <w:t xml:space="preserve"> (Figure 3a)</w:t>
      </w:r>
      <w:r w:rsidRPr="009A6DAF">
        <w:t xml:space="preserve">, </w:t>
      </w:r>
      <w:r w:rsidR="004A0754" w:rsidRPr="009A6DAF">
        <w:t xml:space="preserve">while </w:t>
      </w:r>
      <w:r w:rsidR="00EE43FE">
        <w:t>a</w:t>
      </w:r>
      <w:r w:rsidRPr="009A6DAF">
        <w:t xml:space="preserve"> cold front</w:t>
      </w:r>
      <w:r w:rsidR="00EE43FE">
        <w:t xml:space="preserve"> aloft</w:t>
      </w:r>
      <w:r w:rsidRPr="009A6DAF">
        <w:t xml:space="preserve"> passes over the CO on </w:t>
      </w:r>
      <w:r w:rsidR="00EE43FE">
        <w:t>31 January</w:t>
      </w:r>
      <w:r w:rsidRPr="009A6DAF">
        <w:t xml:space="preserve"> near </w:t>
      </w:r>
      <w:r w:rsidR="00EE43FE">
        <w:t>23</w:t>
      </w:r>
      <w:r w:rsidRPr="009A6DAF">
        <w:t xml:space="preserve"> UTC </w:t>
      </w:r>
      <w:r w:rsidR="00EE43FE">
        <w:t>and a surface cold front passes over the CO near</w:t>
      </w:r>
      <w:r w:rsidRPr="009A6DAF">
        <w:t xml:space="preserve"> 02 UTC.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EE43FE">
        <w:t xml:space="preserve"> air before being affected by the trailing surface cold front</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r w:rsidR="00084852">
        <w:t>low-level</w:t>
      </w:r>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w:t>
      </w:r>
      <w:r w:rsidR="0046707E" w:rsidRPr="00751148">
        <w:t>m</w:t>
      </w:r>
      <w:r w:rsidR="0046707E">
        <w:t xml:space="preserve"> </w:t>
      </w:r>
      <w:r w:rsidR="0046707E" w:rsidRPr="00751148">
        <w:t>s</w:t>
      </w:r>
      <w:r w:rsidR="0046707E" w:rsidRPr="0046707E">
        <w:rPr>
          <w:vertAlign w:val="superscript"/>
        </w:rPr>
        <w:t>-1</w:t>
      </w:r>
      <w:r w:rsidRPr="009A6DAF">
        <w:t xml:space="preserve"> isotach</w:t>
      </w:r>
      <w:r w:rsidR="00EE43FE">
        <w:t xml:space="preserve"> at 950 hPa</w:t>
      </w:r>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r w:rsidR="0046707E">
        <w:t xml:space="preserve"> (Figure 3c,d)</w:t>
      </w:r>
      <w:r w:rsidRPr="009A6DAF">
        <w:t>.</w:t>
      </w:r>
      <w:r w:rsidRPr="0048317D">
        <w:t xml:space="preserve"> </w:t>
      </w:r>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w:t>
      </w:r>
      <w:r w:rsidR="00EE43FE" w:rsidRPr="009A6DAF">
        <w:t>C</w:t>
      </w:r>
      <w:r w:rsidR="00EE43FE" w:rsidRPr="009A6DAF">
        <w:rPr>
          <w:vertAlign w:val="subscript"/>
        </w:rPr>
        <w:t>2</w:t>
      </w:r>
      <w:r w:rsidR="009A6DAF" w:rsidRPr="009A6DAF">
        <w:t xml:space="preserve"> is quasi-</w:t>
      </w:r>
      <w:r w:rsidR="00EE43FE">
        <w:t>axi</w:t>
      </w:r>
      <w:r w:rsidR="009A6DAF" w:rsidRPr="009A6DAF">
        <w:t xml:space="preserve">symmetric initially and </w:t>
      </w:r>
      <w:r w:rsidR="009A6DAF" w:rsidRPr="009A6DAF">
        <w:lastRenderedPageBreak/>
        <w:t xml:space="preserve">becomes even more </w:t>
      </w:r>
      <w:r w:rsidR="00EE43FE">
        <w:t>axi</w:t>
      </w:r>
      <w:r w:rsidR="009A6DAF" w:rsidRPr="009A6DAF">
        <w:t>symmetric as it strengthens,</w:t>
      </w:r>
      <w:r w:rsidR="00EE43FE" w:rsidRPr="00EE43FE">
        <w:t xml:space="preserve"> </w:t>
      </w:r>
      <w:r w:rsidR="00EE43FE" w:rsidRPr="009A6DAF">
        <w:t>C</w:t>
      </w:r>
      <w:r w:rsidR="00EE43FE">
        <w:rPr>
          <w:vertAlign w:val="subscript"/>
        </w:rPr>
        <w:t>1</w:t>
      </w:r>
      <w:r w:rsidR="009A6DAF" w:rsidRPr="009A6DAF">
        <w:t xml:space="preserve"> starts out more elongated and becomes even more so with time.  </w:t>
      </w:r>
      <w:r w:rsidR="00EE43FE" w:rsidRPr="009A6DAF">
        <w:t>C</w:t>
      </w:r>
      <w:r w:rsidR="00EE43FE">
        <w:rPr>
          <w:vertAlign w:val="subscript"/>
        </w:rPr>
        <w:t>1</w:t>
      </w:r>
      <w:r w:rsidR="009A6DAF" w:rsidRPr="009A6DAF">
        <w:t xml:space="preserve"> appears eventually to be absorbed into </w:t>
      </w:r>
      <w:r w:rsidR="00EE43FE" w:rsidRPr="009A6DAF">
        <w:t>C</w:t>
      </w:r>
      <w:r w:rsidR="00EE43FE" w:rsidRPr="009A6DAF">
        <w:rPr>
          <w:vertAlign w:val="subscript"/>
        </w:rPr>
        <w:t>2</w:t>
      </w:r>
      <w:r w:rsidR="009A6DAF" w:rsidRPr="009A6DAF">
        <w:t xml:space="preserve">.  We hypothesize that the </w:t>
      </w:r>
      <w:r w:rsidR="00AC7560">
        <w:t>symmetry</w:t>
      </w:r>
      <w:r w:rsidR="009A6DAF" w:rsidRPr="009A6DAF">
        <w:t xml:space="preserve"> of the storm is an important </w:t>
      </w:r>
      <w:r w:rsidR="009A6DAF">
        <w:t>factor</w:t>
      </w:r>
      <w:r w:rsidR="009A6DAF" w:rsidRPr="009A6DAF">
        <w:t xml:space="preserve"> in the development of the </w:t>
      </w:r>
      <w:r w:rsidR="00EE43FE">
        <w:t xml:space="preserve">axisymmetric </w:t>
      </w:r>
      <w:r w:rsidR="009A6DAF" w:rsidRPr="009A6DAF">
        <w:t xml:space="preserve">mesoscale </w:t>
      </w:r>
      <w:r w:rsidR="009A6DAF">
        <w:t>LLJ</w:t>
      </w:r>
      <w:r w:rsidR="00EE43FE">
        <w:t xml:space="preserve"> annulus</w:t>
      </w:r>
      <w:r w:rsidR="009A6DAF">
        <w:t>.</w:t>
      </w:r>
    </w:p>
    <w:p w14:paraId="2AAA8668" w14:textId="1F594D09" w:rsidR="00FF6E3B" w:rsidRDefault="00DB562B" w:rsidP="0092663B">
      <w:pPr>
        <w:pStyle w:val="Heading-Secondary"/>
        <w:spacing w:line="360" w:lineRule="auto"/>
      </w:pPr>
      <w:r>
        <w:rPr>
          <w:noProof/>
        </w:rPr>
        <w:drawing>
          <wp:inline distT="0" distB="0" distL="0" distR="0" wp14:anchorId="3FED0226" wp14:editId="1E22D8C8">
            <wp:extent cx="5485611" cy="5053873"/>
            <wp:effectExtent l="0" t="0" r="1270" b="1270"/>
            <wp:docPr id="6181497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149706" name="Picture 3"/>
                    <pic:cNvPicPr/>
                  </pic:nvPicPr>
                  <pic:blipFill>
                    <a:blip r:embed="rId14"/>
                    <a:stretch>
                      <a:fillRect/>
                    </a:stretch>
                  </pic:blipFill>
                  <pic:spPr>
                    <a:xfrm>
                      <a:off x="0" y="0"/>
                      <a:ext cx="5485611" cy="5053873"/>
                    </a:xfrm>
                    <a:prstGeom prst="rect">
                      <a:avLst/>
                    </a:prstGeom>
                  </pic:spPr>
                </pic:pic>
              </a:graphicData>
            </a:graphic>
          </wp:inline>
        </w:drawing>
      </w:r>
    </w:p>
    <w:p w14:paraId="5E9573D3" w14:textId="56361BBA" w:rsidR="00285ACB" w:rsidRPr="00285ACB" w:rsidRDefault="1AB51EAA" w:rsidP="0092663B">
      <w:pPr>
        <w:pStyle w:val="FigureorTableCaption"/>
        <w:spacing w:line="360" w:lineRule="auto"/>
      </w:pPr>
      <w:r w:rsidRPr="1AB51EAA">
        <w:rPr>
          <w:b/>
          <w:bCs/>
        </w:rPr>
        <w:t>Figure 3</w:t>
      </w:r>
      <w:r>
        <w:t xml:space="preserve">. </w:t>
      </w:r>
      <w:r w:rsidR="00285ACB" w:rsidRPr="00285ACB">
        <w:t xml:space="preserve">ERA5 reanalyses centered on the </w:t>
      </w:r>
      <w:r w:rsidR="003D0AFA">
        <w:t>SLP</w:t>
      </w:r>
      <w:r w:rsidR="00285ACB" w:rsidRPr="00285ACB">
        <w:t xml:space="preserve"> minimum</w:t>
      </w:r>
      <w:r w:rsidR="00685AA3">
        <w:t xml:space="preserve"> for cyclone </w:t>
      </w:r>
      <w:r w:rsidR="00685AA3" w:rsidRPr="009A6DAF">
        <w:t>C</w:t>
      </w:r>
      <w:r w:rsidR="00685AA3" w:rsidRPr="009A6DAF">
        <w:rPr>
          <w:vertAlign w:val="subscript"/>
        </w:rPr>
        <w:t>2</w:t>
      </w:r>
      <w:r w:rsidR="00285ACB" w:rsidRPr="00285ACB">
        <w:t xml:space="preserve">. Shown are </w:t>
      </w:r>
      <w:r w:rsidR="003D0AFA">
        <w:t>SLP</w:t>
      </w:r>
      <w:r w:rsidR="00285ACB" w:rsidRPr="00285ACB">
        <w:t xml:space="preserve"> (hPa; black isopleths), 925 hPa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w:t>
      </w:r>
      <w:r w:rsidR="0046707E">
        <w:t xml:space="preserve">and </w:t>
      </w:r>
      <w:r w:rsidR="00285ACB" w:rsidRPr="00285ACB">
        <w:t>select 9</w:t>
      </w:r>
      <w:r w:rsidR="00685AA3">
        <w:t>50</w:t>
      </w:r>
      <w:r w:rsidR="00285ACB" w:rsidRPr="00285ACB">
        <w:t xml:space="preserve"> hPa isotachs (16 </w:t>
      </w:r>
      <w:r w:rsidR="008B0FCD">
        <w:t>and</w:t>
      </w:r>
      <w:r w:rsidR="00285ACB" w:rsidRPr="00285ACB">
        <w:t xml:space="preserve"> 20 </w:t>
      </w:r>
      <w:r w:rsidR="0046707E" w:rsidRPr="00751148">
        <w:t>m</w:t>
      </w:r>
      <w:r w:rsidR="0046707E">
        <w:t xml:space="preserve"> </w:t>
      </w:r>
      <w:r w:rsidR="0046707E" w:rsidRPr="00751148">
        <w:t>s</w:t>
      </w:r>
      <w:r w:rsidR="0046707E" w:rsidRPr="0046707E">
        <w:rPr>
          <w:vertAlign w:val="superscript"/>
        </w:rPr>
        <w:t>-1</w:t>
      </w:r>
      <w:r w:rsidR="00285ACB" w:rsidRPr="00285ACB">
        <w:t xml:space="preserve">; green). </w:t>
      </w:r>
      <w:r w:rsidR="00E2196C">
        <w:t xml:space="preserve">Every </w:t>
      </w:r>
      <w:r w:rsidR="00DB562B">
        <w:t>fourth</w:t>
      </w:r>
      <w:r w:rsidR="00E2196C">
        <w:t xml:space="preserve"> wind vector is plotted for clarity</w:t>
      </w:r>
      <w:r w:rsidR="00436AB0">
        <w:t>; vector length is proportional to wind magnitude.</w:t>
      </w:r>
      <w:r w:rsidR="00285ACB" w:rsidRPr="00285ACB">
        <w:t xml:space="preserve"> The heavy red </w:t>
      </w:r>
      <w:r w:rsidR="009A6DAF">
        <w:t>and blue</w:t>
      </w:r>
      <w:r w:rsidR="00285ACB" w:rsidRPr="00285ACB">
        <w:t xml:space="preserve"> lines show the positions of the warm </w:t>
      </w:r>
      <w:r w:rsidR="009A6DAF">
        <w:t>and cold</w:t>
      </w:r>
      <w:r w:rsidR="00285ACB" w:rsidRPr="00285ACB">
        <w:t xml:space="preserve"> fronts</w:t>
      </w:r>
      <w:r w:rsidR="00436AB0">
        <w:t>, respectively</w:t>
      </w:r>
      <w:r w:rsidR="00285ACB" w:rsidRPr="00285ACB">
        <w:t xml:space="preserve">.  </w:t>
      </w:r>
      <w:r w:rsidR="009A6DAF">
        <w:t>Dashed</w:t>
      </w:r>
      <w:r w:rsidR="00285ACB" w:rsidRPr="00285ACB">
        <w:t xml:space="preserve"> </w:t>
      </w:r>
      <w:r w:rsidR="0046707E">
        <w:t>front lines</w:t>
      </w:r>
      <w:r w:rsidR="00285ACB" w:rsidRPr="00285ACB">
        <w:t xml:space="preserve"> </w:t>
      </w:r>
      <w:r w:rsidR="0046707E">
        <w:t>indicate</w:t>
      </w:r>
      <w:r w:rsidR="00285ACB" w:rsidRPr="00285ACB">
        <w:t xml:space="preserve"> thermal features aloft, while the solid</w:t>
      </w:r>
      <w:r w:rsidR="0046707E">
        <w:t xml:space="preserve"> lines depict fronts at the surface</w:t>
      </w:r>
      <w:r w:rsidR="00285ACB" w:rsidRPr="00285ACB">
        <w:t xml:space="preserve">.  The light gray line shows the track of the low </w:t>
      </w:r>
      <w:r w:rsidR="00285ACB" w:rsidRPr="00285ACB">
        <w:lastRenderedPageBreak/>
        <w:t xml:space="preserve">center within the domain, while the colored circles </w:t>
      </w:r>
      <w:r w:rsidR="00436AB0">
        <w:t xml:space="preserve">show </w:t>
      </w:r>
      <w:r w:rsidR="009A6DAF">
        <w:t>buoy positions</w:t>
      </w:r>
      <w:r w:rsidR="00285ACB" w:rsidRPr="00285ACB">
        <w:t xml:space="preserve">.  Colors for DN and </w:t>
      </w:r>
      <w:r w:rsidR="009A6DAF">
        <w:t>Ex</w:t>
      </w:r>
      <w:r w:rsidR="00285ACB" w:rsidRPr="00285ACB">
        <w:t>DN sites are as in Figure 1.</w:t>
      </w:r>
    </w:p>
    <w:p w14:paraId="73F94102" w14:textId="4FAA9C4D" w:rsidR="00FF6E3B" w:rsidRDefault="00FF6E3B" w:rsidP="0092663B">
      <w:pPr>
        <w:pStyle w:val="Text"/>
        <w:spacing w:line="360" w:lineRule="auto"/>
        <w:ind w:firstLine="0"/>
      </w:pPr>
      <w:r w:rsidRPr="0048623B">
        <w:t xml:space="preserve">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w:t>
      </w:r>
      <w:r w:rsidR="00084852" w:rsidRPr="0048623B">
        <w:t>These are overlaid on low-elevation radar-reflectivity PPI scan</w:t>
      </w:r>
      <w:r w:rsidR="00084852">
        <w:t>s</w:t>
      </w:r>
      <w:r w:rsidR="00084852" w:rsidRPr="0048623B">
        <w:t xml:space="preserve"> to provide </w:t>
      </w:r>
      <w:r w:rsidR="00084852">
        <w:t>an</w:t>
      </w:r>
      <w:r w:rsidR="00084852" w:rsidRPr="0048623B">
        <w:t xml:space="preserve"> indication of the spatial distribution and structure of the clouds</w:t>
      </w:r>
      <w:r w:rsidR="00084852">
        <w:t xml:space="preserve"> (&lt; ~0 dBZ)</w:t>
      </w:r>
      <w:r w:rsidR="00084852" w:rsidRPr="0048623B">
        <w:t xml:space="preserve"> and precipitation</w:t>
      </w:r>
      <w:r w:rsidR="00084852">
        <w:t xml:space="preserve"> (&gt; ~0 dBZ)</w:t>
      </w:r>
      <w:r w:rsidR="00084852" w:rsidRPr="0048623B">
        <w:t>.</w:t>
      </w:r>
    </w:p>
    <w:p w14:paraId="7E1C94FA" w14:textId="4B22A772" w:rsidR="1AB51EAA" w:rsidRPr="00FF6E3B" w:rsidRDefault="00751148" w:rsidP="0092663B">
      <w:pPr>
        <w:pStyle w:val="Text"/>
        <w:spacing w:line="360" w:lineRule="auto"/>
        <w:ind w:firstLine="0"/>
      </w:pPr>
      <w:r w:rsidRPr="00751148">
        <w:t>Moderate (5-10 m</w:t>
      </w:r>
      <w:r w:rsidR="0046707E">
        <w:t xml:space="preserve"> </w:t>
      </w:r>
      <w:r w:rsidRPr="00751148">
        <w:t>s</w:t>
      </w:r>
      <w:r w:rsidR="0046707E" w:rsidRPr="0046707E">
        <w:rPr>
          <w:vertAlign w:val="superscript"/>
        </w:rPr>
        <w:t>-1</w:t>
      </w:r>
      <w:r w:rsidRPr="00751148">
        <w:t xml:space="preserve">)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9A6DAF">
        <w:t>W</w:t>
      </w:r>
      <w:r w:rsidR="00FF6E3B" w:rsidRPr="0048623B">
        <w:t xml:space="preserve">inds were initially moderate from the SSW but decreased in magnitude as the </w:t>
      </w:r>
      <w:r w:rsidR="0046707E">
        <w:t xml:space="preserve">low-pressure center neared the </w:t>
      </w:r>
      <w:r w:rsidR="00FF6E3B" w:rsidRPr="0048623B">
        <w:t xml:space="preserve">CO, particularly after the cold-front aloft passed overhead.  The more cellular nature of the clouds and precipitation after the cold front aloft passed can be seen in comparing </w:t>
      </w:r>
      <w:r w:rsidR="00FF6E3B">
        <w:t>Figure</w:t>
      </w:r>
      <w:r w:rsidR="00FF6E3B" w:rsidRPr="0048623B">
        <w:t xml:space="preserve"> 4c and 4d</w:t>
      </w:r>
      <w:r w:rsidR="000D7E82">
        <w:t>, validating the analysis of the upper-level cold front in Figure 3a and 3b.</w:t>
      </w:r>
      <w:r w:rsidR="00FF6E3B" w:rsidRPr="0048623B">
        <w:t xml:space="preserve">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w:t>
      </w:r>
      <w:r w:rsidR="00FF6E3B" w:rsidRPr="0048623B">
        <w:t xml:space="preserve">The cold front took about 1.5 h to traverse the </w:t>
      </w:r>
      <w:r w:rsidR="009A6DAF">
        <w:t>L-site triangle</w:t>
      </w:r>
      <w:r w:rsidR="00FF6E3B" w:rsidRPr="0048623B">
        <w:t xml:space="preserve">.  The northerly winds increased throughout this frontal zone, reaching near-surface speeds of 12-15 </w:t>
      </w:r>
      <w:r w:rsidR="0046707E" w:rsidRPr="00751148">
        <w:t>m</w:t>
      </w:r>
      <w:r w:rsidR="0046707E">
        <w:t xml:space="preserve"> </w:t>
      </w:r>
      <w:r w:rsidR="0046707E" w:rsidRPr="00751148">
        <w:t>s</w:t>
      </w:r>
      <w:r w:rsidR="0046707E" w:rsidRPr="0046707E">
        <w:rPr>
          <w:vertAlign w:val="superscript"/>
        </w:rPr>
        <w:t>-1</w:t>
      </w:r>
      <w:r w:rsidR="00FF6E3B" w:rsidRPr="0048623B">
        <w:t xml:space="preserve"> </w:t>
      </w:r>
      <w:r>
        <w:t>as the LLJ</w:t>
      </w:r>
      <w:r w:rsidR="00FF6E3B" w:rsidRPr="0048623B">
        <w:t xml:space="preserve"> behind the front</w:t>
      </w:r>
      <w:r>
        <w:t xml:space="preserve"> passed overhead</w:t>
      </w:r>
      <w:r w:rsidR="00FF6E3B" w:rsidRPr="0048623B">
        <w:t xml:space="preserve"> (</w:t>
      </w:r>
      <w:r>
        <w:t>Figure 4</w:t>
      </w:r>
      <w:r w:rsidR="00FF6E3B" w:rsidRPr="0048623B">
        <w:t>h</w:t>
      </w:r>
      <w:r>
        <w:t>-i</w:t>
      </w:r>
      <w:r w:rsidR="00FF6E3B" w:rsidRPr="0048623B">
        <w:t xml:space="preserve">).  </w:t>
      </w:r>
      <w:r w:rsidR="009A6DAF">
        <w:t>High wind speeds</w:t>
      </w:r>
      <w:r w:rsidR="00FF6E3B" w:rsidRPr="0048623B">
        <w:t xml:space="preserve"> combined with strong cold-air advection</w:t>
      </w:r>
      <w:r w:rsidR="009A6DAF">
        <w:t xml:space="preserve"> </w:t>
      </w:r>
      <w:r w:rsidR="000D7E82">
        <w:t xml:space="preserve">shown in these last two panels </w:t>
      </w:r>
      <w:r w:rsidR="00FF6E3B" w:rsidRPr="0048623B">
        <w:t xml:space="preserve">leads to strong mixing near the surface, producing what appears to be horizontal roll vortices in the atmospheric boundary layer (suggested by the linear, along-wind, cloud </w:t>
      </w:r>
      <w:r w:rsidR="00436AB0">
        <w:t xml:space="preserve">and precipitation </w:t>
      </w:r>
      <w:r w:rsidR="00FF6E3B" w:rsidRPr="0048623B">
        <w:t xml:space="preserve">features).  Horizontal roll vortices are an </w:t>
      </w:r>
      <w:r w:rsidR="000D7E82">
        <w:t>efficient</w:t>
      </w:r>
      <w:r w:rsidR="000D7E82" w:rsidRPr="0048623B">
        <w:t xml:space="preserve"> </w:t>
      </w:r>
      <w:r w:rsidR="00FF6E3B" w:rsidRPr="0048623B">
        <w:t xml:space="preserve">mechanism for vertical mixing in the atmospheric boundary layer </w:t>
      </w:r>
      <w:r>
        <w:fldChar w:fldCharType="begin"/>
      </w:r>
      <w:r w:rsidR="00A121A9">
        <w:instrText xml:space="preserve"> ADDIN ZOTERO_ITEM CSL_CITATION {"citationID":"jjVTBR1g","properties":{"formattedCitation":"(Etling &amp; Brown, 1993; LeMone, 1973)","plainCitation":"(Etling &amp; Brown, 1993; LeMone, 1973)","dontUpdate":true,"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D0727D">
        <w:rPr>
          <w:noProof/>
        </w:rPr>
        <w:t>&amp;</w:t>
      </w:r>
      <w:r>
        <w:rPr>
          <w:noProof/>
        </w:rPr>
        <w:t xml:space="preserve"> Brown, 1993; LeMone, 1973)</w:t>
      </w:r>
      <w:r>
        <w:fldChar w:fldCharType="end"/>
      </w:r>
      <w:r w:rsidR="000D7E82">
        <w:t xml:space="preserve">, so their presence indicates that the momentum transfer from the LLJ down to the surface just behind the cold front is particularly effective. Figure 4 suggests that roll vortices produce the deepening of the surface mixed layer behind the cold front (Figure 5a) and greatly enhance the surface atmospheric stress. Figure 4 </w:t>
      </w:r>
      <w:r w:rsidR="007F339A">
        <w:t xml:space="preserve">shows </w:t>
      </w:r>
      <w:r w:rsidR="000D7E82">
        <w:t>that the CO observations were made through the warm front, the warm sector, and the cold front, and confirm</w:t>
      </w:r>
      <w:r w:rsidR="007F339A">
        <w:t>s</w:t>
      </w:r>
      <w:r w:rsidR="000D7E82">
        <w:t xml:space="preserve"> that the cyclone center passed to the north of the CO.</w:t>
      </w:r>
    </w:p>
    <w:p w14:paraId="10D30098" w14:textId="3D17B842" w:rsidR="00285ACB" w:rsidRDefault="000B191E" w:rsidP="0092663B">
      <w:pPr>
        <w:pStyle w:val="FigureorTableCaption"/>
        <w:spacing w:line="360" w:lineRule="auto"/>
        <w:rPr>
          <w:b/>
          <w:bCs/>
        </w:rPr>
      </w:pPr>
      <w:r>
        <w:rPr>
          <w:b/>
          <w:bCs/>
          <w:noProof/>
        </w:rPr>
        <w:lastRenderedPageBreak/>
        <w:drawing>
          <wp:inline distT="0" distB="0" distL="0" distR="0" wp14:anchorId="6F402661" wp14:editId="16CF888C">
            <wp:extent cx="5943600" cy="6119495"/>
            <wp:effectExtent l="0" t="0" r="0" b="0"/>
            <wp:docPr id="4198666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66613" name="Picture 419866613"/>
                    <pic:cNvPicPr/>
                  </pic:nvPicPr>
                  <pic:blipFill>
                    <a:blip r:embed="rId15"/>
                    <a:stretch>
                      <a:fillRect/>
                    </a:stretch>
                  </pic:blipFill>
                  <pic:spPr>
                    <a:xfrm>
                      <a:off x="0" y="0"/>
                      <a:ext cx="5943600" cy="6119495"/>
                    </a:xfrm>
                    <a:prstGeom prst="rect">
                      <a:avLst/>
                    </a:prstGeom>
                  </pic:spPr>
                </pic:pic>
              </a:graphicData>
            </a:graphic>
          </wp:inline>
        </w:drawing>
      </w:r>
    </w:p>
    <w:p w14:paraId="77E66D67" w14:textId="65402C21" w:rsidR="00DE3D03" w:rsidRPr="00285ACB" w:rsidRDefault="1AB51EAA" w:rsidP="0092663B">
      <w:pPr>
        <w:pStyle w:val="FigureorTableCaption"/>
        <w:spacing w:line="360" w:lineRule="auto"/>
      </w:pPr>
      <w:r w:rsidRPr="1AB51EAA">
        <w:rPr>
          <w:b/>
          <w:bCs/>
        </w:rPr>
        <w:t>Figure 4</w:t>
      </w:r>
      <w:r>
        <w:t xml:space="preserve">. </w:t>
      </w:r>
      <w:r w:rsidR="00285ACB" w:rsidRPr="00285ACB">
        <w:t xml:space="preserve">Near-surface meteorological observations </w:t>
      </w:r>
      <w:r w:rsidR="007F52E0">
        <w:t>of air temperature (°C</w:t>
      </w:r>
      <w:r w:rsidR="00894AFE">
        <w:t>, text to the upper left of station labels</w:t>
      </w:r>
      <w:r w:rsidR="007F52E0">
        <w:t>), SLP (hPa</w:t>
      </w:r>
      <w:r w:rsidR="00894AFE">
        <w:t xml:space="preserve"> minus 900, text to the upper right of station labels</w:t>
      </w:r>
      <w:r w:rsidR="007F52E0">
        <w:t xml:space="preserve">),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r w:rsidR="00084852">
        <w:t>))</w:t>
      </w:r>
      <w:r w:rsidR="00894AFE">
        <w:t>. The panels emphasize</w:t>
      </w:r>
      <w:r w:rsidR="007F52E0" w:rsidRPr="007F52E0">
        <w:t xml:space="preserve">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w:t>
      </w:r>
      <w:r w:rsidR="00D13EE4">
        <w:t xml:space="preserve">conditions </w:t>
      </w:r>
      <w:r w:rsidR="007F52E0" w:rsidRPr="007F52E0">
        <w:t>in the post-cold-frontal sector (h-</w:t>
      </w:r>
      <w:proofErr w:type="spellStart"/>
      <w:r w:rsidR="007F52E0" w:rsidRPr="007F52E0">
        <w:t>i</w:t>
      </w:r>
      <w:proofErr w:type="spellEnd"/>
      <w:r w:rsidR="007F52E0" w:rsidRPr="007F52E0">
        <w:t>).</w:t>
      </w:r>
      <w:r w:rsidR="007F52E0">
        <w:t xml:space="preserve"> </w:t>
      </w:r>
      <w:r w:rsidR="00894AFE">
        <w:t>Red lines show m</w:t>
      </w:r>
      <w:r w:rsidR="00AE3EE6">
        <w:t xml:space="preserve">anual </w:t>
      </w:r>
      <w:r w:rsidR="00894AFE">
        <w:t xml:space="preserve">isotherm </w:t>
      </w:r>
      <w:r w:rsidR="00AE3EE6">
        <w:t xml:space="preserve">analysis </w:t>
      </w:r>
      <w:r w:rsidR="007F52E0">
        <w:t xml:space="preserve">with 1°C </w:t>
      </w:r>
      <w:r w:rsidR="00436AB0">
        <w:t>isotherm</w:t>
      </w:r>
      <w:r w:rsidR="007F52E0">
        <w:t xml:space="preserve"> interval.</w:t>
      </w:r>
      <w:r w:rsidR="007F52E0" w:rsidRPr="007F52E0">
        <w:t xml:space="preserve"> Panels with only one isotherm represent times when the sp</w:t>
      </w:r>
      <w:r w:rsidR="00436AB0">
        <w:t>a</w:t>
      </w:r>
      <w:r w:rsidR="007F52E0" w:rsidRPr="007F52E0">
        <w:t>tial temperature difference between sites is less than 1</w:t>
      </w:r>
      <w:r w:rsidR="007F52E0" w:rsidRPr="007F52E0">
        <w:rPr>
          <w:rFonts w:eastAsiaTheme="minorHAnsi"/>
        </w:rPr>
        <w:t>°</w:t>
      </w:r>
      <w:r w:rsidR="007F52E0" w:rsidRPr="007F52E0">
        <w:t>C</w:t>
      </w:r>
      <w:r w:rsidR="007F52E0">
        <w:t xml:space="preserve">. </w:t>
      </w:r>
      <w:r w:rsidR="00CF527C">
        <w:t xml:space="preserve">Reliable isobar </w:t>
      </w:r>
      <w:r w:rsidR="00CF527C">
        <w:lastRenderedPageBreak/>
        <w:t xml:space="preserve">analysis could only be done for panel g (hPa; black lines). </w:t>
      </w:r>
      <w:r w:rsidR="00285ACB" w:rsidRPr="00285ACB">
        <w:t xml:space="preserve">The background shows </w:t>
      </w:r>
      <w:r w:rsidR="00436AB0">
        <w:t>PPIs of the</w:t>
      </w:r>
      <w:r w:rsidR="00285ACB" w:rsidRPr="00285ACB">
        <w:t xml:space="preserve"> </w:t>
      </w:r>
      <w:r w:rsidR="00CF527C">
        <w:t xml:space="preserve">given </w:t>
      </w:r>
      <w:r w:rsidR="00285ACB" w:rsidRPr="00285ACB">
        <w:t xml:space="preserve">low-elevation </w:t>
      </w:r>
      <w:r w:rsidR="00CF527C">
        <w:t>(</w:t>
      </w:r>
      <w:r w:rsidR="000B191E">
        <w:rPr>
          <w:rFonts w:ascii="Symbol" w:hAnsi="Symbol"/>
        </w:rPr>
        <w:t>b</w:t>
      </w:r>
      <w:r w:rsidR="00CF527C">
        <w:t xml:space="preserve">) </w:t>
      </w:r>
      <w:r w:rsidR="00285ACB" w:rsidRPr="00285ACB">
        <w:t xml:space="preserve">scanning Ka-band radar reflectivity (color, </w:t>
      </w:r>
      <w:r w:rsidR="00084852" w:rsidRPr="00285ACB">
        <w:t>dBZ</w:t>
      </w:r>
      <w:r w:rsidR="00285ACB" w:rsidRPr="00285ACB">
        <w:t>). Thin</w:t>
      </w:r>
      <w:r w:rsidR="00CF527C">
        <w:t xml:space="preserve">, dashed, </w:t>
      </w:r>
      <w:r w:rsidR="00285ACB" w:rsidRPr="00285ACB">
        <w:t xml:space="preserve">black radii bracket the region not scanned by the radar. </w:t>
      </w:r>
      <w:r w:rsidR="00DE3D03" w:rsidRPr="00285ACB">
        <w:t>North is upwards for each panel.</w:t>
      </w:r>
    </w:p>
    <w:p w14:paraId="33D10030" w14:textId="489CF0D1" w:rsidR="00C84322" w:rsidRPr="00C84322" w:rsidRDefault="00436AB0" w:rsidP="0092663B">
      <w:pPr>
        <w:pStyle w:val="Text"/>
        <w:spacing w:line="360" w:lineRule="auto"/>
        <w:ind w:firstLine="0"/>
      </w:pPr>
      <w:r>
        <w:t>A</w:t>
      </w:r>
      <w:r w:rsidR="00C84322" w:rsidRPr="00751148">
        <w:t xml:space="preserve"> time-height section of serial rawinsonde</w:t>
      </w:r>
      <w:r>
        <w:t xml:space="preserve"> data</w:t>
      </w:r>
      <w:r w:rsidR="00C84322" w:rsidRPr="00751148">
        <w:t xml:space="preserve"> and near-surface time series of various parameters (Figure 5) confirm the features passing over the MOSAiC domain discussed above.  The passage of the first </w:t>
      </w:r>
      <w:r w:rsidR="0017283B">
        <w:t>cyclone</w:t>
      </w:r>
      <w:r w:rsidR="00C84322" w:rsidRPr="00751148">
        <w:t xml:space="preserve"> (</w:t>
      </w:r>
      <w:r w:rsidR="00E01778">
        <w:t>C</w:t>
      </w:r>
      <w:r w:rsidR="00C84322" w:rsidRPr="00751148">
        <w:rPr>
          <w:vertAlign w:val="subscript"/>
        </w:rPr>
        <w:t>1</w:t>
      </w:r>
      <w:r w:rsidR="00C84322" w:rsidRPr="00751148">
        <w:t>) and its associated narrow warm-sector are clearly seen, with the brief but distinct warm</w:t>
      </w:r>
      <w:r w:rsidR="003322BB">
        <w:t xml:space="preserve"> </w:t>
      </w:r>
      <w:r w:rsidR="00C84322" w:rsidRPr="00751148">
        <w:t>air peak in the warm sector, and the cooling and veering of the surface wind with the passage of the cold front.  A LLJ is present at approximately 250 m above the surface near the time of the warm-frontal passage.  The second cyclone (</w:t>
      </w:r>
      <w:r w:rsidR="00E01778">
        <w:t>C</w:t>
      </w:r>
      <w:r w:rsidR="00C84322" w:rsidRPr="00751148">
        <w:rPr>
          <w:vertAlign w:val="subscript"/>
        </w:rPr>
        <w:t>2</w:t>
      </w:r>
      <w:r w:rsidR="00C84322" w:rsidRPr="00751148">
        <w:t>) is deeper with a broader warm sector over the CO. The air warms</w:t>
      </w:r>
      <w:r w:rsidR="003322BB">
        <w:t xml:space="preserve"> only</w:t>
      </w:r>
      <w:r w:rsidR="00C84322" w:rsidRPr="00751148">
        <w:t xml:space="preserve"> slightly in the warm sector between the warm front and the cold front, but the thermal wind effect </w:t>
      </w:r>
      <w:r w:rsidR="00B2303B">
        <w:t>from</w:t>
      </w:r>
      <w:r w:rsidR="00C84322" w:rsidRPr="00751148">
        <w:t xml:space="preserve"> this thermal gradient, with the warmest air closest to the cold front, is </w:t>
      </w:r>
      <w:r w:rsidR="00FD6E83">
        <w:t>a</w:t>
      </w:r>
      <w:r w:rsidR="00C84322" w:rsidRPr="00751148">
        <w:t xml:space="preserve"> likely cause for the observed LLJ within the warm sector at 250-300 m height.  The rawinsondes show the warm-sector LLJ </w:t>
      </w:r>
      <w:r w:rsidR="009A6DAF">
        <w:t xml:space="preserve">wind speed maximum near </w:t>
      </w:r>
      <w:r w:rsidR="00C84322" w:rsidRPr="00751148">
        <w:t xml:space="preserve">15 </w:t>
      </w:r>
      <w:r w:rsidR="0046707E" w:rsidRPr="00751148">
        <w:t>m</w:t>
      </w:r>
      <w:r w:rsidR="0046707E">
        <w:t xml:space="preserve"> </w:t>
      </w:r>
      <w:r w:rsidR="0046707E" w:rsidRPr="00751148">
        <w:t>s</w:t>
      </w:r>
      <w:r w:rsidR="0046707E" w:rsidRPr="0046707E">
        <w:rPr>
          <w:vertAlign w:val="superscript"/>
        </w:rPr>
        <w:t>-1</w:t>
      </w:r>
      <w:r w:rsidR="009A6DAF">
        <w:t xml:space="preserve"> just above the surface mixed layer (SML)</w:t>
      </w:r>
      <w:r w:rsidR="00C84322" w:rsidRPr="00751148">
        <w:t xml:space="preserve">, with associated near-surface wind </w:t>
      </w:r>
      <w:r w:rsidR="009A6DAF">
        <w:t>speeds of</w:t>
      </w:r>
      <w:r w:rsidR="00C84322" w:rsidRPr="00751148">
        <w:t xml:space="preserve"> 7-8 </w:t>
      </w:r>
      <w:r w:rsidR="0046707E" w:rsidRPr="00751148">
        <w:t>m</w:t>
      </w:r>
      <w:r w:rsidR="0046707E">
        <w:t xml:space="preserve"> </w:t>
      </w:r>
      <w:r w:rsidR="0046707E" w:rsidRPr="00751148">
        <w:t>s</w:t>
      </w:r>
      <w:r w:rsidR="0046707E" w:rsidRPr="0046707E">
        <w:rPr>
          <w:vertAlign w:val="superscript"/>
        </w:rPr>
        <w:t>-1</w:t>
      </w:r>
      <w:r w:rsidR="00C84322" w:rsidRPr="00751148">
        <w:t xml:space="preserve"> (</w:t>
      </w:r>
      <w:r w:rsidR="00FD6E83">
        <w:t>Figure 5a, d;</w:t>
      </w:r>
      <w:r w:rsidR="00C84322" w:rsidRPr="00751148">
        <w:t xml:space="preserve"> Figure 4c).  </w:t>
      </w:r>
    </w:p>
    <w:p w14:paraId="74010A60" w14:textId="49039B21" w:rsidR="00C84322" w:rsidRDefault="00C84322" w:rsidP="0092663B">
      <w:pPr>
        <w:pStyle w:val="Text"/>
        <w:spacing w:line="360" w:lineRule="auto"/>
        <w:ind w:firstLine="0"/>
      </w:pPr>
      <w:r w:rsidRPr="00C84322">
        <w:t>The passage of the cold front with</w:t>
      </w:r>
      <w:r w:rsidR="00FD6E83" w:rsidRPr="00FD6E83">
        <w:t xml:space="preserve"> </w:t>
      </w:r>
      <w:r w:rsidR="00FD6E83">
        <w:t>C</w:t>
      </w:r>
      <w:r w:rsidR="00FD6E83" w:rsidRPr="00751148">
        <w:rPr>
          <w:vertAlign w:val="subscript"/>
        </w:rPr>
        <w:t>2</w:t>
      </w:r>
      <w:r w:rsidRPr="00C84322">
        <w:t xml:space="preserve"> near 02 UTC on 1 February marks the time of the lowest observed central pressure (974 hPa), </w:t>
      </w:r>
      <w:r w:rsidR="00D13EE4">
        <w:t xml:space="preserve">a very sharp drop in surface temperature, </w:t>
      </w:r>
      <w:r w:rsidRPr="00C84322">
        <w:t>a minimum in surface winds, and a rapid change in surface wind direction (</w:t>
      </w:r>
      <w:r w:rsidR="00FD6E83">
        <w:t xml:space="preserve">Figure 5b-e; </w:t>
      </w:r>
      <w:r w:rsidRPr="00C84322">
        <w:t xml:space="preserve"> Figure 4e-g).  A second LLJ is observed at ~350-400 m height just behind the cold front with a core speed of 21-22 </w:t>
      </w:r>
      <w:r w:rsidR="0046707E" w:rsidRPr="00751148">
        <w:t>m</w:t>
      </w:r>
      <w:r w:rsidR="0046707E">
        <w:t xml:space="preserve"> </w:t>
      </w:r>
      <w:r w:rsidR="0046707E" w:rsidRPr="00751148">
        <w:t>s</w:t>
      </w:r>
      <w:r w:rsidR="0046707E" w:rsidRPr="0046707E">
        <w:rPr>
          <w:vertAlign w:val="superscript"/>
        </w:rPr>
        <w:t>-1</w:t>
      </w:r>
      <w:r w:rsidR="003322BB">
        <w:t xml:space="preserve"> and</w:t>
      </w:r>
      <w:r w:rsidRPr="00C84322">
        <w:t xml:space="preserve"> with </w:t>
      </w:r>
      <w:r w:rsidR="00FD6E83">
        <w:t>temporarily</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w:t>
      </w:r>
      <w:r w:rsidR="0046707E" w:rsidRPr="00751148">
        <w:t>m</w:t>
      </w:r>
      <w:r w:rsidR="0046707E">
        <w:t xml:space="preserve"> </w:t>
      </w:r>
      <w:r w:rsidR="0046707E" w:rsidRPr="00751148">
        <w:t>s</w:t>
      </w:r>
      <w:r w:rsidR="0046707E" w:rsidRPr="0046707E">
        <w:rPr>
          <w:vertAlign w:val="superscript"/>
        </w:rPr>
        <w:t>-1</w:t>
      </w:r>
      <w:r w:rsidRPr="00C84322">
        <w:t xml:space="preserve"> across the four observational sites between 04 and 0</w:t>
      </w:r>
      <w:r w:rsidR="003322BB">
        <w:t>6</w:t>
      </w:r>
      <w:r w:rsidRPr="00C84322">
        <w:t xml:space="preserve"> UTC on 1 February (see also Figure 4h-i).  The timing differences in the wind direction shifts</w:t>
      </w:r>
      <w:r w:rsidR="003322BB">
        <w:t xml:space="preserve">, </w:t>
      </w:r>
      <w:r w:rsidRPr="00C84322">
        <w:t>wind speed increases</w:t>
      </w:r>
      <w:r w:rsidR="003322BB">
        <w:t>,</w:t>
      </w:r>
      <w:r w:rsidRPr="00C84322">
        <w:t xml:space="preserve"> and temperature decreases</w:t>
      </w:r>
      <w:r w:rsidR="009A6DAF" w:rsidRPr="00C84322">
        <w:t xml:space="preserve"> </w:t>
      </w:r>
      <w:r w:rsidR="009A6DAF">
        <w:t>b</w:t>
      </w:r>
      <w:r w:rsidRPr="00C84322">
        <w:t xml:space="preserve">etween sites </w:t>
      </w:r>
      <w:r w:rsidR="003322BB">
        <w:t xml:space="preserve">(Figure 5d-e) </w:t>
      </w:r>
      <w:r w:rsidRPr="00C84322">
        <w:t>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w:t>
      </w:r>
      <w:r w:rsidR="003322BB">
        <w:t xml:space="preserve">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a</m:t>
            </m:r>
          </m:sub>
        </m:sSub>
        <m:r>
          <w:rPr>
            <w:rFonts w:ascii="Cambria Math" w:hAnsi="Cambria Math"/>
          </w:rPr>
          <m:t>)</m:t>
        </m:r>
      </m:oMath>
      <w:r w:rsidRPr="00C84322">
        <w:t xml:space="preserve"> at Met City (Fig</w:t>
      </w:r>
      <w:proofErr w:type="spellStart"/>
      <w:r>
        <w:t>ure</w:t>
      </w:r>
      <w:proofErr w:type="spellEnd"/>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w:t>
      </w:r>
      <w:r w:rsidR="003322BB">
        <w:t>h-</w:t>
      </w:r>
      <w:r>
        <w:t>i</w:t>
      </w:r>
      <w:r w:rsidRPr="00C84322">
        <w:t xml:space="preserve">).  </w:t>
      </w:r>
      <w:r w:rsidR="007A43D9" w:rsidRPr="00751148">
        <w:t xml:space="preserve">It is unclear whether enhanced turbulence caused by the LLJ or the </w:t>
      </w:r>
      <w:r w:rsidR="007A43D9" w:rsidRPr="00751148">
        <w:lastRenderedPageBreak/>
        <w:t xml:space="preserve">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hereby producing a LLJ just above the SML</w:t>
      </w:r>
      <w:r w:rsidR="007A43D9" w:rsidRPr="00DC5478">
        <w:t xml:space="preserve">. </w:t>
      </w:r>
      <w:r w:rsidR="00174F86" w:rsidRPr="00174F86">
        <w:t>The ASFS surface stress measurements at L1 and L2 are nearly identical to those at MC, except for the expected slight differences in timing (see Fig</w:t>
      </w:r>
      <w:r w:rsidR="00174F86">
        <w:t>ure</w:t>
      </w:r>
      <w:r w:rsidR="00174F86" w:rsidRPr="00174F86">
        <w:t xml:space="preserve"> S</w:t>
      </w:r>
      <w:r w:rsidR="00174F86">
        <w:t>1</w:t>
      </w:r>
      <w:r w:rsidR="00174F86" w:rsidRPr="00174F86">
        <w:t>).  Site L3 also showed the large stress increase just after the cold frontal passage. The otherwise slightly different stress time series at L3 was likely impacted by the significant ice dynamics occurring at that site with this cyclone.  Indeed, the L3 ASFS was flipped on its side by a growing ice ridge early on February 4. All of these features at the various sites indicate significant, efficient, vertical momentum transport just after the cold-frontal passage.</w:t>
      </w:r>
    </w:p>
    <w:p w14:paraId="2979549F" w14:textId="30EE169B" w:rsidR="003614A5" w:rsidRDefault="003614A5" w:rsidP="003614A5">
      <w:pPr>
        <w:pStyle w:val="Text"/>
        <w:spacing w:line="360" w:lineRule="auto"/>
        <w:ind w:firstLine="0"/>
      </w:pPr>
      <w:r w:rsidRPr="00C84322">
        <w:t xml:space="preserve">The presence of the LLJ behind the cold front is likely due to the LLJ being quasi-axisymmetric around </w:t>
      </w:r>
      <w:r>
        <w:t>C</w:t>
      </w:r>
      <w:r w:rsidRPr="00FD6E83">
        <w:rPr>
          <w:vertAlign w:val="subscript"/>
        </w:rPr>
        <w:t>2</w:t>
      </w:r>
      <w:r w:rsidRPr="00C84322">
        <w:t xml:space="preserve">. </w:t>
      </w:r>
      <w:r>
        <w:t>This</w:t>
      </w:r>
      <w:r w:rsidRPr="00C84322">
        <w:t xml:space="preserve"> “wrap-around” LLJ </w:t>
      </w:r>
      <w:r>
        <w:t>may be</w:t>
      </w:r>
      <w:r w:rsidRPr="00C84322">
        <w:t xml:space="preserve"> an extension of the LLJ observed in the warm sector as this warm air wraps around the strong but compact cyclone center, as seen in Fig</w:t>
      </w:r>
      <w:r>
        <w:t>ure</w:t>
      </w:r>
      <w:r w:rsidRPr="00C84322">
        <w:t xml:space="preserve"> 3</w:t>
      </w:r>
      <w:r>
        <w:t>a-d</w:t>
      </w:r>
      <w:r w:rsidRPr="00C84322">
        <w:t xml:space="preserve">.  Note </w:t>
      </w:r>
      <w:r>
        <w:t xml:space="preserve">the temperature within this wrap-around LLJ decreased, and </w:t>
      </w:r>
      <w:r w:rsidRPr="00C84322">
        <w:t>is at a slightly higher altitude, consistent with some lifting as the LLJ wrapped itself around the cyclone center</w:t>
      </w:r>
      <w:r>
        <w:t xml:space="preserve">. This is consistent with the concepts of frontal fracturing and warm and cold conveyor belts for occluding midlatitude cyclones </w:t>
      </w:r>
      <w:r>
        <w:fldChar w:fldCharType="begin"/>
      </w:r>
      <w:r>
        <w:instrText xml:space="preserve"> ADDIN ZOTERO_ITEM CSL_CITATION {"citationID":"ijqyJDAY","properties":{"formattedCitation":"(Carlson, 1980; Shapiro &amp; Keyser, 1990)","plainCitation":"(Carlson, 1980; Shapiro &amp; Keyser, 1990)","noteIndex":0},"citationItems":[{"id":10507,"uris":["http://zotero.org/users/6124969/items/QGGAH8MX"],"itemData":{"id":10507,"type":"article-journal","container-title":"Monthly Weather Review","DOI":"https://doi.org/10.1175/1520-0493(1980)108&lt;1498:ATMCAT&gt;2.0.CO;2","page":"1498-1509","title":"Airflow through midlatitude cyclones and the comma cloud pattern","volume":"108","author":[{"family":"Carlson","given":"Toby N."}],"issued":{"date-parts":[["1980",10]]},"citation-key":"carlson1980_AirflowMidlatitude"}},{"id":10509,"uris":["http://zotero.org/users/6124969/items/5LU28T4W"],"itemData":{"id":10509,"type":"chapter","container-title":"Extratropical Cyclones","event-place":"Boston, MA","ISBN":"978-1-944970-33-8","language":"en","note":"DOI: 10.1007/978-1-944970-33-8_10","page":"167-191","publisher":"American Meteorological Society","publisher-place":"Boston, MA","source":"DOI.org (Crossref)","title":"Fronts, Jet Streams and the Tropopause","URL":"http://link.springer.com/10.1007/978-1-944970-33-8_10","editor":[{"family":"Newton","given":"Chester W."},{"family":"Holopainen","given":"Eero O."}],"author":[{"family":"Shapiro","given":"M. A."},{"family":"Keyser","given":"Daniel"}],"accessed":{"date-parts":[["2024",5,30]]},"issued":{"date-parts":[["1990"]]},"citation-key":"shapiro1990_FrontsJet"}}],"schema":"https://github.com/citation-style-language/schema/raw/master/csl-citation.json"} </w:instrText>
      </w:r>
      <w:r>
        <w:fldChar w:fldCharType="separate"/>
      </w:r>
      <w:r>
        <w:rPr>
          <w:noProof/>
        </w:rPr>
        <w:t>(Carlson, 1980; Shapiro &amp; Keyser, 1990)</w:t>
      </w:r>
      <w:r>
        <w:fldChar w:fldCharType="end"/>
      </w:r>
      <w:r>
        <w:t>.</w:t>
      </w:r>
      <w:r w:rsidRPr="00C84322">
        <w:t xml:space="preserve">  </w:t>
      </w:r>
      <w:r>
        <w:t xml:space="preserve">The weak decrease in wind speed above the LLJ core is likely due to the implied horizontal thermal gradient and </w:t>
      </w:r>
      <w:r w:rsidRPr="00C84322">
        <w:t>thermal wind over a ~100 m deep layer at the core of this second LLJ</w:t>
      </w:r>
      <w:r>
        <w:t xml:space="preserve">. Fully studying the details of the LLJ dynamics with this Arctic cyclone is beyond the scope of this paper. </w:t>
      </w:r>
    </w:p>
    <w:p w14:paraId="2EB01C19" w14:textId="2C5F6ED2" w:rsidR="003614A5" w:rsidRPr="00C84322" w:rsidRDefault="003614A5" w:rsidP="003614A5">
      <w:pPr>
        <w:pStyle w:val="Text"/>
        <w:spacing w:line="360" w:lineRule="auto"/>
        <w:ind w:firstLine="0"/>
      </w:pPr>
      <w:r>
        <w:t>We</w:t>
      </w:r>
      <w:r w:rsidRPr="00C84322">
        <w:t xml:space="preserve"> </w:t>
      </w:r>
      <w:r>
        <w:t>suggest</w:t>
      </w:r>
      <w:r w:rsidRPr="00C84322">
        <w:t xml:space="preserve"> that the presence of two LLJs in fairly rapid succession, </w:t>
      </w:r>
      <w:r>
        <w:t>possibly parts of</w:t>
      </w:r>
      <w:r w:rsidRPr="00C84322">
        <w:t xml:space="preserve"> a wrap-around LLJ within a rapidly moving</w:t>
      </w:r>
      <w:r>
        <w:t xml:space="preserve"> cyclone</w:t>
      </w:r>
      <w:r w:rsidRPr="00C84322">
        <w:t xml:space="preserve">, produces strong, rapid surface wind speed and wind direction changes as </w:t>
      </w:r>
      <w:r>
        <w:t xml:space="preserve">it </w:t>
      </w:r>
      <w:r w:rsidRPr="00C84322">
        <w:t>translates across the MOSAiC domain</w:t>
      </w:r>
      <w:r>
        <w:t>. Moderate southerly winds in the warm sector rapidly change to very strong northerly winds within a few hours behind the cold front. We suggest that this i</w:t>
      </w:r>
      <w:r w:rsidRPr="00C84322">
        <w:t>s</w:t>
      </w:r>
      <w:r>
        <w:t xml:space="preserve"> a</w:t>
      </w:r>
      <w:r w:rsidRPr="00C84322">
        <w:t xml:space="preserve"> key forcing </w:t>
      </w:r>
      <w:r>
        <w:t xml:space="preserve">for </w:t>
      </w:r>
      <w:r w:rsidRPr="00C84322">
        <w:t xml:space="preserve">the significant ice motion, ice deformation and upper-ocean current changes observed during the passage of </w:t>
      </w:r>
      <w:r>
        <w:t>the cyclone on 1 February.</w:t>
      </w:r>
      <w:r w:rsidRPr="00C84322">
        <w:t xml:space="preserve"> </w:t>
      </w:r>
      <w:r>
        <w:t>The strength of the LLJ behind the cold front and the enhanced vertical mixing also contributes to the ice impact being particularly linked to that feature in time.</w:t>
      </w:r>
      <w:r w:rsidRPr="00C84322">
        <w:t xml:space="preserve"> </w:t>
      </w:r>
      <w:r>
        <w:t>Such a</w:t>
      </w:r>
      <w:r w:rsidRPr="00C84322">
        <w:t xml:space="preserve"> double LLJ (wrap-around LLJ) was </w:t>
      </w:r>
      <w:r>
        <w:t xml:space="preserve">also </w:t>
      </w:r>
      <w:r w:rsidRPr="00C84322">
        <w:t>observed in other MOSAiC cyclones with significant ice deformation</w:t>
      </w:r>
      <w:r>
        <w:t xml:space="preserve"> (e.g., </w:t>
      </w:r>
      <w:r>
        <w:fldChar w:fldCharType="begin"/>
      </w:r>
      <w:r>
        <w:instrText xml:space="preserve"> ADDIN ZOTERO_ITEM CSL_CITATION {"citationID":"evgyCYyl","properties":{"formattedCitation":"(O. Persson et al., 2023)","plainCitation":"(O. Persson et al., 2023)","dontUpdate":true,"noteIndex":0},"citationItems":[{"id":8743,"uris":["http://zotero.org/users/6124969/items/AE3QY67W"],"itemData":{"id":8743,"type":"paper-conference","event-place":"Vienna, Austria","event-title":"EGU General Assembly 2023","publisher-place":"Vienna, Austria","title":"Arctic Cyclone Cloud and Boundary-Layer Features Producing Thermodynamic and Dynamic Impacts on Arctic Sea Ice During MOSAiC","URL":"https://doi.org/10.5194/egusphere-egu23-17554","volume":"EGU23-17554","author":[{"family":"Persson","given":"Ola"},{"family":"Cox","given":"Christopher J."},{"family":"Gallagher","given":"Michael R."},{"family":"Shupe","given":"Matthew D."},{"family":"Hutchings","given":"Jennifer K."},{"family":"Watkins","given":"Daniel M."},{"family":"Perovich","given":"Donald K."}],"issued":{"date-parts":[["2023",4,24]]},"citation-key":"persson2023_ArcticCyclone"}}],"schema":"https://github.com/citation-style-language/schema/raw/master/csl-citation.json"} </w:instrText>
      </w:r>
      <w:r>
        <w:fldChar w:fldCharType="separate"/>
      </w:r>
      <w:r>
        <w:rPr>
          <w:noProof/>
        </w:rPr>
        <w:t>Persson et al., 2023)</w:t>
      </w:r>
      <w:r>
        <w:fldChar w:fldCharType="end"/>
      </w:r>
      <w:r>
        <w:t>, with most of the ice deformation occurring when the wind transitions from strong southwesterly winds to strong northerly winds. Details of the ice response to this 1 February cyclone are given in Section 4.</w:t>
      </w:r>
    </w:p>
    <w:p w14:paraId="7C93542B" w14:textId="1742BD29" w:rsidR="00C84322" w:rsidRDefault="00DA2D8D" w:rsidP="0092663B">
      <w:pPr>
        <w:pStyle w:val="Text"/>
        <w:spacing w:line="360" w:lineRule="auto"/>
        <w:ind w:firstLine="0"/>
      </w:pPr>
      <w:r w:rsidRPr="00DA2D8D">
        <w:lastRenderedPageBreak/>
        <w:t>Low-level atmospheric divergence is one way to quantify these wind transitions</w:t>
      </w:r>
      <w:r w:rsidR="009A6DAF">
        <w:t>. Indeed, we observe</w:t>
      </w:r>
      <w:r w:rsidRPr="00DA2D8D">
        <w:t xml:space="preserve"> significant atmospheric convergence with the passage of the warm and cold fronts of</w:t>
      </w:r>
      <w:r w:rsidR="004E0C9B">
        <w:t xml:space="preserve"> the</w:t>
      </w:r>
      <w:r w:rsidRPr="00DA2D8D">
        <w:t xml:space="preserve"> </w:t>
      </w:r>
      <w:r w:rsidR="004E0C9B">
        <w:t>1 February cyclone</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 </w:t>
      </w:r>
      <w:r w:rsidR="00FD6E83">
        <w:t>also</w:t>
      </w:r>
      <w:r w:rsidRPr="00DA2D8D">
        <w:t xml:space="preserve"> peak</w:t>
      </w:r>
      <w:r w:rsidR="003B3E2B">
        <w:t xml:space="preserve"> across the DN at this time</w:t>
      </w:r>
      <w:r w:rsidR="009B744A">
        <w:t>, which will be discussed in more detail in the next section</w:t>
      </w:r>
      <w:r w:rsidR="00B37AEA">
        <w:t>.</w:t>
      </w:r>
      <w:r w:rsidRPr="00DA2D8D">
        <w:t xml:space="preserve"> There is no appreciable ice divergence/convergence</w:t>
      </w:r>
      <w:r w:rsidR="009A6DAF">
        <w:t xml:space="preserve"> within the L-site triangle</w:t>
      </w:r>
      <w:r w:rsidRPr="00DA2D8D">
        <w:t xml:space="preserve"> </w:t>
      </w:r>
      <w:r w:rsidR="00B37AEA">
        <w:t xml:space="preserve">associated </w:t>
      </w:r>
      <w:r w:rsidRPr="00DA2D8D">
        <w:t>with the warm frontal passage, though there is significant shearing of the ice</w:t>
      </w:r>
      <w:r w:rsidR="00B37AEA">
        <w:t xml:space="preserve"> (Figure 5g)</w:t>
      </w:r>
      <w:r w:rsidRPr="00DA2D8D">
        <w:t>.</w:t>
      </w:r>
      <w:r w:rsidR="004E0C9B" w:rsidRPr="004E0C9B">
        <w:t xml:space="preserve"> </w:t>
      </w:r>
      <w:r w:rsidR="004E0C9B" w:rsidRPr="00DA2D8D">
        <w:t xml:space="preserve">Note that </w:t>
      </w:r>
      <w:r w:rsidR="004E0C9B">
        <w:t>an</w:t>
      </w:r>
      <w:r w:rsidR="004E0C9B" w:rsidRPr="00DA2D8D">
        <w:t xml:space="preserve">other </w:t>
      </w:r>
      <w:r w:rsidR="004E0C9B">
        <w:t xml:space="preserve">substantial </w:t>
      </w:r>
      <w:r w:rsidR="004E0C9B" w:rsidRPr="00DA2D8D">
        <w:t>wind transition event</w:t>
      </w:r>
      <w:r w:rsidR="004E0C9B">
        <w:t xml:space="preserve"> with </w:t>
      </w:r>
      <w:r w:rsidR="000838B6">
        <w:t>atmospheric</w:t>
      </w:r>
      <w:r w:rsidR="004E0C9B">
        <w:t xml:space="preserve"> divergence/convergence</w:t>
      </w:r>
      <w:r w:rsidR="004E0C9B" w:rsidRPr="00DA2D8D">
        <w:t xml:space="preserve"> </w:t>
      </w:r>
      <w:r w:rsidR="004E0C9B">
        <w:t xml:space="preserve">(3 February 08 UTC) shows only weak ice deformation, while </w:t>
      </w:r>
      <w:r w:rsidR="003B3E2B">
        <w:t>large</w:t>
      </w:r>
      <w:r w:rsidR="004E0C9B">
        <w:t xml:space="preserve"> ice deformation near 30 January 11 UTC occurs about 4 h after </w:t>
      </w:r>
      <w:r w:rsidR="003B3E2B">
        <w:t>the</w:t>
      </w:r>
      <w:r w:rsidR="004E0C9B">
        <w:t xml:space="preserve"> wind changes. </w:t>
      </w:r>
      <w:r w:rsidR="003B3E2B">
        <w:t>I</w:t>
      </w:r>
      <w:r w:rsidR="004E0C9B">
        <w:t>ce deformation events are only sometimes concurrent with wind transitions and atmospheric divergence, and can have multiple local and nonlocal causes.</w:t>
      </w:r>
    </w:p>
    <w:p w14:paraId="21309E11" w14:textId="549D2D95" w:rsidR="1AB51EAA" w:rsidRDefault="000B191E" w:rsidP="0092663B">
      <w:pPr>
        <w:pStyle w:val="FigureorTableCaption"/>
        <w:spacing w:line="360" w:lineRule="auto"/>
      </w:pPr>
      <w:r>
        <w:rPr>
          <w:noProof/>
        </w:rPr>
        <w:lastRenderedPageBreak/>
        <w:drawing>
          <wp:inline distT="0" distB="0" distL="0" distR="0" wp14:anchorId="3E756531" wp14:editId="50143260">
            <wp:extent cx="5943225" cy="7951470"/>
            <wp:effectExtent l="0" t="0" r="635" b="0"/>
            <wp:docPr id="4610370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037024" name="Picture 3"/>
                    <pic:cNvPicPr/>
                  </pic:nvPicPr>
                  <pic:blipFill>
                    <a:blip r:embed="rId16"/>
                    <a:stretch>
                      <a:fillRect/>
                    </a:stretch>
                  </pic:blipFill>
                  <pic:spPr>
                    <a:xfrm>
                      <a:off x="0" y="0"/>
                      <a:ext cx="5943225" cy="7951470"/>
                    </a:xfrm>
                    <a:prstGeom prst="rect">
                      <a:avLst/>
                    </a:prstGeom>
                  </pic:spPr>
                </pic:pic>
              </a:graphicData>
            </a:graphic>
          </wp:inline>
        </w:drawing>
      </w:r>
    </w:p>
    <w:p w14:paraId="262E8F37" w14:textId="765F9C0B" w:rsidR="009A6DAF" w:rsidRPr="009A6DAF" w:rsidRDefault="1AB51EAA" w:rsidP="0092663B">
      <w:pPr>
        <w:pStyle w:val="FigureorTableCaption"/>
        <w:spacing w:line="360" w:lineRule="auto"/>
      </w:pPr>
      <w:r w:rsidRPr="1AB51EAA">
        <w:rPr>
          <w:b/>
          <w:bCs/>
        </w:rPr>
        <w:lastRenderedPageBreak/>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colors</w:t>
      </w:r>
      <w:r w:rsidR="00AC1A41">
        <w:t>; °C, gray labels</w:t>
      </w:r>
      <w:r w:rsidR="009A6DAF" w:rsidRPr="009A6DAF">
        <w:t xml:space="preserve">), isotachs (red), and select wind barbs from serial rawinsondes at the </w:t>
      </w:r>
      <w:r w:rsidR="009A6DAF" w:rsidRPr="00AC1A41">
        <w:rPr>
          <w:i/>
          <w:iCs/>
        </w:rPr>
        <w:t>R/V Polarstern</w:t>
      </w:r>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r w:rsidR="003B4DC3">
        <w:t>R</w:t>
      </w:r>
      <w:r w:rsidR="009A6DAF" w:rsidRPr="009A6DAF">
        <w:t>awinsonde</w:t>
      </w:r>
      <w:r w:rsidR="003B4DC3">
        <w:t>s were launched every 6 hours, launch times indicated by the origin of the wind barbs</w:t>
      </w:r>
      <w:r w:rsidR="009A6DAF" w:rsidRPr="009A6DAF">
        <w:t>.  Lower 6 panels: Time-series from the Met City tower and the ASF</w:t>
      </w:r>
      <w:r w:rsidR="00AC1A41">
        <w:t>Ss</w:t>
      </w:r>
      <w:r w:rsidR="009A6DAF" w:rsidRPr="009A6DAF">
        <w:t xml:space="preserve"> of b) </w:t>
      </w:r>
      <w:r w:rsidR="003322BB">
        <w:t>M</w:t>
      </w:r>
      <w:r w:rsidR="009A6DAF" w:rsidRPr="009A6DAF">
        <w:t>SLP; c) T</w:t>
      </w:r>
      <w:r w:rsidR="009A6DAF" w:rsidRPr="009A6DAF">
        <w:rPr>
          <w:vertAlign w:val="subscript"/>
        </w:rPr>
        <w:t>a</w:t>
      </w:r>
      <w:r w:rsidR="009A6DAF" w:rsidRPr="009A6DAF">
        <w:t>; d) 10</w:t>
      </w:r>
      <w:r w:rsidR="003322BB">
        <w:t xml:space="preserve"> </w:t>
      </w:r>
      <w:r w:rsidR="009A6DAF" w:rsidRPr="009A6DAF">
        <w:t>m</w:t>
      </w:r>
      <w:r w:rsidR="003322BB">
        <w:t xml:space="preserve"> (Met City)</w:t>
      </w:r>
      <w:r w:rsidR="009A6DAF" w:rsidRPr="009A6DAF">
        <w:t xml:space="preserve"> and </w:t>
      </w:r>
      <w:r w:rsidR="003322BB">
        <w:t xml:space="preserve">3.8 </w:t>
      </w:r>
      <w:r w:rsidR="009A6DAF" w:rsidRPr="009A6DAF">
        <w:t>m wind speed; e) 10</w:t>
      </w:r>
      <w:r w:rsidR="003322BB">
        <w:t xml:space="preserve"> </w:t>
      </w:r>
      <w:r w:rsidR="009A6DAF" w:rsidRPr="009A6DAF">
        <w:t xml:space="preserve">m and </w:t>
      </w:r>
      <w:r w:rsidR="003322BB">
        <w:t xml:space="preserve">3.8 </w:t>
      </w:r>
      <w:r w:rsidR="009A6DAF" w:rsidRPr="009A6DAF">
        <w:t>m wind direction; f) 10-m atmospheric stress (red), stress vector change (black) at M</w:t>
      </w:r>
      <w:r w:rsidR="00B646DB">
        <w:t>et City</w:t>
      </w:r>
      <w:r w:rsidR="009A6DAF" w:rsidRPr="009A6DAF">
        <w:t xml:space="preserve">; and g) </w:t>
      </w:r>
      <w:r w:rsidR="003322BB">
        <w:t xml:space="preserve">3.8 </w:t>
      </w:r>
      <w:r w:rsidR="009A6DAF" w:rsidRPr="009A6DAF">
        <w:t xml:space="preserve">m atmospheric divergence (red), ice divergence (blue), and ice shear (green). The vertical dashed lines show the times when the warm (red) and cold (blue) fronts with the second cyclone pass over. </w:t>
      </w:r>
      <w:r w:rsidR="003322BB">
        <w:t>C</w:t>
      </w:r>
      <w:r w:rsidR="003322BB" w:rsidRPr="003322BB">
        <w:rPr>
          <w:vertAlign w:val="subscript"/>
        </w:rPr>
        <w:t>1</w:t>
      </w:r>
      <w:r w:rsidR="003322BB">
        <w:t xml:space="preserve"> and C</w:t>
      </w:r>
      <w:r w:rsidR="003322BB" w:rsidRPr="003322BB">
        <w:rPr>
          <w:vertAlign w:val="subscript"/>
        </w:rPr>
        <w:t>2</w:t>
      </w:r>
      <w:r w:rsidR="003322BB">
        <w:t xml:space="preserve"> mark the minima in MSLP with first and second cyclone, respectively.</w:t>
      </w:r>
    </w:p>
    <w:p w14:paraId="29A5BE12" w14:textId="6338FC0F" w:rsidR="1AB51EAA" w:rsidRDefault="1AB51EAA" w:rsidP="0092663B">
      <w:pPr>
        <w:pStyle w:val="Heading-Main"/>
        <w:spacing w:line="360" w:lineRule="auto"/>
      </w:pPr>
      <w:r>
        <w:t>4 Sea ice dynamics</w:t>
      </w:r>
    </w:p>
    <w:p w14:paraId="573C3E2F" w14:textId="7630E606" w:rsidR="00CA471A" w:rsidRPr="004E0C9B" w:rsidRDefault="003B3E2B" w:rsidP="002E7391">
      <w:pPr>
        <w:pStyle w:val="Text"/>
        <w:spacing w:line="360" w:lineRule="auto"/>
        <w:ind w:firstLine="0"/>
      </w:pPr>
      <w:bookmarkStart w:id="2" w:name="_Hlk167046369"/>
      <w:r>
        <w:t>In late January and early February m</w:t>
      </w:r>
      <w:r w:rsidR="004E0C9B" w:rsidRPr="004E0C9B">
        <w:t xml:space="preserve">idwinter </w:t>
      </w:r>
      <w:r w:rsidR="00DF3329">
        <w:t xml:space="preserve">pack </w:t>
      </w:r>
      <w:r w:rsidR="004E0C9B" w:rsidRPr="004E0C9B">
        <w:t>ice conditions were present</w:t>
      </w:r>
      <w:r w:rsidR="00DF3329">
        <w:t>. I</w:t>
      </w:r>
      <w:r w:rsidR="004E0C9B" w:rsidRPr="004E0C9B">
        <w:t xml:space="preserve">ce thickness </w:t>
      </w:r>
      <w:r w:rsidR="00DF3329">
        <w:t xml:space="preserve">measured </w:t>
      </w:r>
      <w:r w:rsidR="004E0C9B" w:rsidRPr="004E0C9B">
        <w:t xml:space="preserve">at thirteen mass balance stations </w:t>
      </w:r>
      <w:r w:rsidR="004E0C9B" w:rsidRPr="004E0C9B">
        <w:fldChar w:fldCharType="begin"/>
      </w:r>
      <w:r w:rsidR="004E0C9B" w:rsidRPr="004E0C9B">
        <w:instrText xml:space="preserve"> ADDIN ZOTERO_ITEM CSL_CITATION {"citationID":"Vwv4plMj","properties":{"formattedCitation":"(Nicolaus et al., 2022; Perovich et al., 2023)","plainCitation":"(Nicolaus et al., 2022; Perovich et al., 2023)","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8455,"uris":["http://zotero.org/users/6124969/items/3KY69MFM"],"itemData":{"id":8455,"type":"article-journal","abstract":"As part of the Multidisciplinary drifting Observatory for the Study of Arctic Climate (MOSAiC), four autonomous seasonal ice mass balance buoys were deployed in first- and second-year ice. These buoys measured position, barometric pressure, snow depth, ice thickness, ice growth, surface melt, bottom melt, and vertical profiles of temperature from the air, through the snow and ice, and into the upper ocean. Observed air temperatures were similar at all four sites; however, snow–ice interface temperatures varied by as much as 10 C, primarily due to differences in snow depth. Observed winter ice growth rates (November to May) were &lt;1 cm dayÀ1, with summer melt rates (June to July) as large as 5 cm dayÀ1. Air temperatures changed as much as 2 C hourÀ1 but were dampened to &lt;0.3 C hourÀ1 at the snow–ice interface. Initial October ice thicknesses ranged from 0.3 m in first-year ice to 1.2 m in second-year ice. By February, this range was only 1.20–1.46 m, due in part to differences in the onset of basal freezing. In second-year ice, this delay was due to large brine-filled voids in the ice; propagating the cold front through this ice required freezing the brine. Mass balance results were similar to those measured by autonomous buoys deployed at the North Pole from 2000 to 2013. Winter average estimates of the ocean heat flux ranged from 0 to 3 W mÀ2, with a large increase in June 2020 as the floe moved into warmer water. Estimates of average snow thermal conductivity measured at two buoys during periods of linear temperature profiles were 0.41 and 0.42 W mÀ1  CÀ1, higher than previously published estimates. Results from these ice mass balance buoys can contribute to efforts to close the MOSAiC heat budget.","container-title":"Elementa: Science of the Anthropocene","DOI":"10.1525/elementa.2023.00017","ISSN":"2325-1026","issue":"1","language":"en","page":"00017","source":"DOI.org (Crossref)","title":"Sea ice heat and mass balance measurements from four autonomous buoys during the MOSAiC drift campaign","volume":"11","author":[{"family":"Perovich","given":"Don"},{"family":"Raphael","given":"Ian"},{"family":"Moore","given":"Ryleigh"},{"family":"Clemens-Sewall","given":"David"},{"family":"Lei","given":"Ruibo"},{"family":"Sledd","given":"Anne"},{"family":"Polashenski","given":"Chris"}],"issued":{"date-parts":[["2023",11,29]]},"citation-key":"perovich2023_SeaIce"}}],"schema":"https://github.com/citation-style-language/schema/raw/master/csl-citation.json"} </w:instrText>
      </w:r>
      <w:r w:rsidR="004E0C9B" w:rsidRPr="004E0C9B">
        <w:fldChar w:fldCharType="separate"/>
      </w:r>
      <w:r w:rsidR="004E0C9B" w:rsidRPr="004E0C9B">
        <w:rPr>
          <w:noProof/>
        </w:rPr>
        <w:t>(Nicolaus et al., 2022; Perovich et al., 2023)</w:t>
      </w:r>
      <w:r w:rsidR="004E0C9B" w:rsidRPr="004E0C9B">
        <w:fldChar w:fldCharType="end"/>
      </w:r>
      <w:r w:rsidR="004E0C9B" w:rsidRPr="004E0C9B">
        <w:t xml:space="preserve"> rang</w:t>
      </w:r>
      <w:r>
        <w:t>ed</w:t>
      </w:r>
      <w:r w:rsidR="004E0C9B" w:rsidRPr="004E0C9B">
        <w:t xml:space="preserve"> from 1 m to 2 m</w:t>
      </w:r>
      <w:bookmarkStart w:id="3" w:name="_Hlk167050854"/>
      <w:r w:rsidR="004E0C9B" w:rsidRPr="004E0C9B">
        <w:t>.</w:t>
      </w:r>
      <w:bookmarkEnd w:id="3"/>
      <w:r w:rsidR="004E0C9B" w:rsidRPr="004E0C9B">
        <w:t xml:space="preserve"> </w:t>
      </w:r>
      <w:bookmarkEnd w:id="2"/>
      <w:r w:rsidR="00CA471A" w:rsidRPr="00CA471A">
        <w:t>Increases in the mass of the snow and sea ice from 30 January 00 UTC to 02 February 00 UTC due to bottom growth (2-4 cm) and snowfall (1.</w:t>
      </w:r>
      <w:r w:rsidR="00AB5E7B">
        <w:t>1</w:t>
      </w:r>
      <w:r w:rsidR="00CA471A" w:rsidRPr="00CA471A">
        <w:t xml:space="preserve"> cm</w:t>
      </w:r>
      <w:r w:rsidR="00AB5E7B">
        <w:t xml:space="preserve"> liquid water equivalent</w:t>
      </w:r>
      <w:r w:rsidR="00CA471A" w:rsidRPr="00CA471A">
        <w:t>,</w:t>
      </w:r>
      <w:r w:rsidR="00AB5E7B">
        <w:fldChar w:fldCharType="begin"/>
      </w:r>
      <w:r w:rsidR="00AB5E7B">
        <w:instrText xml:space="preserve"> ADDIN ZOTERO_ITEM CSL_CITATION {"citationID":"4GkfhibV","properties":{"formattedCitation":"(Matrosov et al., 2022)","plainCitation":"(Matrosov et al., 2022)","noteIndex":0},"citationItems":[{"id":10503,"uris":["http://zotero.org/users/6124969/items/LWBQP4LC"],"itemData":{"id":10503,"type":"article-journal","abstract":"This article presents the results of snowfall rate and accumulation estimates from a vertically pointing 35-GHz radar and other sensors deployed during the Multidisciplinary drifting Observatory for the Study of Arctic Climate (MOSAiC) expedition. The radar-based retrievals are the most consistent in terms of data availability and are largely immune to blowing snow. The total liquid-equivalent accumulation during the snow accumulation season is around 110 mm, with more abundant precipitation during spring months. About half of the total accumulation came from weak snowfall with rates less than approximately 0.2 mmh–1. The total snowfall estimates from a Vaisala optical sensor aboard the icebreaker are similar to those from radar retrievals, though their daily and monthly accumulations and instantaneous rates varied significantly. Compared to radar retrievals and the icebreaker optical sensor data, measurements from an identical optical sensor at an ice camp are biased high. Blowing snow effects, in part, explain differences. Weighing gauge measurements significantly overestimate snowfall during February–April 2020 as compared to other sensors and are not well suited for estimating instantaneous snowfall rates. The icebreaker optical disdrometer estimates of snowfall rates are, on average, relatively little biased compared to radar retrievals when raw particle counts are available and appropriate snowflake mass-size relations are used. These counts, however, are not available during periods that produced more than a third of the total snowfall. While there are uncertainties in the radar-based retrievals due to the choice of reflectivity-snowfall rate relations, the major error contributor is the uncertainty in the radar absolute calibration. The MOSAiC radar calibration is evaluated using comparisons with other radars and liquid water cloud–drizzle processes observed during summer. Overall, this study describes a consistent, radar-based snowfall rate product for MOSAiC that provides significant insight into Central Arctic snowfall and can be used for many other purposes.","container-title":"Elementa: Science of the Anthropocene","DOI":"10.1525/elementa.2021.00101","ISSN":"2325-1026","issue":"1","language":"en","license":"http://creativecommons.org/licenses/by/4.0/","page":"00101","source":"DOI.org (Crossref)","title":"High temporal resolution estimates of Arctic snowfall rates emphasizing gauge and radar-based retrievals from the MOSAiC expedition","volume":"10","author":[{"family":"Matrosov","given":"Sergey Y."},{"family":"Shupe","given":"Matthew D."},{"family":"Uttal","given":"Taneil"}],"issued":{"date-parts":[["2022",4,18]]},"citation-key":"matrosov2022_HighTemporal"}}],"schema":"https://github.com/citation-style-language/schema/raw/master/csl-citation.json"} </w:instrText>
      </w:r>
      <w:r w:rsidR="00AB5E7B">
        <w:fldChar w:fldCharType="separate"/>
      </w:r>
      <w:r w:rsidR="00AB5E7B">
        <w:rPr>
          <w:noProof/>
        </w:rPr>
        <w:t xml:space="preserve"> Matrosov et al., 2022)</w:t>
      </w:r>
      <w:r w:rsidR="00AB5E7B">
        <w:fldChar w:fldCharType="end"/>
      </w:r>
      <w:r w:rsidR="00CA471A" w:rsidRPr="00CA471A">
        <w:t xml:space="preserve"> are minor relative to the ice thickness</w:t>
      </w:r>
      <w:r w:rsidR="00805A03">
        <w:t xml:space="preserve"> during</w:t>
      </w:r>
      <w:r w:rsidR="00CA471A" w:rsidRPr="00CA471A">
        <w:t xml:space="preserve"> this event, so the ice mass in eq. 1 can be considered to be constant.  For events with much thinner ice, </w:t>
      </w:r>
      <w:r w:rsidR="00E636CC">
        <w:t xml:space="preserve">mass </w:t>
      </w:r>
      <w:r w:rsidR="00CA471A" w:rsidRPr="00CA471A">
        <w:t>changes due</w:t>
      </w:r>
      <w:r w:rsidR="00CA471A">
        <w:t xml:space="preserve"> to</w:t>
      </w:r>
      <w:r w:rsidR="00CA471A" w:rsidRPr="00CA471A">
        <w:t xml:space="preserve"> snowfall</w:t>
      </w:r>
      <w:r w:rsidR="00E636CC">
        <w:t xml:space="preserve"> and bottom growth</w:t>
      </w:r>
      <w:r w:rsidR="00CA471A" w:rsidRPr="00CA471A">
        <w:t xml:space="preserve"> may need to be considered</w:t>
      </w:r>
      <w:r w:rsidR="00E636CC">
        <w:t xml:space="preserve"> when analyzing the ice dynamics</w:t>
      </w:r>
      <w:r w:rsidR="00CA471A" w:rsidRPr="00CA471A">
        <w:t>.</w:t>
      </w:r>
      <w:r w:rsidR="00404969">
        <w:t xml:space="preserve"> </w:t>
      </w:r>
      <w:r w:rsidR="00B8301C">
        <w:t xml:space="preserve"> In this section w</w:t>
      </w:r>
      <w:r w:rsidR="00404969">
        <w:t>e consider first the relationship</w:t>
      </w:r>
      <w:r w:rsidR="00E636CC">
        <w:t>s</w:t>
      </w:r>
      <w:r w:rsidR="00404969">
        <w:t xml:space="preserve"> between wind and ice velocities, </w:t>
      </w:r>
      <w:r w:rsidR="00E636CC">
        <w:t xml:space="preserve">and </w:t>
      </w:r>
      <w:r w:rsidR="00404969">
        <w:t>then the sea ice deformation, noting in particular the role of the spatial scales of the atmospheric forcing relative to the ice motion and deformation.</w:t>
      </w:r>
    </w:p>
    <w:p w14:paraId="7AFECF33" w14:textId="5F322598" w:rsidR="1AB51EAA" w:rsidRDefault="1AB51EAA" w:rsidP="0092663B">
      <w:pPr>
        <w:pStyle w:val="Heading-Secondary"/>
        <w:spacing w:line="360" w:lineRule="auto"/>
        <w:ind w:left="0"/>
      </w:pPr>
      <w:r w:rsidRPr="00F47B9C">
        <w:t>4.1 Atmosphere-ice interaction</w:t>
      </w:r>
    </w:p>
    <w:p w14:paraId="2D780D1D" w14:textId="357AFDC8" w:rsidR="00BB45E9" w:rsidRDefault="00ED51EE" w:rsidP="00B26145">
      <w:pPr>
        <w:pStyle w:val="Text"/>
        <w:spacing w:line="360" w:lineRule="auto"/>
        <w:ind w:firstLine="0"/>
      </w:pPr>
      <w:r>
        <w:t xml:space="preserve">Large scale sea ice motion in the Central Arctic is known to be strongly correlated with winds at large scales (1000 km) and at time scales comparable to synoptic systems in the atmosphere (days to weeks) </w:t>
      </w:r>
      <w:r>
        <w:fldChar w:fldCharType="begin"/>
      </w:r>
      <w:r>
        <w:instrText xml:space="preserve"> ADDIN ZOTERO_ITEM CSL_CITATION {"citationID":"fLZsrMi1","properties":{"formattedCitation":"(McNutt &amp; Overland, 2003; Thorndike &amp; Colony, 1982)","plainCitation":"(McNutt &amp; Overland, 2003; Thorndike &amp; Colony, 1982)","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id":6810,"uris":["http://zotero.org/users/6124969/items/V8TRBY8L"],"itemData":{"id":6810,"type":"article-journal","container-title":"Journal of Geophysical Research","DOI":"10.1029/JC087iC08p05845","ISSN":"0148-0227","issue":"C8","journalAbbreviation":"J. Geophys. Res.","language":"en","page":"5845","source":"DOI.org (Crossref)","title":"Sea ice motion in response to geostrophic winds","volume":"87","author":[{"family":"Thorndike","given":"A. S."},{"family":"Colony","given":"R."}],"issued":{"date-parts":[["1982"]]},"citation-key":"thorndike1982_SeaIce"}}],"schema":"https://github.com/citation-style-language/schema/raw/master/csl-citation.json"} </w:instrText>
      </w:r>
      <w:r>
        <w:fldChar w:fldCharType="separate"/>
      </w:r>
      <w:r>
        <w:rPr>
          <w:noProof/>
        </w:rPr>
        <w:t>(McNutt &amp; Overland, 2003; Thorndike &amp; Colony, 1982)</w:t>
      </w:r>
      <w:r>
        <w:fldChar w:fldCharType="end"/>
      </w:r>
      <w:r>
        <w:t>.</w:t>
      </w:r>
      <w:r w:rsidR="008470A4">
        <w:t xml:space="preserve"> At shorter time scales, sea ice is known to respond rapidly to strong shifts in wind speed</w:t>
      </w:r>
      <w:r w:rsidR="00B26145">
        <w:t xml:space="preserve"> (</w:t>
      </w:r>
      <w:r w:rsidR="008470A4">
        <w:t>such as during cyclone passage</w:t>
      </w:r>
      <w:r w:rsidR="00B26145">
        <w:t>)</w:t>
      </w:r>
      <w:r w:rsidR="00B8301C">
        <w:t>,</w:t>
      </w:r>
      <w:r w:rsidR="00B26145">
        <w:t xml:space="preserve"> though the local ice velocity may not be coherent with local wind speed due to internal ice stresses and other effects</w:t>
      </w:r>
      <w:r w:rsidR="008470A4">
        <w:t xml:space="preserve"> </w:t>
      </w:r>
      <w:r w:rsidR="008470A4">
        <w:fldChar w:fldCharType="begin"/>
      </w:r>
      <w:r w:rsidR="00B26145">
        <w:instrText xml:space="preserve"> ADDIN ZOTERO_ITEM CSL_CITATION {"citationID":"jlDwUoZs","properties":{"formattedCitation":"(Hutchings et al., 2011; Itkin et al., 2017; Lei et al., 2020; Overland et al., 1995)","plainCitation":"(Hutchings et al., 2011; Itkin et al., 2017; Lei et al., 2020; Overland et al., 1995)","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155,"uris":["http://zotero.org/users/6124969/items/FPY2FTS8"],"itemData":{"id":155,"type":"article-journal","abstract":"Measurements from 30 and 31 ice drifters during the seasonal transition from mid-August to late September of 2014 and 2016, respectively, were used to characterize sea ice motion and deformation in the western Arctic Ocean. The dispersion distance for the ice deformation in summer was markedly reduced because the mechanical behavior of sea ice in summer is closer to free drift and more granular compared to that in winter. For unconsolidated sea ice in late summer the logarithmic relationship between deformation and spatial scale is 2.4–3.1 times that for ice under freezing conditions. For 2007 to 2016 late summer (August – September) sea ice compactness in the Arctic was the highest (lowest) in 2014 (2016). Along the trajectories of the 2016 (2014) ice camp, the average 10-m wind speed in August–September was larger (smaller) than that averaged in 1979–2016 by 20% (13%). Relative to the great Arctic cyclone in August 2012, cyclones in summer 2016 had comparable sizes and intensity but with longer persistence. Lower ice compactness coupled with stronger cyclonic activity in late summer 2016 led to increased ice speed and enhanced deformation compared to 2014. Sea ice during late summer 2016 was closer to free drift, resulting in greater homogeneity of the drift field, a larger ice–wind speed ratio, as well as weaker multifractality, localization, and space–time coupling of the deformation field compared to late summer 2014. The localization of ice deformation in late summer 2014 was comparable to that obtained in the freezing season because of the high ice compactness. The enhanced ice dynamics in summer 2016 promoted ice melt and area loss via the positive albedo feedback.","container-title":"Cold Regions Science and Technology","DOI":"10.1016/j.coldregions.2019.102925","ISSN":"0165232X","issue":"November 2018","note":"publisher: Elsevier\nCitation Key: Lei2020","page":"102925","title":"Comparisons of sea ice motion and deformation, and their responses to ice conditions and cyclonic activity in the western Arctic Ocean between two summers","volume":"170","author":[{"family":"Lei","given":"Ruibo"},{"family":"Gui","given":"Dawei"},{"family":"Heil","given":"Petra"},{"family":"Hutchings","given":"Jennifer K."},{"family":"Ding","given":"Minghu"}],"issued":{"date-parts":[["2020"]]},"citation-key":"Lei2020"}},{"id":6982,"uris":["http://zotero.org/users/6124969/items/3GEATGXT"],"itemData":{"id":6982,"type":"article-journal","abstract":"Hierarchy implies that the study of sea ice can be divided into analysis of subsetsof processesbasedon scale and their interaction with adjacent scales.We apply these conceptsto regional sea ice dynamics. The apparent self-similarproperty of ice floes seenin aircraft or satellite imagesarguesfor an aggregatenature of sea ice, that viscouslike regional behavior arises from discrete floe interactions. However, for someregionsand sometimes, characteristicbehavior, where lead patterns seen in basin-wide advanced very high resolution radiometer images appear to be related to coastal orientation hundreds of kilometers away, suggeststhat small regional scale processesO(10 km) and discontinuitiesin the velocity or stressstate along boundaries can affect the larger-scalesea ice distribution and dynamics 0(500 km). Thus sea ice displaysboth aggregatetype behavior and discontinuoustype behavior basedon the history of forcing and shapeof the enclosingbasin. The appropriate matching of atmosphericprocessesto sea ice processesin air-ice interaction is through the sea ice deformationfield rather than the responseof ice velocity to the local wind. This is becauseatmosphericforcing and sea ice deformation have matching energetic scalesat several hundred kilometers and timescalesof days. An example of northerly winds during the April 1992Arctic Leads Experiment period suggestsdiscontinuoustype behavior upwind of the Alaska coastfollowed by a generalopeningbehavior with easterly winds. There appear to be natural scaledivisionsbetween climate scale sea ice processesof O(100-300 km) which resolve aggregatebehavior, regional scale O(10-50 km) which is necessaryto resolve observed shearingbehavior, and the floe scale O(1 km). Because the climate scale is two levels removed from the floe scale, care must be exercisedin usingice propertiesfrom the floe scalein climate scale models; ice strengthis an example of such a scale dependentparameter.","container-title":"Journal of Geophysical Research","DOI":"10.1029/94JC02502","ISSN":"0148-0227","issue":"C3","journalAbbreviation":"J. Geophys. Res.","language":"en","page":"4559","source":"DOI.org (Crossref)","title":"Hierarchy and sea ice mechanics: A case study from the Beaufort Sea","title-short":"Hierarchy and sea ice mechanics","volume":"100","author":[{"family":"Overland","given":"James E."},{"family":"Walter","given":"Bernard A."},{"family":"Curtin","given":"Thomas B."},{"family":"Turet","given":"Philip"}],"issued":{"date-parts":[["1995"]]},"citation-key":"overland1995_HierarchySea"}}],"schema":"https://github.com/citation-style-language/schema/raw/master/csl-citation.json"} </w:instrText>
      </w:r>
      <w:r w:rsidR="008470A4">
        <w:fldChar w:fldCharType="separate"/>
      </w:r>
      <w:r w:rsidR="00B26145">
        <w:rPr>
          <w:noProof/>
        </w:rPr>
        <w:t xml:space="preserve">(Hutchings et al., 2011; Itkin et al., 2017; Lei et al., 2020; Overland </w:t>
      </w:r>
      <w:r w:rsidR="00B26145">
        <w:rPr>
          <w:noProof/>
        </w:rPr>
        <w:lastRenderedPageBreak/>
        <w:t>et al., 1995)</w:t>
      </w:r>
      <w:r w:rsidR="008470A4">
        <w:fldChar w:fldCharType="end"/>
      </w:r>
      <w:r w:rsidR="00B26145">
        <w:t>. The MOSAiC measurements show sea ice motion</w:t>
      </w:r>
      <w:r w:rsidR="008A2A49" w:rsidRPr="00F47B9C">
        <w:t xml:space="preserve"> broadly coherent with</w:t>
      </w:r>
      <w:r w:rsidR="003322BB">
        <w:t xml:space="preserve"> the</w:t>
      </w:r>
      <w:r w:rsidR="008A2A49" w:rsidRPr="00F47B9C">
        <w:t xml:space="preserve"> time-varying wind forcing</w:t>
      </w:r>
      <w:r w:rsidR="00B8301C">
        <w:t>,</w:t>
      </w:r>
      <w:r w:rsidR="00B26145">
        <w:t xml:space="preserve"> with the ice moving to the right of the wind</w:t>
      </w:r>
      <w:r w:rsidR="00A20120">
        <w:t xml:space="preserve"> (Figure 6)</w:t>
      </w:r>
      <w:r w:rsidR="00875A5F">
        <w:t xml:space="preserve"> in accordance to the right-hand rule first noted in the </w:t>
      </w:r>
      <w:r w:rsidR="00875A5F">
        <w:rPr>
          <w:i/>
          <w:iCs/>
        </w:rPr>
        <w:t xml:space="preserve">Fram </w:t>
      </w:r>
      <w:r w:rsidR="00875A5F">
        <w:t xml:space="preserve">expedition results </w:t>
      </w:r>
      <w:r w:rsidR="00875A5F">
        <w:fldChar w:fldCharType="begin"/>
      </w:r>
      <w:r w:rsidR="00875A5F">
        <w:instrText xml:space="preserve"> ADDIN ZOTERO_ITEM CSL_CITATION {"citationID":"YMyr7eY5","properties":{"formattedCitation":"(Nansen, 1902)","plainCitation":"(Nansen, 1902)","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875A5F">
        <w:fldChar w:fldCharType="separate"/>
      </w:r>
      <w:r w:rsidR="00875A5F">
        <w:rPr>
          <w:noProof/>
        </w:rPr>
        <w:t>(Nansen, 1902)</w:t>
      </w:r>
      <w:r w:rsidR="00875A5F">
        <w:fldChar w:fldCharType="end"/>
      </w:r>
      <w:r w:rsidR="008A2A49" w:rsidRPr="00F47B9C">
        <w:t xml:space="preserve">. </w:t>
      </w:r>
      <w:r w:rsidR="00B26145">
        <w:t xml:space="preserve">Note that the wind velocity in ERA5 is in good agreement with the observed winds (dark and light blue arrows in Figure 6a-d). </w:t>
      </w:r>
      <w:r w:rsidR="00B26145">
        <w:t xml:space="preserve"> T</w:t>
      </w:r>
      <w:r w:rsidR="00BB45E9">
        <w:t>he</w:t>
      </w:r>
      <w:r w:rsidR="00BB45E9" w:rsidRPr="00F47B9C">
        <w:t xml:space="preserve"> </w:t>
      </w:r>
      <w:r w:rsidR="00AC7560">
        <w:t xml:space="preserve">drift speed </w:t>
      </w:r>
      <w:r w:rsidR="00BB45E9" w:rsidRPr="00F47B9C">
        <w:t xml:space="preserve">ratio </w:t>
      </w:r>
      <w:r w:rsidR="00AC7560">
        <w:t>(</w:t>
      </w:r>
      <m:oMath>
        <m:r>
          <w:rPr>
            <w:rFonts w:ascii="Cambria Math" w:hAnsi="Cambria Math"/>
          </w:rPr>
          <m:t>α</m:t>
        </m:r>
      </m:oMath>
      <w:r w:rsidR="00AC7560">
        <w:t xml:space="preserve">, </w:t>
      </w:r>
      <w:r w:rsidR="00BB45E9" w:rsidRPr="00F47B9C">
        <w:t xml:space="preserve">the ratio between the </w:t>
      </w:r>
      <w:r w:rsidR="003322BB">
        <w:t xml:space="preserve">local </w:t>
      </w:r>
      <w:r w:rsidR="00BB45E9" w:rsidRPr="00F47B9C">
        <w:t>drift and wind speed</w:t>
      </w:r>
      <w:r w:rsidR="003322BB">
        <w:t>s</w:t>
      </w:r>
      <w:r w:rsidR="00BB45E9" w:rsidRPr="00F47B9C">
        <w:t xml:space="preserve">) and net turning angle </w:t>
      </w:r>
      <w:r w:rsidR="00AC7560">
        <w:t>(</w:t>
      </w:r>
      <m:oMath>
        <m:r>
          <w:rPr>
            <w:rFonts w:ascii="Cambria Math" w:hAnsi="Cambria Math"/>
          </w:rPr>
          <m:t>θ</m:t>
        </m:r>
      </m:oMath>
      <w:r w:rsidR="00AC7560">
        <w:t xml:space="preserve">, </w:t>
      </w:r>
      <w:r w:rsidR="00BB45E9" w:rsidRPr="00F47B9C">
        <w:t>the difference between the</w:t>
      </w:r>
      <w:r w:rsidR="003322BB">
        <w:t xml:space="preserve"> local</w:t>
      </w:r>
      <w:r w:rsidR="00BB45E9" w:rsidRPr="00F47B9C">
        <w:t xml:space="preserve"> wind and drift direction</w:t>
      </w:r>
      <w:r w:rsidR="003322BB">
        <w:t>s</w:t>
      </w:r>
      <w:r w:rsidR="00BB45E9" w:rsidRPr="00F47B9C">
        <w:t xml:space="preserve">) </w:t>
      </w:r>
      <w:r w:rsidR="00B26145" w:rsidRPr="00F47B9C">
        <w:t>are empirical measures of the relationship between the ice drift and the wind speed.</w:t>
      </w:r>
      <w:r w:rsidR="00B26145">
        <w:t xml:space="preserve"> </w:t>
      </w:r>
      <w:r w:rsidR="00B26145" w:rsidRPr="00F47B9C">
        <w:t>In steady state free drift</w:t>
      </w:r>
      <w:r w:rsidR="00B26145">
        <w:t>,</w:t>
      </w:r>
      <w:r w:rsidR="00B26145" w:rsidRPr="00F47B9C">
        <w:t xml:space="preserve"> </w:t>
      </w:r>
      <m:oMath>
        <m:r>
          <w:rPr>
            <w:rFonts w:ascii="Cambria Math" w:hAnsi="Cambria Math"/>
          </w:rPr>
          <m:t>θ</m:t>
        </m:r>
      </m:oMath>
      <w:r w:rsidR="00B26145" w:rsidRPr="00F47B9C">
        <w:t xml:space="preserve"> </w:t>
      </w:r>
      <w:r w:rsidR="00B26145">
        <w:t xml:space="preserve">is </w:t>
      </w:r>
      <w:r w:rsidR="00B26145" w:rsidRPr="00F47B9C">
        <w:t>a function of the boundary layer structure and the ice surface roughness, and</w:t>
      </w:r>
      <w:r w:rsidR="00B26145">
        <w:t xml:space="preserve"> </w:t>
      </w:r>
      <m:oMath>
        <m:r>
          <w:rPr>
            <w:rFonts w:ascii="Cambria Math" w:hAnsi="Cambria Math"/>
          </w:rPr>
          <m:t>α</m:t>
        </m:r>
      </m:oMath>
      <w:r w:rsidR="00B26145">
        <w:t xml:space="preserve"> is a</w:t>
      </w:r>
      <w:r w:rsidR="00B26145" w:rsidRPr="00F47B9C">
        <w:t xml:space="preserve"> function of the air-ice and ice-ocean drag coefficients and the densities of each medium</w:t>
      </w:r>
      <w:r w:rsidR="00174ABA">
        <w:t xml:space="preserve"> </w:t>
      </w:r>
      <w:r w:rsidR="00174ABA">
        <w:fldChar w:fldCharType="begin"/>
      </w:r>
      <w:r w:rsidR="00174ABA">
        <w:instrText xml:space="preserve"> ADDIN ZOTERO_ITEM CSL_CITATION {"citationID":"dof3PsBQ","properties":{"formattedCitation":"(Lepp\\uc0\\u228{}ranta, 2011)","plainCitation":"(Leppäranta, 2011)","noteIndex":0},"citationItems":[{"id":7173,"uris":["http://zotero.org/users/6124969/items/BY8ABJGG"],"itemData":{"id":7173,"type":"book","collection-title":"Springer Praxis Books","edition":"2","ISBN":"978-3-642-04682-7","number-of-pages":"350","publisher":"Springer-Verlag Berlin Heidelberg","title":"The Drift of Sea Ice","URL":"https://doi.org/10.1007/978-3-642-04683-4","author":[{"family":"Leppäranta","given":"M."}],"issued":{"date-parts":[["2011"]]},"citation-key":"lepparanta2011_DriftSea"}}],"schema":"https://github.com/citation-style-language/schema/raw/master/csl-citation.json"} </w:instrText>
      </w:r>
      <w:r w:rsidR="00174ABA">
        <w:fldChar w:fldCharType="separate"/>
      </w:r>
      <w:r w:rsidR="00174ABA" w:rsidRPr="00174ABA">
        <w:t>(</w:t>
      </w:r>
      <w:proofErr w:type="spellStart"/>
      <w:r w:rsidR="00174ABA" w:rsidRPr="00174ABA">
        <w:t>Leppäranta</w:t>
      </w:r>
      <w:proofErr w:type="spellEnd"/>
      <w:r w:rsidR="00174ABA" w:rsidRPr="00174ABA">
        <w:t>, 2011)</w:t>
      </w:r>
      <w:r w:rsidR="00174ABA">
        <w:fldChar w:fldCharType="end"/>
      </w:r>
      <w:r w:rsidR="00B26145" w:rsidRPr="00F47B9C">
        <w:t>.</w:t>
      </w:r>
      <w:r w:rsidR="00B26145">
        <w:t xml:space="preserve"> </w:t>
      </w:r>
      <w:r w:rsidR="00B26145">
        <w:t>During the study period,</w:t>
      </w:r>
      <w:r w:rsidR="00B26145" w:rsidRPr="00F47B9C">
        <w:t xml:space="preserve"> average values of </w:t>
      </w:r>
      <m:oMath>
        <m:r>
          <w:rPr>
            <w:rFonts w:ascii="Cambria Math" w:hAnsi="Cambria Math"/>
          </w:rPr>
          <m:t>α</m:t>
        </m:r>
      </m:oMath>
      <w:r w:rsidR="00B26145" w:rsidRPr="00F47B9C">
        <w:t xml:space="preserve"> and </w:t>
      </w:r>
      <m:oMath>
        <m:r>
          <w:rPr>
            <w:rFonts w:ascii="Cambria Math" w:hAnsi="Cambria Math"/>
          </w:rPr>
          <m:t>θ</m:t>
        </m:r>
      </m:oMath>
      <w:r w:rsidR="00B26145" w:rsidRPr="00F47B9C">
        <w:t xml:space="preserve"> are 0.021 and 35</w:t>
      </w:r>
      <w:r w:rsidR="00174ABA">
        <w:t>°</w:t>
      </w:r>
      <w:r w:rsidR="00B26145" w:rsidRPr="00F47B9C">
        <w:t xml:space="preserve">, respectively, consistent with previous studies </w:t>
      </w:r>
      <w:r w:rsidR="00B26145" w:rsidRPr="00F47B9C">
        <w:fldChar w:fldCharType="begin"/>
      </w:r>
      <w:r w:rsidR="00293DC3">
        <w:instrText xml:space="preserve"> ADDIN ZOTERO_ITEM CSL_CITATION {"citationID":"A2fnPbxl","properties":{"formattedCitation":"(Lepp\\uc0\\u228{}ranta, 2007; Schweiger &amp; Zhang, 2015; Womack et al., 2022)","plainCitation":"(Leppäranta, 2007; Schweiger &amp; Zhang, 2015; Womack et al., 2022)","dontUpdate":true,"noteIndex":0},"citationItems":[{"id":7173,"uris":["http://zotero.org/users/6124969/items/BY8ABJGG"],"itemData":{"id":7173,"type":"book","collection-title":"Springer Praxis Books","edition":"2","ISBN":"978-3-642-04682-7","number-of-pages":"350","publisher":"Springer-Verlag Berlin Heidelberg","title":"The Drift of Sea Ice","URL":"https://doi.org/10.1007/978-3-642-04683-4","author":[{"family":"Leppäranta","given":"M."}],"issued":{"date-parts":[["2011"]]},"citation-key":"lepparanta2011_DriftSea"}},{"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 Oceans","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B26145" w:rsidRPr="00F47B9C">
        <w:fldChar w:fldCharType="separate"/>
      </w:r>
      <w:r w:rsidR="00B26145" w:rsidRPr="00F47B9C">
        <w:t>(</w:t>
      </w:r>
      <w:proofErr w:type="spellStart"/>
      <w:r w:rsidR="00B26145" w:rsidRPr="00F47B9C">
        <w:t>Leppäranta</w:t>
      </w:r>
      <w:proofErr w:type="spellEnd"/>
      <w:r w:rsidR="00B26145" w:rsidRPr="00F47B9C">
        <w:t xml:space="preserve">, 2007; Schweiger </w:t>
      </w:r>
      <w:r w:rsidR="00B26145">
        <w:t>&amp;</w:t>
      </w:r>
      <w:r w:rsidR="00B26145" w:rsidRPr="00F47B9C">
        <w:t xml:space="preserve"> Zhang, 2015; Womack et al., 2022)</w:t>
      </w:r>
      <w:r w:rsidR="00B26145" w:rsidRPr="00F47B9C">
        <w:fldChar w:fldCharType="end"/>
      </w:r>
      <w:r w:rsidR="00B26145" w:rsidRPr="00F47B9C">
        <w:t>.</w:t>
      </w:r>
      <w:r w:rsidR="00B26145">
        <w:t xml:space="preserve"> However, both </w:t>
      </w:r>
      <m:oMath>
        <m:r>
          <w:rPr>
            <w:rFonts w:ascii="Cambria Math" w:hAnsi="Cambria Math"/>
          </w:rPr>
          <m:t>θ</m:t>
        </m:r>
      </m:oMath>
      <w:r w:rsidR="00B26145">
        <w:t xml:space="preserve"> and </w:t>
      </w:r>
      <m:oMath>
        <m:r>
          <w:rPr>
            <w:rFonts w:ascii="Cambria Math" w:hAnsi="Cambria Math"/>
          </w:rPr>
          <m:t>α</m:t>
        </m:r>
      </m:oMath>
      <w:r w:rsidR="00B26145">
        <w:t xml:space="preserve"> </w:t>
      </w:r>
      <w:r w:rsidR="00BB45E9" w:rsidRPr="00F47B9C">
        <w:t>vary significantly over time</w:t>
      </w:r>
      <w:r w:rsidR="00BB45E9">
        <w:t xml:space="preserve"> (Figure 6</w:t>
      </w:r>
      <w:r w:rsidR="00B37AEA">
        <w:t>e, f</w:t>
      </w:r>
      <w:r w:rsidR="00BB45E9">
        <w:t>)</w:t>
      </w:r>
      <w:r w:rsidR="00BB45E9" w:rsidRPr="00F47B9C">
        <w:t xml:space="preserve">.  </w:t>
      </w:r>
      <w:r w:rsidR="0001325D" w:rsidRPr="0001325D">
        <w:t>Drift speed ratios are low in the warm sectors of both cyclones, while they increase after the arrival of the cold fronts</w:t>
      </w:r>
      <w:r w:rsidR="00A20120">
        <w:t xml:space="preserve">, remaining high after the passage of the 1 February cold front. </w:t>
      </w:r>
      <w:r w:rsidR="00A20120">
        <w:t xml:space="preserve">Increases in </w:t>
      </w:r>
      <m:oMath>
        <m:r>
          <w:rPr>
            <w:rFonts w:ascii="Cambria Math" w:hAnsi="Cambria Math"/>
          </w:rPr>
          <m:t>α</m:t>
        </m:r>
      </m:oMath>
      <w:r w:rsidR="00A20120">
        <w:t xml:space="preserve"> following cyclone passage has been observed previously </w:t>
      </w:r>
      <w:r w:rsidR="00A20120">
        <w:fldChar w:fldCharType="begin"/>
      </w:r>
      <w:r w:rsidR="00A20120">
        <w:instrText xml:space="preserve"> ADDIN ZOTERO_ITEM CSL_CITATION {"citationID":"epn4KUZx","properties":{"formattedCitation":"(Itkin et al., 2017)","plainCitation":"(Itkin et al., 2017)","dontUpdate":true,"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schema":"https://github.com/citation-style-language/schema/raw/master/csl-citation.json"} </w:instrText>
      </w:r>
      <w:r w:rsidR="00A20120">
        <w:fldChar w:fldCharType="separate"/>
      </w:r>
      <w:r w:rsidR="00A20120">
        <w:rPr>
          <w:noProof/>
        </w:rPr>
        <w:t>(e.g., Itkin et al., 2017)</w:t>
      </w:r>
      <w:r w:rsidR="00A20120">
        <w:fldChar w:fldCharType="end"/>
      </w:r>
      <w:r w:rsidR="00A20120">
        <w:t>. In the absence of a step change in the strength of the ocean current, the observed increase</w:t>
      </w:r>
      <w:r w:rsidR="00A20120">
        <w:t xml:space="preserve">d drift speed ratio </w:t>
      </w:r>
      <w:r w:rsidR="00A20120" w:rsidRPr="0001325D">
        <w:t>suggests that a larger fraction of atmospheric momentum is being converted into ice motion rather than adding to the internal ice stresses</w:t>
      </w:r>
      <w:r w:rsidR="00A20120">
        <w:t xml:space="preserve">. </w:t>
      </w:r>
      <w:r w:rsidR="00875A5F" w:rsidRPr="0001325D">
        <w:t xml:space="preserve">The turning angle in the warm sector is slightly larger than the mean for </w:t>
      </w:r>
      <w:r w:rsidR="00875A5F">
        <w:t>the first cyclone</w:t>
      </w:r>
      <w:r w:rsidR="00875A5F" w:rsidRPr="0001325D">
        <w:t xml:space="preserve"> but below the mean for</w:t>
      </w:r>
      <w:r w:rsidR="00875A5F">
        <w:t xml:space="preserve"> the 1 February case.</w:t>
      </w:r>
      <w:r w:rsidR="00BB45E9">
        <w:t xml:space="preserve"> </w:t>
      </w:r>
      <w:r w:rsidR="00875A5F">
        <w:t xml:space="preserve"> Following this second cyclone, we note apparent oscillation in both </w:t>
      </w:r>
      <m:oMath>
        <m:r>
          <w:rPr>
            <w:rFonts w:ascii="Cambria Math" w:hAnsi="Cambria Math"/>
          </w:rPr>
          <m:t>θ</m:t>
        </m:r>
      </m:oMath>
      <w:r w:rsidR="00875A5F">
        <w:t xml:space="preserve"> and </w:t>
      </w:r>
      <m:oMath>
        <m:r>
          <w:rPr>
            <w:rFonts w:ascii="Cambria Math" w:hAnsi="Cambria Math"/>
          </w:rPr>
          <m:t>α</m:t>
        </m:r>
      </m:oMath>
      <w:r w:rsidR="00875A5F">
        <w:t xml:space="preserve"> </w:t>
      </w:r>
      <w:r w:rsidR="00BB45E9" w:rsidRPr="00F47B9C">
        <w:t xml:space="preserve">near the inertial frequency (~12 hours), suggesting the possibility of inertial oscillations following the storm. </w:t>
      </w:r>
    </w:p>
    <w:p w14:paraId="45EC53A6" w14:textId="77777777" w:rsidR="00DF3329" w:rsidRDefault="00DF3329" w:rsidP="00DF3329">
      <w:pPr>
        <w:pStyle w:val="Heading-Secondary"/>
        <w:spacing w:line="360" w:lineRule="auto"/>
      </w:pPr>
      <w:r>
        <w:rPr>
          <w:noProof/>
        </w:rPr>
        <w:lastRenderedPageBreak/>
        <w:drawing>
          <wp:inline distT="0" distB="0" distL="0" distR="0" wp14:anchorId="5D3465C0" wp14:editId="570C1448">
            <wp:extent cx="5035618" cy="6222286"/>
            <wp:effectExtent l="0" t="0" r="0" b="1270"/>
            <wp:docPr id="1723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43013" name="Picture 1"/>
                    <pic:cNvPicPr/>
                  </pic:nvPicPr>
                  <pic:blipFill>
                    <a:blip r:embed="rId17"/>
                    <a:stretch>
                      <a:fillRect/>
                    </a:stretch>
                  </pic:blipFill>
                  <pic:spPr>
                    <a:xfrm>
                      <a:off x="0" y="0"/>
                      <a:ext cx="5035618" cy="6222286"/>
                    </a:xfrm>
                    <a:prstGeom prst="rect">
                      <a:avLst/>
                    </a:prstGeom>
                  </pic:spPr>
                </pic:pic>
              </a:graphicData>
            </a:graphic>
          </wp:inline>
        </w:drawing>
      </w:r>
    </w:p>
    <w:p w14:paraId="1651DA67" w14:textId="77777777" w:rsidR="00DF3329" w:rsidRPr="00F47B9C" w:rsidRDefault="00DF3329" w:rsidP="00DF3329">
      <w:pPr>
        <w:pStyle w:val="FigureorTableCaption"/>
        <w:keepLines/>
        <w:spacing w:line="360" w:lineRule="auto"/>
      </w:pPr>
      <w:r w:rsidRPr="00F47B9C">
        <w:t xml:space="preserve">Figure 6. Top a-d: Trajectories of sites L1, L2, L3, and Met City at hourly resolution from </w:t>
      </w:r>
      <w:r>
        <w:t xml:space="preserve">30 January </w:t>
      </w:r>
      <w:r w:rsidRPr="00F47B9C">
        <w:t>00</w:t>
      </w:r>
      <w:r>
        <w:t xml:space="preserve">:00 </w:t>
      </w:r>
      <w:r w:rsidRPr="00F47B9C">
        <w:t xml:space="preserve">UTC </w:t>
      </w:r>
      <w:r>
        <w:t xml:space="preserve">on 02 </w:t>
      </w:r>
      <w:r w:rsidRPr="00F47B9C">
        <w:t>Feb</w:t>
      </w:r>
      <w:r>
        <w:t>ruary</w:t>
      </w:r>
      <w:r w:rsidRPr="00F47B9C">
        <w:t xml:space="preserve"> 00</w:t>
      </w:r>
      <w:r>
        <w:t xml:space="preserve">:00 </w:t>
      </w:r>
      <w:r w:rsidRPr="00F47B9C">
        <w:t xml:space="preserve">UTC. Black arrows indicate the ice drift direction, light blue the observed wind direction, and dark blue the estimated wind from the ERA5 reanalysis. Arrow length is proportional to </w:t>
      </w:r>
      <w:r>
        <w:t>speed; wind speeds are scaled to 2% for comparison with the drift speed</w:t>
      </w:r>
      <w:r w:rsidRPr="00F47B9C">
        <w:t>. Bottom</w:t>
      </w:r>
      <w:r>
        <w:t>:</w:t>
      </w:r>
      <w:r w:rsidRPr="00F47B9C">
        <w:t xml:space="preserve"> (</w:t>
      </w:r>
      <w:r>
        <w:t>e</w:t>
      </w:r>
      <w:r w:rsidRPr="00F47B9C">
        <w:t>) Drift speed ratio (ice speed divided by wind speed) and (</w:t>
      </w:r>
      <w:r>
        <w:t>f</w:t>
      </w:r>
      <w:r w:rsidRPr="00F47B9C">
        <w:t xml:space="preserve">) empirical turning angle (difference between wind direction and ice drift direction) </w:t>
      </w:r>
      <w:r>
        <w:t xml:space="preserve">derived from local 10-min wind and ice drift observations </w:t>
      </w:r>
      <w:r w:rsidRPr="00F47B9C">
        <w:t xml:space="preserve">at sites L1, L2, L3, and Met City. </w:t>
      </w:r>
    </w:p>
    <w:p w14:paraId="5CE71A67" w14:textId="77777777" w:rsidR="00DF3329" w:rsidRDefault="00DF3329" w:rsidP="0092663B">
      <w:pPr>
        <w:pStyle w:val="Text"/>
        <w:spacing w:line="360" w:lineRule="auto"/>
        <w:ind w:firstLine="0"/>
      </w:pPr>
    </w:p>
    <w:p w14:paraId="476E00B1" w14:textId="7E706C4C" w:rsidR="008A2A49" w:rsidRDefault="00661BBD" w:rsidP="0092663B">
      <w:pPr>
        <w:pStyle w:val="Text"/>
        <w:spacing w:line="360" w:lineRule="auto"/>
        <w:ind w:firstLine="0"/>
      </w:pPr>
      <w:r w:rsidRPr="00F47B9C">
        <w:t xml:space="preserve">Drift trajectories of the three L-sites and the CO </w:t>
      </w:r>
      <w:r w:rsidR="00875A5F">
        <w:t xml:space="preserve">demonstrate gradual and abrupt ice motion following local changes in the advected wind field </w:t>
      </w:r>
      <w:r w:rsidRPr="00F47B9C">
        <w:t xml:space="preserve">(Figure 6a-d). </w:t>
      </w:r>
      <w:r w:rsidR="00E0268E">
        <w:t xml:space="preserve">At </w:t>
      </w:r>
      <w:r w:rsidRPr="00F47B9C">
        <w:t xml:space="preserve">all four sites, the ice drift arcs to the right and slows as the </w:t>
      </w:r>
      <w:r w:rsidR="004E0C9B">
        <w:t xml:space="preserve">first cyclone </w:t>
      </w:r>
      <w:r w:rsidRPr="00F47B9C">
        <w:t xml:space="preserve">moves away from the MOSAiC site. </w:t>
      </w:r>
      <w:r w:rsidR="00B37AEA">
        <w:t>During</w:t>
      </w:r>
      <w:r w:rsidRPr="00F47B9C">
        <w:t xml:space="preserve"> the</w:t>
      </w:r>
      <w:r w:rsidR="00B37AEA">
        <w:t xml:space="preserve"> passage of the</w:t>
      </w:r>
      <w:r w:rsidRPr="00F47B9C">
        <w:t xml:space="preserve"> </w:t>
      </w:r>
      <w:r w:rsidR="00BB45E9">
        <w:t xml:space="preserve">pressure ridge between </w:t>
      </w:r>
      <w:r w:rsidR="00E16656">
        <w:t>cyclones</w:t>
      </w:r>
      <w:r w:rsidR="004E0C9B">
        <w:t>,</w:t>
      </w:r>
      <w:r w:rsidRPr="00F47B9C">
        <w:t xml:space="preserve"> the wind direction abruptly reverses</w:t>
      </w:r>
      <w:r w:rsidR="00B37AEA">
        <w:t xml:space="preserve"> (Figure 5e; Figure 6a-d)</w:t>
      </w:r>
      <w:r w:rsidRPr="00F47B9C">
        <w:t>. This reversal occurs at 23 UTC on 30</w:t>
      </w:r>
      <w:r w:rsidR="005D1626">
        <w:t xml:space="preserve"> January</w:t>
      </w:r>
      <w:r w:rsidRPr="00F47B9C">
        <w:t xml:space="preserve"> at all sites</w:t>
      </w:r>
      <w:r w:rsidR="00F75F39" w:rsidRPr="00F47B9C">
        <w:t>, marked by the red letter A. As</w:t>
      </w:r>
      <w:r w:rsidR="00BB45E9">
        <w:t xml:space="preserve"> SLP</w:t>
      </w:r>
      <w:r w:rsidR="00F75F39" w:rsidRPr="00F47B9C">
        <w:t xml:space="preserve"> decreases and</w:t>
      </w:r>
      <w:r w:rsidR="004E0C9B">
        <w:t xml:space="preserve"> the 1 February cyclone </w:t>
      </w:r>
      <w:r w:rsidR="00F75F39" w:rsidRPr="00F47B9C">
        <w:t xml:space="preserve">approaches the CO, the ice drifts northward </w:t>
      </w:r>
      <w:r w:rsidR="003322BB">
        <w:t xml:space="preserve">due to southerly winds </w:t>
      </w:r>
      <w:r w:rsidR="00F75F39" w:rsidRPr="00F47B9C">
        <w:t xml:space="preserve">until slowing to a halt and again reversing direction. The cusp in the trajectory marking the reversal is indicated by the letter B. Notably, this reversal </w:t>
      </w:r>
      <w:r w:rsidR="00084852" w:rsidRPr="00F47B9C">
        <w:t>precedes</w:t>
      </w:r>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w:t>
      </w:r>
      <w:r w:rsidR="00C63573">
        <w:t xml:space="preserve"> (Met City)</w:t>
      </w:r>
      <w:r w:rsidR="00F75F39" w:rsidRPr="00F47B9C">
        <w:t xml:space="preserve">, and last at 0:30 UTC on </w:t>
      </w:r>
      <w:r w:rsidR="005D1626">
        <w:t>1 February</w:t>
      </w:r>
      <w:r w:rsidR="00F75F39" w:rsidRPr="00F47B9C">
        <w:t xml:space="preserve"> at L2. </w:t>
      </w:r>
      <w:r w:rsidR="003322BB">
        <w:t>These times are all about 2 h prior to the passage of the cold front and the large change in wind direction</w:t>
      </w:r>
      <w:r w:rsidR="00C63573">
        <w:t xml:space="preserve"> at each site</w:t>
      </w:r>
      <w:r w:rsidR="00E53403">
        <w:t xml:space="preserve"> (</w:t>
      </w:r>
      <w:r w:rsidR="00770B55">
        <w:t>see also times in</w:t>
      </w:r>
      <w:r w:rsidR="00E53403">
        <w:t xml:space="preserve"> Fig</w:t>
      </w:r>
      <w:r w:rsidR="00770B55">
        <w:t>ure</w:t>
      </w:r>
      <w:r w:rsidR="00E53403">
        <w:t xml:space="preserve"> 4)</w:t>
      </w:r>
      <w:r w:rsidR="000E5DDC">
        <w:t xml:space="preserve">. </w:t>
      </w:r>
      <w:r w:rsidR="00875A5F">
        <w:t>A broader view is seen through examination of c</w:t>
      </w:r>
      <w:r w:rsidR="008A2A49">
        <w:t>usps</w:t>
      </w:r>
      <w:r w:rsidR="003135EE">
        <w:t xml:space="preserve"> in </w:t>
      </w:r>
      <w:r w:rsidR="008A2A49">
        <w:t xml:space="preserve">DN </w:t>
      </w:r>
      <w:r w:rsidR="003135EE">
        <w:t>buoy trajectories</w:t>
      </w:r>
      <w:r w:rsidR="00875A5F">
        <w:t xml:space="preserve">, </w:t>
      </w:r>
      <w:r w:rsidR="003135EE">
        <w:t>identified by local minima in drift speed. Cusp timestamps display a west-east gradient spanning a 3-hour period consistent with ~25 km/h</w:t>
      </w:r>
      <w:r w:rsidR="000E5DDC">
        <w:t xml:space="preserve"> (~7 </w:t>
      </w:r>
      <w:r w:rsidR="0046707E" w:rsidRPr="00751148">
        <w:t>m</w:t>
      </w:r>
      <w:r w:rsidR="0046707E">
        <w:t xml:space="preserve"> </w:t>
      </w:r>
      <w:r w:rsidR="0046707E" w:rsidRPr="00751148">
        <w:t>s</w:t>
      </w:r>
      <w:r w:rsidR="0046707E" w:rsidRPr="0046707E">
        <w:rPr>
          <w:vertAlign w:val="superscript"/>
        </w:rPr>
        <w:t>-1</w:t>
      </w:r>
      <w:r w:rsidR="000E5DDC">
        <w:t>)</w:t>
      </w:r>
      <w:r w:rsidR="003135EE">
        <w:t xml:space="preserve"> cyclone propagation speed (Figure 7b)</w:t>
      </w:r>
      <w:r w:rsidR="00BB45E9">
        <w:t>, with some deviations</w:t>
      </w:r>
      <w:r w:rsidR="003135EE">
        <w:t xml:space="preserve"> </w:t>
      </w:r>
      <w:r w:rsidR="005C41A9">
        <w:t xml:space="preserve">likely </w:t>
      </w:r>
      <w:r w:rsidR="003135EE">
        <w:t xml:space="preserve">due to </w:t>
      </w:r>
      <w:r w:rsidR="000E5DDC">
        <w:t xml:space="preserve">propagating </w:t>
      </w:r>
      <w:r w:rsidR="003135EE">
        <w:t xml:space="preserve">internal ice stresses </w:t>
      </w:r>
      <w:r w:rsidR="000E5DDC">
        <w:t>from</w:t>
      </w:r>
      <w:r w:rsidR="003135EE">
        <w:t xml:space="preserve"> nonlocal forcing. Further from the storm center, 48-hour drift trajectories show clockwise motion to the right of the storm (Figure 7c, d) and counter-clockwise motion to the left (Figure 7a), with the sharpness of the turn increasing </w:t>
      </w:r>
      <w:r w:rsidR="0001325D">
        <w:t>nearer</w:t>
      </w:r>
      <w:r w:rsidR="003135EE">
        <w:t xml:space="preserve"> the storm center</w:t>
      </w:r>
      <w:r w:rsidR="0001325D">
        <w:t xml:space="preserve"> due to the smaller radii of the quasi-annular wind around the low center.</w:t>
      </w:r>
    </w:p>
    <w:p w14:paraId="0BADEEF3" w14:textId="77777777" w:rsidR="003135EE" w:rsidRDefault="003135EE" w:rsidP="0092663B">
      <w:pPr>
        <w:pStyle w:val="Text"/>
        <w:spacing w:line="360" w:lineRule="auto"/>
        <w:ind w:firstLine="0"/>
        <w:rPr>
          <w:noProof/>
        </w:rPr>
      </w:pPr>
    </w:p>
    <w:p w14:paraId="23891EE7" w14:textId="48A35F93" w:rsidR="003135EE" w:rsidRDefault="00E16656" w:rsidP="0092663B">
      <w:pPr>
        <w:pStyle w:val="Text"/>
        <w:spacing w:line="360" w:lineRule="auto"/>
        <w:rPr>
          <w:noProof/>
        </w:rPr>
      </w:pPr>
      <w:r>
        <w:rPr>
          <w:noProof/>
        </w:rPr>
        <w:lastRenderedPageBreak/>
        <w:drawing>
          <wp:inline distT="0" distB="0" distL="0" distR="0" wp14:anchorId="3E965375" wp14:editId="49990CCC">
            <wp:extent cx="5943600" cy="5264002"/>
            <wp:effectExtent l="0" t="0" r="0" b="0"/>
            <wp:docPr id="1702302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302912" name="Picture 2"/>
                    <pic:cNvPicPr/>
                  </pic:nvPicPr>
                  <pic:blipFill>
                    <a:blip r:embed="rId18"/>
                    <a:stretch>
                      <a:fillRect/>
                    </a:stretch>
                  </pic:blipFill>
                  <pic:spPr>
                    <a:xfrm>
                      <a:off x="0" y="0"/>
                      <a:ext cx="5943600" cy="5264002"/>
                    </a:xfrm>
                    <a:prstGeom prst="rect">
                      <a:avLst/>
                    </a:prstGeom>
                  </pic:spPr>
                </pic:pic>
              </a:graphicData>
            </a:graphic>
          </wp:inline>
        </w:drawing>
      </w:r>
    </w:p>
    <w:p w14:paraId="6D9554D5" w14:textId="56389713" w:rsidR="003135EE" w:rsidRDefault="003135EE" w:rsidP="00770B55">
      <w:pPr>
        <w:pStyle w:val="FigureorTableCaption"/>
        <w:keepLines/>
        <w:spacing w:line="360" w:lineRule="auto"/>
      </w:pPr>
      <w:r w:rsidRPr="1AB51EAA">
        <w:rPr>
          <w:b/>
          <w:bCs/>
        </w:rPr>
        <w:t xml:space="preserve">Figure </w:t>
      </w:r>
      <w:r>
        <w:rPr>
          <w:b/>
          <w:bCs/>
        </w:rPr>
        <w:t>7</w:t>
      </w:r>
      <w:r>
        <w:t xml:space="preserve">. Buoy trajectories from 31 January 00:00 UTC to 2 February 00:00 UTC. Small squares indicate the beginning of the time series. Black lines show the 30-min resolution drift tracks, and black circles show the position every 6 hours. Distance from the CO is indicated with the axis units and radii at 50 km, 100 km, and </w:t>
      </w:r>
      <w:r w:rsidR="000E5DDC">
        <w:t>350</w:t>
      </w:r>
      <w:r>
        <w:t xml:space="preserve"> km. In panel b, the time of the drift speed minimum relative to 1 February 00:00 UTC is indicated with color. Trajectories of a subset of DN buoys are shown for clarity. L-sites are marked with large squares, while the CO is marked by a star. In panels a and b, the position of the sea level pressure low from the ERA5 reanalysis is marked at hourly intervals with triangles</w:t>
      </w:r>
      <w:r w:rsidR="002324EF">
        <w:t xml:space="preserve"> and labeled with the corresponding hour of day.</w:t>
      </w:r>
    </w:p>
    <w:p w14:paraId="6A287D1F" w14:textId="77777777" w:rsidR="003135EE" w:rsidRDefault="003135EE" w:rsidP="0092663B">
      <w:pPr>
        <w:pStyle w:val="Text"/>
        <w:spacing w:line="360" w:lineRule="auto"/>
        <w:rPr>
          <w:noProof/>
        </w:rPr>
      </w:pPr>
    </w:p>
    <w:p w14:paraId="15F5FCF1" w14:textId="204FB371" w:rsidR="00002B9D" w:rsidRDefault="006E404A" w:rsidP="0092663B">
      <w:pPr>
        <w:pStyle w:val="FigureorTableCaption"/>
        <w:spacing w:line="360" w:lineRule="auto"/>
      </w:pPr>
      <w:r>
        <w:rPr>
          <w:noProof/>
        </w:rPr>
        <w:lastRenderedPageBreak/>
        <w:drawing>
          <wp:inline distT="0" distB="0" distL="0" distR="0" wp14:anchorId="2CA3CBEC" wp14:editId="0B07C5D8">
            <wp:extent cx="5943600" cy="3339101"/>
            <wp:effectExtent l="0" t="0" r="0" b="1270"/>
            <wp:docPr id="413410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10560" name="Picture 2"/>
                    <pic:cNvPicPr/>
                  </pic:nvPicPr>
                  <pic:blipFill>
                    <a:blip r:embed="rId19"/>
                    <a:stretch>
                      <a:fillRect/>
                    </a:stretch>
                  </pic:blipFill>
                  <pic:spPr>
                    <a:xfrm>
                      <a:off x="0" y="0"/>
                      <a:ext cx="5943600" cy="3339101"/>
                    </a:xfrm>
                    <a:prstGeom prst="rect">
                      <a:avLst/>
                    </a:prstGeom>
                  </pic:spPr>
                </pic:pic>
              </a:graphicData>
            </a:graphic>
          </wp:inline>
        </w:drawing>
      </w:r>
    </w:p>
    <w:p w14:paraId="18F55ED4" w14:textId="6BC0FD08" w:rsidR="00002B9D" w:rsidRDefault="00002B9D" w:rsidP="00770B55">
      <w:pPr>
        <w:pStyle w:val="FigureorTableCaption"/>
        <w:keepLines/>
        <w:spacing w:line="360" w:lineRule="auto"/>
      </w:pPr>
      <w:r w:rsidRPr="1AB51EAA">
        <w:rPr>
          <w:b/>
          <w:bCs/>
        </w:rPr>
        <w:t xml:space="preserve">Figure </w:t>
      </w:r>
      <w:r w:rsidR="000150B9">
        <w:rPr>
          <w:b/>
          <w:bCs/>
        </w:rPr>
        <w:t>8</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hPa spacing)</w:t>
      </w:r>
      <w:r w:rsidR="001C3A39">
        <w:t xml:space="preserve">, </w:t>
      </w:r>
      <w:r w:rsidRPr="002E78F3">
        <w:t>near-surface (10 m) wind fields (</w:t>
      </w:r>
      <w:r>
        <w:t xml:space="preserve">blue </w:t>
      </w:r>
      <w:r w:rsidRPr="002E78F3">
        <w:t>arrows)</w:t>
      </w:r>
      <w:r w:rsidR="001C3A39">
        <w:t xml:space="preserve">, and </w:t>
      </w:r>
      <w:r w:rsidR="005C7780">
        <w:t xml:space="preserve">16 and 20 </w:t>
      </w:r>
      <w:r w:rsidR="0046707E" w:rsidRPr="00751148">
        <w:t>m</w:t>
      </w:r>
      <w:r w:rsidR="0046707E">
        <w:t xml:space="preserve"> </w:t>
      </w:r>
      <w:r w:rsidR="0046707E" w:rsidRPr="00751148">
        <w:t>s</w:t>
      </w:r>
      <w:r w:rsidR="0046707E" w:rsidRPr="0046707E">
        <w:rPr>
          <w:vertAlign w:val="superscript"/>
        </w:rPr>
        <w:t>-1</w:t>
      </w:r>
      <w:r w:rsidR="005C7780">
        <w:t xml:space="preserve"> isotachs of the 950 hPa winds (green contours)</w:t>
      </w:r>
      <w:r w:rsidRPr="002E78F3">
        <w:t xml:space="preserve"> at times corresponding to vertical lines in the velocity time series to the</w:t>
      </w:r>
      <w:r>
        <w:t xml:space="preserve"> </w:t>
      </w:r>
      <w:r w:rsidRPr="002E78F3">
        <w:t>left</w:t>
      </w:r>
      <w:r w:rsidR="00B52E5A">
        <w:t>.</w:t>
      </w:r>
      <w:r>
        <w:t xml:space="preserve"> </w:t>
      </w:r>
      <w:r w:rsidR="00EC3D92">
        <w:t xml:space="preserve">The position of the SLP minimum is marked with “L”. The cold front is marked in blue and the warm front </w:t>
      </w:r>
      <w:r w:rsidR="006E404A">
        <w:t xml:space="preserve">is </w:t>
      </w:r>
      <w:r w:rsidR="00EC3D92">
        <w:t>marked in re</w:t>
      </w:r>
      <w:r w:rsidR="000E5DDC">
        <w:t>d.</w:t>
      </w:r>
      <w:r w:rsidR="00EC3D92">
        <w:t xml:space="preserve"> </w:t>
      </w:r>
      <w:r w:rsidR="000E5DDC">
        <w:t>S</w:t>
      </w:r>
      <w:r w:rsidR="00EC3D92">
        <w:t>olid fronts are surface level and dashed are elevated.</w:t>
      </w:r>
    </w:p>
    <w:p w14:paraId="743E1DD7" w14:textId="2813FA03" w:rsidR="00783591" w:rsidRDefault="0084775F" w:rsidP="00770B55">
      <w:pPr>
        <w:pStyle w:val="Text"/>
        <w:spacing w:line="360" w:lineRule="auto"/>
        <w:ind w:firstLine="0"/>
      </w:pPr>
      <w:r w:rsidRPr="0084775F">
        <w:rPr>
          <w:noProof/>
        </w:rPr>
        <w:t>The clearest sign of the storm</w:t>
      </w:r>
      <w:r w:rsidR="004E75CF">
        <w:rPr>
          <w:noProof/>
        </w:rPr>
        <w:t>’s</w:t>
      </w:r>
      <w:r w:rsidRPr="0084775F">
        <w:rPr>
          <w:noProof/>
        </w:rPr>
        <w:t xml:space="preserve"> impact on the ice velocity is through the effect of the LLJ as it develops and moves across the MOSAiC array.</w:t>
      </w:r>
      <w:r w:rsidR="00BB45E9" w:rsidRPr="00BB45E9">
        <w:rPr>
          <w:noProof/>
        </w:rPr>
        <w:t xml:space="preserve"> </w:t>
      </w:r>
      <w:r w:rsidR="00BB45E9">
        <w:rPr>
          <w:noProof/>
        </w:rPr>
        <w:t xml:space="preserve">High ice drift speeds indicate efficient downward mixing of momentum through the </w:t>
      </w:r>
      <w:r w:rsidR="000E5DDC">
        <w:rPr>
          <w:noProof/>
        </w:rPr>
        <w:t>atmospheric boundary</w:t>
      </w:r>
      <w:r w:rsidR="00BB45E9">
        <w:rPr>
          <w:noProof/>
        </w:rPr>
        <w:t xml:space="preserve"> layer. </w:t>
      </w:r>
      <w:r w:rsidR="00875A5F">
        <w:rPr>
          <w:noProof/>
        </w:rPr>
        <w:t>S</w:t>
      </w:r>
      <w:r w:rsidR="00D428F8">
        <w:rPr>
          <w:noProof/>
        </w:rPr>
        <w:t>oundings and ship surface meteorological data were assimilated by ERA5</w:t>
      </w:r>
      <w:r w:rsidR="00875A5F">
        <w:rPr>
          <w:noProof/>
        </w:rPr>
        <w:t xml:space="preserve"> </w:t>
      </w:r>
      <w:r w:rsidR="00875A5F">
        <w:rPr>
          <w:noProof/>
        </w:rPr>
        <w:fldChar w:fldCharType="begin"/>
      </w:r>
      <w:r w:rsidR="00D264D1">
        <w:rPr>
          <w:noProof/>
        </w:rPr>
        <w:instrText xml:space="preserve"> ADDIN ZOTERO_ITEM CSL_CITATION {"citationID":"6mrvHBHR","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75A5F">
        <w:rPr>
          <w:noProof/>
        </w:rPr>
        <w:fldChar w:fldCharType="separate"/>
      </w:r>
      <w:r w:rsidR="00D264D1">
        <w:rPr>
          <w:noProof/>
        </w:rPr>
        <w:t>(Rinke et al., 2021)</w:t>
      </w:r>
      <w:r w:rsidR="00875A5F">
        <w:rPr>
          <w:noProof/>
        </w:rPr>
        <w:fldChar w:fldCharType="end"/>
      </w:r>
      <w:r w:rsidR="00D264D1">
        <w:rPr>
          <w:noProof/>
        </w:rPr>
        <w:t>, but</w:t>
      </w:r>
      <w:r w:rsidR="00BB45E9">
        <w:rPr>
          <w:noProof/>
        </w:rPr>
        <w:t xml:space="preserve"> buoy velocities</w:t>
      </w:r>
      <w:r w:rsidR="00D264D1">
        <w:rPr>
          <w:noProof/>
        </w:rPr>
        <w:t xml:space="preserve"> were not. Hence</w:t>
      </w:r>
      <w:r w:rsidR="00BB45E9">
        <w:rPr>
          <w:noProof/>
        </w:rPr>
        <w:t>, coincident ice velocity and 950 hPa wind speed maxima (Figure 8d-g)  serve as an independent confirmation that the location of the LLJ in ERA5 is approximately correct.</w:t>
      </w:r>
      <w:r w:rsidR="00E16656">
        <w:rPr>
          <w:noProof/>
        </w:rPr>
        <w:t xml:space="preserve"> During the second cyclone,</w:t>
      </w:r>
      <w:r w:rsidR="00783591">
        <w:rPr>
          <w:noProof/>
        </w:rPr>
        <w:t xml:space="preserve"> </w:t>
      </w:r>
      <w:r w:rsidR="00E16656">
        <w:rPr>
          <w:noProof/>
        </w:rPr>
        <w:t>t</w:t>
      </w:r>
      <w:r w:rsidR="008A2A49">
        <w:rPr>
          <w:noProof/>
        </w:rPr>
        <w:t xml:space="preserve">he cold sector LLJ </w:t>
      </w:r>
      <w:r w:rsidR="000E5DDC">
        <w:rPr>
          <w:noProof/>
        </w:rPr>
        <w:t xml:space="preserve">core </w:t>
      </w:r>
      <w:r w:rsidR="008A2A49">
        <w:rPr>
          <w:noProof/>
        </w:rPr>
        <w:t>first passes over the left buoy group</w:t>
      </w:r>
      <w:r w:rsidR="000E5DDC">
        <w:rPr>
          <w:noProof/>
        </w:rPr>
        <w:t xml:space="preserve"> (Figure 8e)</w:t>
      </w:r>
      <w:r w:rsidR="008A2A49">
        <w:rPr>
          <w:noProof/>
        </w:rPr>
        <w:t xml:space="preserve">, </w:t>
      </w:r>
      <w:r w:rsidR="008A2A49">
        <w:rPr>
          <w:noProof/>
        </w:rPr>
        <w:lastRenderedPageBreak/>
        <w:t xml:space="preserve">where drift speeds reach </w:t>
      </w:r>
      <w:r w:rsidR="00783591" w:rsidRPr="0084775F">
        <w:rPr>
          <w:noProof/>
        </w:rPr>
        <w:t>an average speed of 37 c</w:t>
      </w:r>
      <w:r w:rsidR="0046707E" w:rsidRPr="00751148">
        <w:t>m</w:t>
      </w:r>
      <w:r w:rsidR="0046707E">
        <w:t xml:space="preserve"> </w:t>
      </w:r>
      <w:r w:rsidR="0046707E" w:rsidRPr="00751148">
        <w:t>s</w:t>
      </w:r>
      <w:r w:rsidR="0046707E" w:rsidRPr="0046707E">
        <w:rPr>
          <w:vertAlign w:val="superscript"/>
        </w:rPr>
        <w:t>-1</w:t>
      </w:r>
      <w:r w:rsidR="00783591" w:rsidRPr="0084775F">
        <w:rPr>
          <w:noProof/>
        </w:rPr>
        <w:t xml:space="preserve"> between </w:t>
      </w:r>
      <w:r w:rsidR="00783591">
        <w:rPr>
          <w:noProof/>
        </w:rPr>
        <w:t>0</w:t>
      </w:r>
      <w:r w:rsidR="00783591" w:rsidRPr="0084775F">
        <w:rPr>
          <w:noProof/>
        </w:rPr>
        <w:t>1</w:t>
      </w:r>
      <w:r w:rsidR="0034188E">
        <w:rPr>
          <w:noProof/>
        </w:rPr>
        <w:t>:00</w:t>
      </w:r>
      <w:r w:rsidR="00783591" w:rsidRPr="0084775F">
        <w:rPr>
          <w:noProof/>
        </w:rPr>
        <w:t xml:space="preserve"> and </w:t>
      </w:r>
      <w:r w:rsidR="00783591">
        <w:rPr>
          <w:noProof/>
        </w:rPr>
        <w:t>0</w:t>
      </w:r>
      <w:r w:rsidR="00783591" w:rsidRPr="0084775F">
        <w:rPr>
          <w:noProof/>
        </w:rPr>
        <w:t>2</w:t>
      </w:r>
      <w:r w:rsidR="0034188E">
        <w:rPr>
          <w:noProof/>
        </w:rPr>
        <w:t>:00</w:t>
      </w:r>
      <w:r w:rsidR="00783591" w:rsidRPr="0084775F">
        <w:rPr>
          <w:noProof/>
        </w:rPr>
        <w:t xml:space="preserve"> UTC on</w:t>
      </w:r>
      <w:r w:rsidR="00783591">
        <w:rPr>
          <w:noProof/>
        </w:rPr>
        <w:t xml:space="preserve"> 1 February</w:t>
      </w:r>
      <w:r w:rsidR="000E5DDC">
        <w:rPr>
          <w:noProof/>
        </w:rPr>
        <w:t xml:space="preserve"> (Figure 8c) under the LLJ core of </w:t>
      </w:r>
      <w:r w:rsidR="00B37AEA">
        <w:rPr>
          <w:noProof/>
        </w:rPr>
        <w:t>&gt;</w:t>
      </w:r>
      <w:r w:rsidR="000E5DDC">
        <w:rPr>
          <w:noProof/>
        </w:rPr>
        <w:t>2</w:t>
      </w:r>
      <w:r w:rsidR="00B37AEA">
        <w:rPr>
          <w:noProof/>
        </w:rPr>
        <w:t>0</w:t>
      </w:r>
      <w:r w:rsidR="000E5DDC">
        <w:rPr>
          <w:noProof/>
        </w:rPr>
        <w:t xml:space="preserve"> </w:t>
      </w:r>
      <w:r w:rsidR="0046707E" w:rsidRPr="00751148">
        <w:t>m</w:t>
      </w:r>
      <w:r w:rsidR="0046707E">
        <w:t xml:space="preserve"> </w:t>
      </w:r>
      <w:r w:rsidR="0046707E" w:rsidRPr="00751148">
        <w:t>s</w:t>
      </w:r>
      <w:r w:rsidR="0046707E" w:rsidRPr="0046707E">
        <w:rPr>
          <w:vertAlign w:val="superscript"/>
        </w:rPr>
        <w:t>-1</w:t>
      </w:r>
      <w:r w:rsidR="000E5DDC">
        <w:rPr>
          <w:noProof/>
        </w:rPr>
        <w:t>.</w:t>
      </w:r>
      <w:r w:rsidR="00783591">
        <w:rPr>
          <w:noProof/>
        </w:rPr>
        <w:t xml:space="preserve"> </w:t>
      </w:r>
      <w:r w:rsidR="008A2A49">
        <w:rPr>
          <w:noProof/>
        </w:rPr>
        <w:t xml:space="preserve">The DN buoys come nearly to a full stop </w:t>
      </w:r>
      <w:r w:rsidR="00D428F8">
        <w:rPr>
          <w:noProof/>
        </w:rPr>
        <w:t xml:space="preserve">at this time </w:t>
      </w:r>
      <w:r w:rsidR="008A2A49">
        <w:rPr>
          <w:noProof/>
        </w:rPr>
        <w:t>before reversing direction and being accelerated by the cold sector LLJ</w:t>
      </w:r>
      <w:r w:rsidR="000E5DDC">
        <w:rPr>
          <w:noProof/>
        </w:rPr>
        <w:t xml:space="preserve"> (Figure 8c).</w:t>
      </w:r>
      <w:r w:rsidR="008A2A49">
        <w:rPr>
          <w:noProof/>
        </w:rPr>
        <w:t xml:space="preserve"> </w:t>
      </w:r>
      <w:r w:rsidR="00D264D1">
        <w:rPr>
          <w:noProof/>
        </w:rPr>
        <w:t xml:space="preserve">Buoys in the NW sector of the DN accelerate ahead of the cold front (Figure 8c,e, see also the animations in the Supplemental Information). </w:t>
      </w:r>
      <w:r w:rsidR="00D264D1">
        <w:t xml:space="preserve">That is, the 2 h difference in wind and ice drift direction changes and the deviations in the propagation of the ice drift reversals is most likely due to internal ice stresses caused by non-local wind forcing behind the cold front. The timing and direction of changes in drift direction are consistent with atmospheric stresses propagating from below the cold sector LLJ as it approaches the DN. </w:t>
      </w:r>
      <w:r w:rsidR="000D2FD3" w:rsidRPr="00F47B9C">
        <w:rPr>
          <w:noProof/>
        </w:rPr>
        <w:t xml:space="preserve">Maximum </w:t>
      </w:r>
      <w:r w:rsidR="00D264D1">
        <w:rPr>
          <w:noProof/>
        </w:rPr>
        <w:t xml:space="preserve">drift </w:t>
      </w:r>
      <w:r w:rsidR="000D2FD3" w:rsidRPr="00F47B9C">
        <w:rPr>
          <w:noProof/>
        </w:rPr>
        <w:t>speeds of 42-49 c</w:t>
      </w:r>
      <w:r w:rsidR="0046707E" w:rsidRPr="00751148">
        <w:t>m</w:t>
      </w:r>
      <w:r w:rsidR="0046707E">
        <w:t xml:space="preserve"> </w:t>
      </w:r>
      <w:r w:rsidR="0046707E" w:rsidRPr="00751148">
        <w:t>s</w:t>
      </w:r>
      <w:r w:rsidR="0046707E" w:rsidRPr="0046707E">
        <w:rPr>
          <w:vertAlign w:val="superscript"/>
        </w:rPr>
        <w:t>-1</w:t>
      </w:r>
      <w:r w:rsidR="000D2FD3" w:rsidRPr="00F47B9C">
        <w:rPr>
          <w:noProof/>
        </w:rPr>
        <w:t xml:space="preserve"> </w:t>
      </w:r>
      <w:r w:rsidR="000D2FD3">
        <w:rPr>
          <w:noProof/>
        </w:rPr>
        <w:t>occur</w:t>
      </w:r>
      <w:r w:rsidR="000D2FD3" w:rsidRPr="00F47B9C">
        <w:rPr>
          <w:noProof/>
        </w:rPr>
        <w:t xml:space="preserve"> between </w:t>
      </w:r>
      <w:r w:rsidR="000D2FD3">
        <w:rPr>
          <w:noProof/>
        </w:rPr>
        <w:t>0</w:t>
      </w:r>
      <w:r w:rsidR="000D2FD3" w:rsidRPr="00F47B9C">
        <w:rPr>
          <w:noProof/>
        </w:rPr>
        <w:t>5</w:t>
      </w:r>
      <w:r w:rsidR="000D2FD3">
        <w:rPr>
          <w:noProof/>
        </w:rPr>
        <w:t>:00</w:t>
      </w:r>
      <w:r w:rsidR="000D2FD3" w:rsidRPr="00F47B9C">
        <w:rPr>
          <w:noProof/>
        </w:rPr>
        <w:t xml:space="preserve"> and </w:t>
      </w:r>
      <w:r w:rsidR="000D2FD3">
        <w:rPr>
          <w:noProof/>
        </w:rPr>
        <w:t>0</w:t>
      </w:r>
      <w:r w:rsidR="000D2FD3" w:rsidRPr="00F47B9C">
        <w:rPr>
          <w:noProof/>
        </w:rPr>
        <w:t>8</w:t>
      </w:r>
      <w:r w:rsidR="000D2FD3">
        <w:rPr>
          <w:noProof/>
        </w:rPr>
        <w:t>:00</w:t>
      </w:r>
      <w:r w:rsidR="000D2FD3" w:rsidRPr="00F47B9C">
        <w:rPr>
          <w:noProof/>
        </w:rPr>
        <w:t xml:space="preserve"> UTC on </w:t>
      </w:r>
      <w:r w:rsidR="000D2FD3">
        <w:rPr>
          <w:noProof/>
        </w:rPr>
        <w:t>1 February</w:t>
      </w:r>
      <w:r w:rsidR="000E5DDC">
        <w:rPr>
          <w:noProof/>
        </w:rPr>
        <w:t xml:space="preserve"> (Figure 8c)</w:t>
      </w:r>
      <w:r w:rsidR="000D2FD3">
        <w:rPr>
          <w:noProof/>
        </w:rPr>
        <w:t xml:space="preserve"> as the LLJ </w:t>
      </w:r>
      <w:r w:rsidR="000E5DDC">
        <w:rPr>
          <w:noProof/>
        </w:rPr>
        <w:t xml:space="preserve">core </w:t>
      </w:r>
      <w:r w:rsidR="000D2FD3">
        <w:rPr>
          <w:noProof/>
        </w:rPr>
        <w:t>passes overhead</w:t>
      </w:r>
      <w:r w:rsidR="000E5DDC">
        <w:rPr>
          <w:noProof/>
        </w:rPr>
        <w:t xml:space="preserve"> (Figure 8f)</w:t>
      </w:r>
      <w:r w:rsidR="000D2FD3">
        <w:rPr>
          <w:noProof/>
        </w:rPr>
        <w:t xml:space="preserve">. </w:t>
      </w:r>
      <w:r w:rsidR="0001325D">
        <w:rPr>
          <w:noProof/>
        </w:rPr>
        <w:t xml:space="preserve">There is a larger spread in velocity between the DN buoys during this time, implying deformation. </w:t>
      </w:r>
      <w:r w:rsidR="00783591">
        <w:rPr>
          <w:noProof/>
        </w:rPr>
        <w:t xml:space="preserve">The DN buoys and the right group reach their maximum speeds at approximately the same time (Figure </w:t>
      </w:r>
      <w:r w:rsidR="000150B9">
        <w:rPr>
          <w:noProof/>
        </w:rPr>
        <w:t>8</w:t>
      </w:r>
      <w:r w:rsidR="00783591">
        <w:rPr>
          <w:noProof/>
        </w:rPr>
        <w:t xml:space="preserve">c, f) yet due to the </w:t>
      </w:r>
      <w:r w:rsidR="000E5DDC">
        <w:rPr>
          <w:noProof/>
        </w:rPr>
        <w:t>wind curvature within the LLJ core</w:t>
      </w:r>
      <w:r w:rsidR="00E16656">
        <w:rPr>
          <w:noProof/>
        </w:rPr>
        <w:t xml:space="preserve">, </w:t>
      </w:r>
      <w:r w:rsidR="00783591">
        <w:rPr>
          <w:noProof/>
        </w:rPr>
        <w:t>the direction of</w:t>
      </w:r>
      <w:r w:rsidR="000E5DDC">
        <w:rPr>
          <w:noProof/>
        </w:rPr>
        <w:t xml:space="preserve"> ice</w:t>
      </w:r>
      <w:r w:rsidR="00783591">
        <w:rPr>
          <w:noProof/>
        </w:rPr>
        <w:t xml:space="preserve"> motion is different. </w:t>
      </w:r>
    </w:p>
    <w:p w14:paraId="6C340992" w14:textId="77777777" w:rsidR="00002B9D" w:rsidRDefault="00002B9D" w:rsidP="0092663B">
      <w:pPr>
        <w:pStyle w:val="Heading-Secondary"/>
        <w:spacing w:line="360" w:lineRule="auto"/>
        <w:ind w:left="0"/>
      </w:pPr>
      <w:r w:rsidRPr="00F47B9C">
        <w:t>4.</w:t>
      </w:r>
      <w:r>
        <w:t>2</w:t>
      </w:r>
      <w:r w:rsidRPr="00F47B9C">
        <w:t xml:space="preserve"> </w:t>
      </w:r>
      <w:r>
        <w:t>Sea ice deformation</w:t>
      </w:r>
    </w:p>
    <w:p w14:paraId="2014019F" w14:textId="5529D3C1" w:rsidR="00BE7CAA" w:rsidRDefault="0034188E" w:rsidP="0092663B">
      <w:pPr>
        <w:pStyle w:val="Text"/>
        <w:spacing w:line="360" w:lineRule="auto"/>
        <w:ind w:firstLine="0"/>
      </w:pPr>
      <w:r>
        <w:t xml:space="preserve">Differential motion </w:t>
      </w:r>
      <w:r w:rsidR="00E0268E">
        <w:t>across the buoy array</w:t>
      </w:r>
      <w:r>
        <w:t xml:space="preserve"> implies deformation.</w:t>
      </w:r>
      <w:r w:rsidR="00002B9D">
        <w:t xml:space="preserve"> We measure this deformation by monitoring the changes in polygons formed by subsets of the buoy </w:t>
      </w:r>
      <w:r w:rsidR="003775BE">
        <w:t xml:space="preserve">array (Figures 9, 10) </w:t>
      </w:r>
      <w:r w:rsidR="009923B2">
        <w:t xml:space="preserve">and </w:t>
      </w:r>
      <w:r w:rsidR="003775BE">
        <w:t>through examination of ice radar imagery (Figure 11)</w:t>
      </w:r>
      <w:r w:rsidR="00002B9D">
        <w:t xml:space="preserve">. </w:t>
      </w:r>
      <w:r w:rsidR="00E0268E">
        <w:t xml:space="preserve">At moderate-to-large scales (purple, yellow, and black lines </w:t>
      </w:r>
      <w:r w:rsidR="0076059D">
        <w:t xml:space="preserve">and polygons </w:t>
      </w:r>
      <w:r w:rsidR="00E0268E">
        <w:t>in Figure 9), the largest signals in strain rates can be understood as responses to the cyclone-scale wind gradients and the positions of the LLJ</w:t>
      </w:r>
      <w:r w:rsidR="0001325D">
        <w:t xml:space="preserve"> cores</w:t>
      </w:r>
      <w:r w:rsidR="00E0268E">
        <w:t>. As a band of high wind speeds is advected over the ice, the ice experiences changes in vorticity, divergence, and shear strain rate</w:t>
      </w:r>
      <w:r w:rsidR="00BE7CAA">
        <w:t xml:space="preserve"> </w:t>
      </w:r>
      <w:r w:rsidR="00BE7CAA">
        <w:fldChar w:fldCharType="begin"/>
      </w:r>
      <w:r w:rsidR="00BE7CAA">
        <w:instrText xml:space="preserve"> ADDIN ZOTERO_ITEM CSL_CITATION {"citationID":"WgnEakMJ","properties":{"formattedCitation":"(Haller et al., 2014; Lindsay, 2002)","plainCitation":"(Haller et al., 2014; Lindsay, 2002)","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rsidR="00BE7CAA">
        <w:fldChar w:fldCharType="separate"/>
      </w:r>
      <w:r w:rsidR="00BE7CAA">
        <w:rPr>
          <w:noProof/>
        </w:rPr>
        <w:t>(Haller et al., 2014; Lindsay, 2002)</w:t>
      </w:r>
      <w:r w:rsidR="00BE7CAA">
        <w:fldChar w:fldCharType="end"/>
      </w:r>
      <w:r w:rsidR="00E0268E">
        <w:t xml:space="preserve">. For the LLJ behind the storm, the vorticity pattern is first cyclonic, accompanied by gradually increasing divergence (opening), then as the wind speed slows, the sense of rotation reverses, and the ice closes. </w:t>
      </w:r>
      <w:r w:rsidR="0076059D">
        <w:t xml:space="preserve">This is seen on 1 February both for the purple (00 to 08 UTC) and black (04-11 UTC) polygons, but at slightly different times. </w:t>
      </w:r>
      <w:r w:rsidR="00E0268E">
        <w:t>Significant variability exists in the strain rates, particularly maximum shear strain rate, likely due to the complex interaction of the geometry of ice fractures and the varying wind forcing.</w:t>
      </w:r>
      <w:r w:rsidR="00BE7CAA">
        <w:t xml:space="preserve"> T</w:t>
      </w:r>
      <w:r w:rsidR="00BE7CAA" w:rsidRPr="00C00961">
        <w:t>he vorticity signal is broadly coherent</w:t>
      </w:r>
      <w:r w:rsidR="00BE7CAA">
        <w:t xml:space="preserve"> (Figures 9c, 10c)</w:t>
      </w:r>
      <w:r w:rsidR="00BE7CAA" w:rsidRPr="00C00961">
        <w:t xml:space="preserve">, with a clear peak in positive vorticity at </w:t>
      </w:r>
      <w:r w:rsidR="00BE7CAA">
        <w:t>2-3</w:t>
      </w:r>
      <w:r w:rsidR="00BE7CAA" w:rsidRPr="00C00961">
        <w:t xml:space="preserve"> UTC on</w:t>
      </w:r>
      <w:r w:rsidR="00BE7CAA">
        <w:t xml:space="preserve"> 1</w:t>
      </w:r>
      <w:r w:rsidR="00BE7CAA" w:rsidRPr="00C00961">
        <w:t xml:space="preserve"> </w:t>
      </w:r>
      <w:r w:rsidR="00BE7CAA">
        <w:t xml:space="preserve">February </w:t>
      </w:r>
      <w:r w:rsidR="00BE7CAA" w:rsidRPr="00C00961">
        <w:t>and a trough of strongly negative vorticity between 9-11 UTC on</w:t>
      </w:r>
      <w:r w:rsidR="00BE7CAA">
        <w:t xml:space="preserve"> 1</w:t>
      </w:r>
      <w:r w:rsidR="00BE7CAA" w:rsidRPr="00C00961">
        <w:t xml:space="preserve"> </w:t>
      </w:r>
      <w:r w:rsidR="00BE7CAA">
        <w:t>February</w:t>
      </w:r>
      <w:r w:rsidR="0076059D">
        <w:t xml:space="preserve"> in all except the purple buoy group, which has the same </w:t>
      </w:r>
      <w:r w:rsidR="0076059D">
        <w:lastRenderedPageBreak/>
        <w:t>positive/negative vorticity couplet except 6-8 h earlier. The cold-sector trajectory and different timing of the position of this buoy group relative to the LLJ core seen in Figure 9d-g likely explain this time difference</w:t>
      </w:r>
      <w:r w:rsidR="00BE7CAA" w:rsidRPr="00C00961">
        <w:t>. This coherent positive ice-vorticity signal should be expected from the presence of the narrow axisymmetric atmospheric LLJ</w:t>
      </w:r>
      <w:r w:rsidR="0076059D">
        <w:t xml:space="preserve"> annulus</w:t>
      </w:r>
      <w:r w:rsidR="00BE7CAA" w:rsidRPr="00C00961">
        <w:t xml:space="preserve"> surrounding the cyclone. The positive vorticity signal as the storm approaches is damped because the LLJs developing in the warm and cold sectors of the storm had not yet joined</w:t>
      </w:r>
      <w:r w:rsidR="00E16656">
        <w:t>,</w:t>
      </w:r>
      <w:r w:rsidR="0076059D">
        <w:t xml:space="preserve"> and</w:t>
      </w:r>
      <w:r w:rsidR="00BE7CAA" w:rsidRPr="00C00961">
        <w:t xml:space="preserve"> the winds ahead of the low center were weaker than the winds behind it (</w:t>
      </w:r>
      <w:r w:rsidR="00BE7CAA">
        <w:t>cf.</w:t>
      </w:r>
      <w:r w:rsidR="00BE7CAA" w:rsidRPr="00C00961">
        <w:t xml:space="preserve"> Fig</w:t>
      </w:r>
      <w:r w:rsidR="00BE7CAA">
        <w:t>ure</w:t>
      </w:r>
      <w:r w:rsidR="00BE7CAA" w:rsidRPr="00C00961">
        <w:t xml:space="preserve"> 3).</w:t>
      </w:r>
    </w:p>
    <w:p w14:paraId="7368BE8C" w14:textId="3A8EF04D" w:rsidR="00E0268E" w:rsidRDefault="00E0268E" w:rsidP="0092663B">
      <w:pPr>
        <w:pStyle w:val="Text"/>
        <w:spacing w:line="360" w:lineRule="auto"/>
      </w:pPr>
    </w:p>
    <w:p w14:paraId="23600859" w14:textId="1462F693" w:rsidR="00002B9D" w:rsidRDefault="00002B9D" w:rsidP="0092663B">
      <w:pPr>
        <w:pStyle w:val="Text"/>
        <w:spacing w:line="360" w:lineRule="auto"/>
      </w:pPr>
    </w:p>
    <w:p w14:paraId="7FB5E972" w14:textId="5A2C283D" w:rsidR="00002B9D" w:rsidRPr="001D307B" w:rsidRDefault="006E404A" w:rsidP="0092663B">
      <w:pPr>
        <w:pStyle w:val="FigureorTableCaption"/>
        <w:spacing w:line="360" w:lineRule="auto"/>
      </w:pPr>
      <w:r>
        <w:rPr>
          <w:noProof/>
        </w:rPr>
        <w:drawing>
          <wp:inline distT="0" distB="0" distL="0" distR="0" wp14:anchorId="6B1099C7" wp14:editId="00421AA8">
            <wp:extent cx="5943379" cy="3351530"/>
            <wp:effectExtent l="0" t="0" r="635" b="1270"/>
            <wp:docPr id="200111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111653" name="Picture 1"/>
                    <pic:cNvPicPr/>
                  </pic:nvPicPr>
                  <pic:blipFill>
                    <a:blip r:embed="rId20"/>
                    <a:stretch>
                      <a:fillRect/>
                    </a:stretch>
                  </pic:blipFill>
                  <pic:spPr>
                    <a:xfrm>
                      <a:off x="0" y="0"/>
                      <a:ext cx="5943379" cy="3351530"/>
                    </a:xfrm>
                    <a:prstGeom prst="rect">
                      <a:avLst/>
                    </a:prstGeom>
                  </pic:spPr>
                </pic:pic>
              </a:graphicData>
            </a:graphic>
          </wp:inline>
        </w:drawing>
      </w:r>
    </w:p>
    <w:p w14:paraId="4B755D71" w14:textId="7FE25588" w:rsidR="00E00E17" w:rsidRDefault="003775BE" w:rsidP="0092663B">
      <w:pPr>
        <w:pStyle w:val="FigureorTableCaption"/>
        <w:spacing w:line="360" w:lineRule="auto"/>
      </w:pPr>
      <w:r w:rsidRPr="1AB51EAA">
        <w:rPr>
          <w:b/>
          <w:bCs/>
        </w:rPr>
        <w:t xml:space="preserve">Figure </w:t>
      </w:r>
      <w:r>
        <w:rPr>
          <w:b/>
          <w:bCs/>
        </w:rPr>
        <w:t>9</w:t>
      </w:r>
      <w:r>
        <w:t xml:space="preserve">. </w:t>
      </w:r>
      <w:r w:rsidR="0076059D">
        <w:t xml:space="preserve">Time series of ice deformation </w:t>
      </w:r>
      <w:r>
        <w:t xml:space="preserve">components (a-c) and </w:t>
      </w:r>
      <w:r w:rsidR="0076059D">
        <w:t>fields of 10-m winds, MSLP isobars, and 950 hPa isotachs</w:t>
      </w:r>
      <w:r>
        <w:t xml:space="preserve"> (d-g) of the D</w:t>
      </w:r>
      <w:r w:rsidR="00A929A2">
        <w:t>N</w:t>
      </w:r>
      <w:r>
        <w:t xml:space="preserve"> and Extended DN for the February 1 cyclone. Polygons used for the deformation calculations are shown in panels d-g. Polygons were selected manually. </w:t>
      </w:r>
      <w:r w:rsidR="002214E2">
        <w:t xml:space="preserve">Length scales are 57 km, 40 km, and 66 km for the DN Full, </w:t>
      </w:r>
      <w:r w:rsidR="00BE5149">
        <w:t>L</w:t>
      </w:r>
      <w:r w:rsidR="002214E2">
        <w:t>eft</w:t>
      </w:r>
      <w:r w:rsidR="00BE5149">
        <w:t xml:space="preserve"> (purple)</w:t>
      </w:r>
      <w:r w:rsidR="002214E2">
        <w:t xml:space="preserve">, and </w:t>
      </w:r>
      <w:r w:rsidR="00BE5149">
        <w:t>R</w:t>
      </w:r>
      <w:r w:rsidR="002214E2">
        <w:t>ight</w:t>
      </w:r>
      <w:r w:rsidR="00BE5149">
        <w:t xml:space="preserve"> (yellow)</w:t>
      </w:r>
      <w:r w:rsidR="002214E2">
        <w:t xml:space="preserve"> arrays, respectively</w:t>
      </w:r>
      <w:r w:rsidR="00BE5149">
        <w:t>, and 18 km for the L-site array (blue)</w:t>
      </w:r>
      <w:r w:rsidR="002214E2">
        <w:t>.</w:t>
      </w:r>
    </w:p>
    <w:p w14:paraId="3FDFF9A9" w14:textId="77777777" w:rsidR="00BE51EC" w:rsidRDefault="000D2FD3" w:rsidP="0092663B">
      <w:pPr>
        <w:pStyle w:val="Text"/>
        <w:spacing w:line="360" w:lineRule="auto"/>
        <w:ind w:firstLine="0"/>
        <w:rPr>
          <w:bCs/>
          <w:noProof/>
          <w:kern w:val="28"/>
        </w:rPr>
      </w:pPr>
      <w:r>
        <w:t xml:space="preserve">Within the DN, the small-scale polygons generally </w:t>
      </w:r>
      <w:r w:rsidR="00A64FB2">
        <w:t xml:space="preserve">show ice deformation </w:t>
      </w:r>
      <w:r w:rsidR="000A34F9">
        <w:t xml:space="preserve">consistent </w:t>
      </w:r>
      <w:r w:rsidR="00A64FB2">
        <w:t>with</w:t>
      </w:r>
      <w:r>
        <w:t xml:space="preserve"> the DN</w:t>
      </w:r>
      <w:r w:rsidR="0076059D">
        <w:t xml:space="preserve"> Full</w:t>
      </w:r>
      <w:r w:rsidR="00A64FB2">
        <w:t xml:space="preserve"> polygon</w:t>
      </w:r>
      <w:r>
        <w:t xml:space="preserve">, with initial positive divergence as the LLJ </w:t>
      </w:r>
      <w:r w:rsidR="0076059D">
        <w:t>core approaches the polygon</w:t>
      </w:r>
      <w:r>
        <w:t xml:space="preserve">. The </w:t>
      </w:r>
      <w:r>
        <w:lastRenderedPageBreak/>
        <w:t>importance of local fracture network</w:t>
      </w:r>
      <w:r w:rsidR="00A64FB2">
        <w:t xml:space="preserve"> structure in</w:t>
      </w:r>
      <w:r>
        <w:t xml:space="preserve"> floe-floe interactions is demonstrated in the broad range of divergence values, and in the outlying </w:t>
      </w:r>
      <w:r w:rsidR="00A64FB2">
        <w:t>behavior</w:t>
      </w:r>
      <w:r>
        <w:t xml:space="preserve"> of the L-site triangle. </w:t>
      </w:r>
      <w:r w:rsidRPr="00093E37">
        <w:t>Considering the wind field shown in Fig</w:t>
      </w:r>
      <w:r>
        <w:t xml:space="preserve">ure 9d-g and 10d-g, </w:t>
      </w:r>
      <w:r w:rsidRPr="00093E37">
        <w:t xml:space="preserve">and the tendency of ice to move to the right of the wind, we expect opening (positive divergence) while the low is centered over the DN. In pack ice, individual floe motion is limited by interaction with neighboring floes, </w:t>
      </w:r>
      <w:r w:rsidR="00940997">
        <w:t>described as</w:t>
      </w:r>
      <w:r w:rsidRPr="00093E37">
        <w:t xml:space="preserve"> “</w:t>
      </w:r>
      <w:proofErr w:type="spellStart"/>
      <w:r w:rsidRPr="00093E37">
        <w:t>multifloe</w:t>
      </w:r>
      <w:proofErr w:type="spellEnd"/>
      <w:r w:rsidRPr="00093E37">
        <w:t>”</w:t>
      </w:r>
      <w:r>
        <w:t xml:space="preserve"> (~2-10 km)</w:t>
      </w:r>
      <w:r w:rsidRPr="00093E37">
        <w:t xml:space="preserve"> and “aggregate” </w:t>
      </w:r>
      <w:r>
        <w:t xml:space="preserve">(10-75 km) </w:t>
      </w:r>
      <w:r w:rsidRPr="00093E37">
        <w:t xml:space="preserve">motions in the hierarchy proposed by </w:t>
      </w:r>
      <w:r>
        <w:fldChar w:fldCharType="begin"/>
      </w:r>
      <w:r>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nd Overland (2003)</w:t>
      </w:r>
      <w:r>
        <w:fldChar w:fldCharType="end"/>
      </w:r>
      <w:r>
        <w:t>.</w:t>
      </w:r>
      <w:r w:rsidR="00BE7CAA">
        <w:t xml:space="preserve"> </w:t>
      </w:r>
      <w:r w:rsidR="00BE7CAA" w:rsidRPr="00093E37">
        <w:t xml:space="preserve">The buoy velocity anomalies show that a region of at least </w:t>
      </w:r>
      <w:r w:rsidR="0076059D">
        <w:t>3</w:t>
      </w:r>
      <w:r w:rsidR="00BE7CAA" w:rsidRPr="00093E37">
        <w:t xml:space="preserve">0 </w:t>
      </w:r>
      <w:r w:rsidR="00BE7CAA">
        <w:t>by</w:t>
      </w:r>
      <w:r w:rsidR="00BE7CAA" w:rsidRPr="00093E37">
        <w:t xml:space="preserve"> 60 km is moving approximately coherently</w:t>
      </w:r>
      <w:r w:rsidR="00BE7CAA">
        <w:t xml:space="preserve"> within the DN (Figure 10d-g)</w:t>
      </w:r>
      <w:r w:rsidR="00BE7CAA" w:rsidRPr="00093E37">
        <w:t>.</w:t>
      </w:r>
      <w:r>
        <w:t xml:space="preserve"> </w:t>
      </w:r>
      <w:r w:rsidR="00BE7CAA" w:rsidRPr="00093E37">
        <w:t>As the wind direction changes, the geometry of the interlocked floes results in different regions moving as aggregates</w:t>
      </w:r>
      <w:r w:rsidR="00BE7CAA">
        <w:t>.</w:t>
      </w:r>
      <w:r w:rsidR="00146467">
        <w:t xml:space="preserve"> </w:t>
      </w:r>
      <w:r w:rsidR="00146467">
        <w:rPr>
          <w:noProof/>
        </w:rPr>
        <w:t>T</w:t>
      </w:r>
      <w:r w:rsidR="00146467" w:rsidRPr="00F47B9C">
        <w:rPr>
          <w:bCs/>
          <w:noProof/>
          <w:kern w:val="28"/>
        </w:rPr>
        <w:t xml:space="preserve">he passage of the </w:t>
      </w:r>
      <w:r w:rsidR="0076059D">
        <w:rPr>
          <w:bCs/>
          <w:noProof/>
          <w:kern w:val="28"/>
        </w:rPr>
        <w:t>cold sector LLJ</w:t>
      </w:r>
      <w:r w:rsidR="00146467" w:rsidRPr="00F47B9C">
        <w:rPr>
          <w:bCs/>
          <w:noProof/>
          <w:kern w:val="28"/>
        </w:rPr>
        <w:t>, as indicated by the rise and fall of sea ice velocity, occurs within approximately 12 hours</w:t>
      </w:r>
      <w:r w:rsidR="0076059D">
        <w:rPr>
          <w:bCs/>
          <w:noProof/>
          <w:kern w:val="28"/>
        </w:rPr>
        <w:t xml:space="preserve"> (00-12 UTC on 1 February)</w:t>
      </w:r>
      <w:r w:rsidR="00146467">
        <w:rPr>
          <w:bCs/>
          <w:noProof/>
          <w:kern w:val="28"/>
        </w:rPr>
        <w:t xml:space="preserve">. Differences in the ice motion due to the storm structure are visible at ~100 </w:t>
      </w:r>
      <w:r w:rsidR="00940997">
        <w:rPr>
          <w:bCs/>
          <w:noProof/>
          <w:kern w:val="28"/>
        </w:rPr>
        <w:t xml:space="preserve">km (larger than “aggregate”) </w:t>
      </w:r>
      <w:r w:rsidR="00146467">
        <w:rPr>
          <w:bCs/>
          <w:noProof/>
          <w:kern w:val="28"/>
        </w:rPr>
        <w:t xml:space="preserve">length scales, while significant deformation is occuring at ~10 km </w:t>
      </w:r>
      <w:r w:rsidR="00940997">
        <w:rPr>
          <w:bCs/>
          <w:noProof/>
          <w:kern w:val="28"/>
        </w:rPr>
        <w:t xml:space="preserve">(“multifloe”) </w:t>
      </w:r>
      <w:r w:rsidR="00146467">
        <w:rPr>
          <w:bCs/>
          <w:noProof/>
          <w:kern w:val="28"/>
        </w:rPr>
        <w:t>length scales.</w:t>
      </w:r>
      <w:r w:rsidR="00417D1F">
        <w:rPr>
          <w:bCs/>
          <w:noProof/>
          <w:kern w:val="28"/>
        </w:rPr>
        <w:t xml:space="preserve"> </w:t>
      </w:r>
    </w:p>
    <w:p w14:paraId="7E737D95" w14:textId="2232E8CE" w:rsidR="00BE7CAA" w:rsidRPr="00146467" w:rsidRDefault="00417D1F" w:rsidP="0092663B">
      <w:pPr>
        <w:pStyle w:val="Text"/>
        <w:spacing w:line="360" w:lineRule="auto"/>
        <w:ind w:firstLine="0"/>
        <w:rPr>
          <w:bCs/>
          <w:noProof/>
          <w:kern w:val="28"/>
        </w:rPr>
      </w:pPr>
      <w:r>
        <w:rPr>
          <w:bCs/>
          <w:noProof/>
          <w:kern w:val="28"/>
        </w:rPr>
        <w:t xml:space="preserve">Remote sensing observations of ice drift are only rarely available at higher than 1 day resolution, and most products have spatial resolution between 25-75 km; typically, higher spatial resolution comes at a cost of smaller scenes and longer times between repeat observations </w:t>
      </w:r>
      <w:r>
        <w:rPr>
          <w:bCs/>
          <w:noProof/>
          <w:kern w:val="28"/>
        </w:rPr>
        <w:fldChar w:fldCharType="begin"/>
      </w:r>
      <w:r w:rsidR="006A7D8B">
        <w:rPr>
          <w:bCs/>
          <w:noProof/>
          <w:kern w:val="28"/>
        </w:rPr>
        <w:instrText xml:space="preserve"> ADDIN ZOTERO_ITEM CSL_CITATION {"citationID":"1QRy6ctC","properties":{"formattedCitation":"(Sandven et al., 2023; X. Wang et al., 2022)","plainCitation":"(Sandven et al., 2023; X. Wang et al., 2022)","dontUpdate":true,"noteIndex":0},"citationItems":[{"id":7070,"uris":["http://zotero.org/users/6124969/items/9P7IS5S6"],"itemData":{"id":7070,"type":"article-journal","abstract":"Sea ice monitoring by polar orbiting satellites has been developed over more than four decades and is today one of the most well-established applications of space observations. This article gives an overview of data product development from the first sensors to the state-of-the-art regarding retrieval methods, new products and operational data sets serving climate monitoring as well as daily operational services including ice charting and forecasting. Passive microwave data has the longest history and represents the backbone of global ice monitoring with already more than four decades of consistent observations of ice concentration and extent. Time series of passive microwave data is the primary climate data set to document the sea ice decline in the Arctic. Scatterometer data is a valuable supplement to the passive microwave data, in particular to retrieve ice displacement and distinguish between firstyear and multiyear ice. Radar and laser altimeter data has become the main method to estimate sea ice thickness and thereby fill a gap in the observation of sea ice as an essential climate variable. Data on ice thickness allows estimation of ice volume and masses as well as improvement of the ice forecasts. The use of different altimetric frequencies also makes it possible to measure the depth of the snow covering the ice. Synthetic Aperture Radar (SAR) has become the work horse in operational ice observation on regional scale because high-resolution radar images are delivered year-round in nearly all regions where national ice services produce ice charts. Synthetic Aperture Radar data are also important for sea ice research because the data can be used to observe a number of sea ice processes and phenomena, like ice type development and sea ice dynamics, and thereby contribute to new knowledge about sea ice. The use of sea ice data products in modelling and forecasting services as well as in ice navigation is discussed. Finally, the article describes future plans for new satellites and sensors to be used in sea ice observation.","container-title":"Surveys in Geophysics","DOI":"10.1007/s10712-023-09781-0","ISSN":"0169-3298, 1573-0956","journalAbbreviation":"Surv Geophys","language":"en","source":"DOI.org (Crossref)","title":"Sea Ice Remote Sensing—Recent Developments in Methods and Climate Data Sets","URL":"https://link.springer.com/10.1007/s10712-023-09781-0","author":[{"family":"Sandven","given":"Stein"},{"family":"Spreen","given":"Gunnar"},{"family":"Heygster","given":"Georg"},{"family":"Girard-Ardhuin","given":"Fanny"},{"family":"Farrell","given":"Sinéad L."},{"family":"Dierking","given":"Wolfgang"},{"family":"Allard","given":"Richard A."}],"accessed":{"date-parts":[["2023",4,19]]},"issued":{"date-parts":[["2023",4,3]]},"citation-key":"sandven2023_SeaIce"}},{"id":7071,"uris":["http://zotero.org/users/6124969/items/Q8DWAX5W"],"itemData":{"id":7071,"type":"article-journal","abstract":"Arctic sea ice motion information provides an important scientiﬁc basis for revealing the changing mechanism of Arctic sea ice and assessing the navigational safety of Arctic waterways. For now, many satellite derived Arctic sea ice motion products have been released but few studies have conducted comparisons of these products. In this study, eleven satellite sea ice motion products from the Ocean and Sea Ice Satellite Application Facility (OSI SAF), the National Snow and Ice Data Center (NSIDC), and the French Research Institute for the Exploitation of the Seas (Ifremer) were systematically evaluated and compared based on buoys from the International Arctic Buoy Program (IABP) and the Multidisciplinary drifting Observatory for the Study of Arctic Climate (MOSAiC) over 2018–2020. The results show that the mean absolute errors (MAEs) of ice speed for these products are 1.15–2.26 km/d and the MAEs of ice motion angle are 14.93–23.19◦. Among all products, Ifremer_AMSR2 achieves the best accuracy in terms of speed error, NSIDC_Pathﬁnder shows the lowest angle error and OSI-405-c_Merged performs best in sea-ice drift trajectory reconstruction. Moreover, season, region, data source, ice drift tracking algorithm, and time interval all inﬂuence the accuracy of these products: (1) The sea ice motion bias in the freezing season (1.04–1.96 km/d and 11.93–22.41◦) is smaller than that in the melting season (1.13–3.90 km/d and 14.41–27.41◦) for most of the products. (2) Most products perform worst in East Greenland, where ice movements are fast and complex. (3) The accuracies of the products derived from AMSR-2 remotely sensed data are better than those from other data sources. (4) The continuous maximum cross-correlation (CMCC) algorithm outperforms the maximum cross-correlation (MCC) algorithm in sea ice drift retrieval. (5) The MAEs of sea ice motion with longer time interval are relatively smaller. Overall, the results indicate that the eleven remote sensing Arctic sea ice drift products are of practical use for data assimilation and model validation if uncertainties are appropriately considered. Furthermore, this study provides some improvement directions for sea ice drift retrieval from satellite data.","container-title":"Remote Sensing","DOI":"10.3390/rs14051261","ISSN":"2072-4292","issue":"5","journalAbbreviation":"Remote Sensing","language":"en","page":"1261","source":"DOI.org (Crossref)","title":"An Intercomparison of Satellite Derived Arctic Sea Ice Motion Products","volume":"14","author":[{"family":"Wang","given":"Xue"},{"family":"Chen","given":"Runtong"},{"family":"Li","given":"Chao"},{"family":"Chen","given":"Zhuoqi"},{"family":"Hui","given":"Fengming"},{"family":"Cheng","given":"Xiao"}],"issued":{"date-parts":[["2022",3,4]]},"citation-key":"wang2022_IntercomparisonSatellite"}}],"schema":"https://github.com/citation-style-language/schema/raw/master/csl-citation.json"} </w:instrText>
      </w:r>
      <w:r>
        <w:rPr>
          <w:bCs/>
          <w:noProof/>
          <w:kern w:val="28"/>
        </w:rPr>
        <w:fldChar w:fldCharType="separate"/>
      </w:r>
      <w:r>
        <w:rPr>
          <w:bCs/>
          <w:noProof/>
          <w:kern w:val="28"/>
        </w:rPr>
        <w:t>(Sandven et al., 2023; Wang et al., 2022)</w:t>
      </w:r>
      <w:r>
        <w:rPr>
          <w:bCs/>
          <w:noProof/>
          <w:kern w:val="28"/>
        </w:rPr>
        <w:fldChar w:fldCharType="end"/>
      </w:r>
      <w:r>
        <w:rPr>
          <w:bCs/>
          <w:noProof/>
          <w:kern w:val="28"/>
        </w:rPr>
        <w:t>.</w:t>
      </w:r>
      <w:r w:rsidR="00146467" w:rsidRPr="00F47B9C">
        <w:rPr>
          <w:bCs/>
          <w:noProof/>
          <w:kern w:val="28"/>
        </w:rPr>
        <w:t xml:space="preserve"> </w:t>
      </w:r>
      <w:r w:rsidR="00D57E3B">
        <w:rPr>
          <w:bCs/>
          <w:noProof/>
          <w:kern w:val="28"/>
        </w:rPr>
        <w:t xml:space="preserve">Global-scale coupled model experiments </w:t>
      </w:r>
      <w:r w:rsidR="00F24628">
        <w:rPr>
          <w:bCs/>
          <w:noProof/>
          <w:kern w:val="28"/>
        </w:rPr>
        <w:t>have</w:t>
      </w:r>
      <w:r w:rsidR="00D57E3B">
        <w:rPr>
          <w:bCs/>
          <w:noProof/>
          <w:kern w:val="28"/>
        </w:rPr>
        <w:t xml:space="preserve"> </w:t>
      </w:r>
      <w:r w:rsidR="00F24628">
        <w:rPr>
          <w:bCs/>
          <w:noProof/>
          <w:kern w:val="28"/>
        </w:rPr>
        <w:t xml:space="preserve">primarly been run on 0.25° or coarser grids (e.g., </w:t>
      </w:r>
      <w:r w:rsidR="00F24628">
        <w:rPr>
          <w:bCs/>
          <w:noProof/>
          <w:kern w:val="28"/>
        </w:rPr>
        <w:fldChar w:fldCharType="begin"/>
      </w:r>
      <w:r w:rsidR="002D235E">
        <w:rPr>
          <w:bCs/>
          <w:noProof/>
          <w:kern w:val="28"/>
        </w:rPr>
        <w:instrText xml:space="preserve"> ADDIN ZOTERO_ITEM CSL_CITATION {"citationID":"zzcAdkQB","properties":{"formattedCitation":"(Long et al., 2021; Selivanova et al., 2024; K. E. Taylor et al., 2012)","plainCitation":"(Long et al., 2021; Selivanova et al., 2024; K. E. Taylor et al., 2012)","noteIndex":0},"citationItems":[{"id":8548,"uris":["http://zotero.org/users/6124969/items/LSAS5CRA"],"itemData":{"id":8548,"type":"article-journal","abstract":"This paper evaluates the ability of 35 models from phase 6 of the Coupled Model Intercomparison Project (CMIP6) to simulate Arctic sea ice by comparing simulated results with observation from the aspects of spatial patterns and temporal variation. The simulation ability of each model is also quantiﬁed by the Taylor score and e score from these two aspects. Results show that biases between observed and simulated Arctic sea ice concentration (SIC) are mainly located in the East Greenland, Barents, and Bering Seas and the Sea of Okhotsk. The largest difference between the observed and simulated SIC spatial patterns occurs in September. Since the beginning of the twenty-ﬁrst century, the ability of most models to simulate summer SIC spatial patterns has decreased. We also ﬁnd that models with the Sea Ice Simulator (SIS) sea ice component in CMIP6 show a consistent larger positive simulation biases of SIC in the East Greenland and Barents Seas. In addition, for most models, the higher the model resolution is, the better the match between the simulated and observed spatial patterns of winter Arctic SIC is. Furthermore, this paper makes a detailed assessment for temporal variation of Arctic sea ice extent (SIE) with regard to climatological average, seasonal SIE, multiyear linear trend, and detrended standard deviation of SIE. The sensitivity of September Arctic SIE to a given change of Arctic surface air temperature over 1979–2014 in each model has also been investigated. Most models simulate a smaller loss of September Arctic SIE per degree of warming than is observed (1.37 3 106 km2 K21).","container-title":"Journal of Climate","DOI":"10.1175/JCLI-D-20-0522.1","ISSN":"0894-8755, 1520-0442","issue":"4","language":"en","page":"1515-1529","source":"DOI.org (Crossref)","title":"Multi-Aspect Assessment of CMIP6 Models for Arctic Sea Ice Simulation","volume":"34","author":[{"family":"Long","given":"Mengyuan"},{"family":"Zhang","given":"Lujun"},{"family":"Hu","given":"Siyu"},{"family":"Qian","given":"Shimeng"}],"issued":{"date-parts":[["2021",2]]},"citation-key":"long2021_MultiAspectAssessment"}},{"id":10687,"uris":["http://zotero.org/users/6124969/items/7S9GDARE"],"itemData":{"id":10687,"type":"article-journal","abstract":"Abstract. We examine the past and projected changes in Arctic sea ice properties in six climate models participating in the High-Resolution Model Intercomparison Project (HighResMIP) in the Coupled Model Intercomparison Project Phase 6 (CMIP6). Within HighResMIP, each of the experiments is run using a reference resolution configuration (consistent with typical CMIP6 runs) and using higher-resolution configurations. The role of horizontal grid resolution in both the atmosphere model component and the ocean model component in reproducing past and future changes in the Arctic sea ice cover is analysed. Model outputs from the coupled historical (hist-1950) and future (highres-future) runs are used to describe the multi-model, multi-resolution representation of the Arctic sea ice and to evaluate the systematic differences (if any) that resolution enhancement causes. Our results indicate that there is not a strong relationship between the representation of sea ice cover and the ocean/atmosphere grids; the impact of horizontal resolution depends rather on the sea ice characteristic examined and the model used. However, the refinement of the ocean grid has a more prominent effect compared to the refinement of the atmospheric one, with eddy-permitting ocean configurations generally providing more realistic representations of sea ice area and sea ice edges. All models project substantial sea ice shrinking: the Arctic loses nearly 95 % of sea ice volume from 1950 to 2050. The model selection based on historical performance potentially improves the accuracy of the model projections and predicts that the Arctic will turn ice-free as early as 2047. Along with the overall sea ice loss, changes in the spatial structure of the total sea ice and its partition in ice classes are noticed: the marginal ice zone (MIZ) will dominate the ice cover by 2050, suggesting a shift to a new sea ice regime much closer to the current Antarctic sea ice conditions. The MIZ-dominated Arctic might drive development and modification of model physics and parameterizations in the new generation of general circulation models (GCMs).","container-title":"The Cryosphere","DOI":"10.5194/tc-18-2739-2024","ISSN":"1994-0424","issue":"6","journalAbbreviation":"The Cryosphere","language":"en","license":"https://creativecommons.org/licenses/by/4.0/","page":"2739-2763","source":"DOI.org (Crossref)","title":"Past and future of the Arctic sea ice in High-Resolution Model Intercomparison Project (HighResMIP) climate models","volume":"18","author":[{"family":"Selivanova","given":"Julia"},{"family":"Iovino","given":"Doroteaciro"},{"family":"Cocetta","given":"Francesco"}],"issued":{"date-parts":[["2024",6,18]]},"citation-key":"selivanova2024_FutureArctic"}},{"id":686,"uris":["http://zotero.org/users/6124969/items/UTEAS3YE"],"itemData":{"id":686,"type":"article-journal","abstract":"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long term” simulations of twentieth-century climate and projections for the twenty-first century and beyond. Conventional atmosphere–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near term” simulations focusing on recent decades...","container-title":"Bulletin of the American Meteorological Society","DOI":"10.1175/BAMS-D-11-00094.1","ISSN":"00030007","issue":"4","page":"485–498","title":"An overview of CMIP5 and the experiment design","volume":"93","author":[{"family":"Taylor","given":"Karl E."},{"family":"Stouffer","given":"Ronald J."},{"family":"Meehl","given":"Gerald","dropping-particle":"a."}],"issued":{"date-parts":[["2012"]]},"citation-key":"taylor2012_OverviewCMIP5"}}],"schema":"https://github.com/citation-style-language/schema/raw/master/csl-citation.json"} </w:instrText>
      </w:r>
      <w:r w:rsidR="00F24628">
        <w:rPr>
          <w:bCs/>
          <w:noProof/>
          <w:kern w:val="28"/>
        </w:rPr>
        <w:fldChar w:fldCharType="separate"/>
      </w:r>
      <w:r w:rsidR="002D235E">
        <w:rPr>
          <w:bCs/>
          <w:noProof/>
          <w:kern w:val="28"/>
        </w:rPr>
        <w:t>Long et al., 2021; Selivanova et al., 2024; K. E. Taylor et al., 2012</w:t>
      </w:r>
      <w:r w:rsidR="00F24628">
        <w:rPr>
          <w:bCs/>
          <w:noProof/>
          <w:kern w:val="28"/>
        </w:rPr>
        <w:fldChar w:fldCharType="end"/>
      </w:r>
      <w:r w:rsidR="002D235E">
        <w:rPr>
          <w:bCs/>
          <w:noProof/>
          <w:kern w:val="28"/>
        </w:rPr>
        <w:t xml:space="preserve">); note that some recent regional-scale coupled models now can reach sufficiently high resolution (e.g., </w:t>
      </w:r>
      <w:r w:rsidR="002D235E">
        <w:rPr>
          <w:bCs/>
          <w:noProof/>
          <w:kern w:val="28"/>
        </w:rPr>
        <w:fldChar w:fldCharType="begin"/>
      </w:r>
      <w:r w:rsidR="002D235E">
        <w:rPr>
          <w:bCs/>
          <w:noProof/>
          <w:kern w:val="28"/>
        </w:rPr>
        <w:instrText xml:space="preserve"> ADDIN ZOTERO_ITEM CSL_CITATION {"citationID":"BbLTvNDH","properties":{"formattedCitation":"(Huot et al., 2022)","plainCitation":"(Huot et al., 2022)","noteIndex":0},"citationItems":[{"id":10550,"uris":["http://zotero.org/users/6124969/items/W6MN5JRK"],"itemData":{"id":10550,"type":"article-journal","abstract":"Heat and momentum exchanges at the Southern Ocean surface are crucial for the Earth’s Climate, but the importance of the small-scale spatial variability of these surface fluxes is poorly understood. Here, we explore how small-scale heterogeneities of the surface conditions due in particular to ocean eddies affect the atmosphere–sea ice–ocean interactions off Adélie Land, in East Antarctica. To this end, we use a high-resolution regional atmosphere–sea ice–ocean coupled model based on the NEMO-LIM and MAR models. We explore how the atmosphere responds to small-scale heterogeneity of the ocean or sea ice surface conditions, how eddies affect the sea ice and atmosphere, and how the eddy-driven surface fluxes impact the heat, freshwater, and momentum budget of the ocean. The atmosphere is found to be more sensitive to small-scale surface temperature gradients above the ice-covered than above the ice-free ocean. Sea ice concentration is found to be weaker above anticyclonic than cyclonic eddies due to increased sea ice melting or freezing (0.8 cm/day) partly compensated by sea ice convergence or divergence. The imprint of ice-free eddies on the atmosphere is weak, but in the presence of sea ice, air warming (+ 0.3 ◦ C) and wind intensification (+ 0.1 m/s) are found above anticyclonic eddies, while cyclonic eddies have the opposite effects. Removing the interactions of eddies with the sea ice or atmosphere does not affect the total sea ice volume, but increases the ocean kinetic energy by 8% and weakens northward advection of sea ice, leading to a 15% decrease in freshwater flux north of 62.5 ◦ S and weaker ocean restratification.","container-title":"Climate Dynamics","DOI":"10.1007/s00382-021-06115-x","ISSN":"0930-7575, 1432-0894","issue":"1-2","journalAbbreviation":"Clim Dyn","language":"en","page":"41-60","source":"DOI.org (Crossref)","title":"Effects of ocean mesoscale eddies on atmosphere–sea ice–ocean interactions off Adélie Land, East Antarctica","volume":"59","author":[{"family":"Huot","given":"P.-V."},{"family":"Kittel","given":"C."},{"family":"Fichefet","given":"T."},{"family":"Jourdain","given":"N. C."},{"family":"Fettweis","given":"X."}],"issued":{"date-parts":[["2022",7]]},"citation-key":"huot2022_EffectsOcean"}}],"schema":"https://github.com/citation-style-language/schema/raw/master/csl-citation.json"} </w:instrText>
      </w:r>
      <w:r w:rsidR="002D235E">
        <w:rPr>
          <w:bCs/>
          <w:noProof/>
          <w:kern w:val="28"/>
        </w:rPr>
        <w:fldChar w:fldCharType="separate"/>
      </w:r>
      <w:r w:rsidR="002D235E">
        <w:rPr>
          <w:bCs/>
          <w:noProof/>
          <w:kern w:val="28"/>
        </w:rPr>
        <w:t>Huot et al., 2022)</w:t>
      </w:r>
      <w:r w:rsidR="002D235E">
        <w:rPr>
          <w:bCs/>
          <w:noProof/>
          <w:kern w:val="28"/>
        </w:rPr>
        <w:fldChar w:fldCharType="end"/>
      </w:r>
      <w:r w:rsidR="00F24628">
        <w:rPr>
          <w:bCs/>
          <w:noProof/>
          <w:kern w:val="28"/>
        </w:rPr>
        <w:t xml:space="preserve">. </w:t>
      </w:r>
      <w:r w:rsidR="00146467" w:rsidRPr="00F47B9C">
        <w:rPr>
          <w:bCs/>
          <w:noProof/>
          <w:kern w:val="28"/>
        </w:rPr>
        <w:t>Thus, the strongest impact of the storm on the ice velocity</w:t>
      </w:r>
      <w:r w:rsidR="00146467">
        <w:rPr>
          <w:bCs/>
          <w:noProof/>
          <w:kern w:val="28"/>
        </w:rPr>
        <w:t xml:space="preserve"> and</w:t>
      </w:r>
      <w:r w:rsidR="0076059D">
        <w:rPr>
          <w:bCs/>
          <w:noProof/>
          <w:kern w:val="28"/>
        </w:rPr>
        <w:t>, especially,</w:t>
      </w:r>
      <w:r w:rsidR="00146467">
        <w:rPr>
          <w:bCs/>
          <w:noProof/>
          <w:kern w:val="28"/>
        </w:rPr>
        <w:t xml:space="preserve"> deformation</w:t>
      </w:r>
      <w:r w:rsidR="00146467" w:rsidRPr="00F47B9C">
        <w:rPr>
          <w:bCs/>
          <w:noProof/>
          <w:kern w:val="28"/>
        </w:rPr>
        <w:t xml:space="preserve"> is occurring at </w:t>
      </w:r>
      <w:r w:rsidR="00E53403">
        <w:rPr>
          <w:bCs/>
          <w:noProof/>
          <w:kern w:val="28"/>
        </w:rPr>
        <w:t xml:space="preserve">combined </w:t>
      </w:r>
      <w:r w:rsidR="00146467" w:rsidRPr="00F47B9C">
        <w:rPr>
          <w:bCs/>
          <w:noProof/>
          <w:kern w:val="28"/>
        </w:rPr>
        <w:t xml:space="preserve">time and space scales shorter and smaller than </w:t>
      </w:r>
      <w:r w:rsidR="00E53403">
        <w:rPr>
          <w:bCs/>
          <w:noProof/>
          <w:kern w:val="28"/>
        </w:rPr>
        <w:t xml:space="preserve">most </w:t>
      </w:r>
      <w:r w:rsidR="0076059D">
        <w:rPr>
          <w:bCs/>
          <w:noProof/>
          <w:kern w:val="28"/>
        </w:rPr>
        <w:t>satellite</w:t>
      </w:r>
      <w:r w:rsidR="00146467" w:rsidRPr="00F47B9C">
        <w:rPr>
          <w:bCs/>
          <w:noProof/>
          <w:kern w:val="28"/>
        </w:rPr>
        <w:t xml:space="preserve"> ice motion observations and </w:t>
      </w:r>
      <w:r w:rsidR="00D57E3B">
        <w:rPr>
          <w:bCs/>
          <w:noProof/>
          <w:kern w:val="28"/>
        </w:rPr>
        <w:t xml:space="preserve">coupled </w:t>
      </w:r>
      <w:r w:rsidR="00146467" w:rsidRPr="00F47B9C">
        <w:rPr>
          <w:bCs/>
          <w:noProof/>
          <w:kern w:val="28"/>
        </w:rPr>
        <w:t>model resolutions</w:t>
      </w:r>
      <w:r w:rsidR="00F24628">
        <w:rPr>
          <w:bCs/>
          <w:noProof/>
          <w:kern w:val="28"/>
        </w:rPr>
        <w:t xml:space="preserve"> can resolve</w:t>
      </w:r>
      <w:r w:rsidR="00146467" w:rsidRPr="00F47B9C">
        <w:rPr>
          <w:bCs/>
          <w:noProof/>
          <w:kern w:val="28"/>
        </w:rPr>
        <w:t xml:space="preserve">. </w:t>
      </w:r>
    </w:p>
    <w:p w14:paraId="652BC05E" w14:textId="72D76DE1" w:rsidR="003279F0" w:rsidRPr="00C00961" w:rsidRDefault="00E16656" w:rsidP="0092663B">
      <w:pPr>
        <w:pStyle w:val="Text"/>
        <w:spacing w:line="360" w:lineRule="auto"/>
        <w:ind w:firstLine="0"/>
      </w:pPr>
      <w:r>
        <w:t>Within</w:t>
      </w:r>
      <w:r w:rsidR="00AC7560">
        <w:t xml:space="preserve"> a consolidated</w:t>
      </w:r>
      <w:r w:rsidR="000D2FD3">
        <w:t xml:space="preserve"> ice cover</w:t>
      </w:r>
      <w:r>
        <w:t>,</w:t>
      </w:r>
      <w:r w:rsidR="000D2FD3">
        <w:t xml:space="preserve"> there is considerable resistance to ice opening</w:t>
      </w:r>
      <w:r w:rsidR="0076059D">
        <w:t>, though some leads do open</w:t>
      </w:r>
      <w:r w:rsidR="000D2FD3">
        <w:t>. As the winds recede, the newly opened leads offer little resistance</w:t>
      </w:r>
      <w:r w:rsidR="00703109">
        <w:t xml:space="preserve"> to convergen</w:t>
      </w:r>
      <w:r w:rsidR="000A34F9">
        <w:t>t</w:t>
      </w:r>
      <w:r w:rsidR="00703109">
        <w:t xml:space="preserve"> motion. Thus, there is considerable spread in positive divergence across the DN polygons</w:t>
      </w:r>
      <w:r w:rsidR="000D2FD3">
        <w:t xml:space="preserve"> </w:t>
      </w:r>
      <w:r w:rsidR="00703109">
        <w:t>from 31 January 22 UTC to approximately 9 UTC on 1 February, while</w:t>
      </w:r>
      <w:r w:rsidR="000D2FD3">
        <w:t xml:space="preserve"> convergence </w:t>
      </w:r>
      <w:r w:rsidR="00703109">
        <w:t xml:space="preserve">after that time </w:t>
      </w:r>
      <w:r w:rsidR="000D2FD3">
        <w:t xml:space="preserve">is </w:t>
      </w:r>
      <w:r w:rsidR="00BE7CAA">
        <w:t>faster and more cohesive</w:t>
      </w:r>
      <w:r w:rsidR="00703109">
        <w:t xml:space="preserve"> across the set of polygons (Figure 10a)</w:t>
      </w:r>
      <w:r w:rsidR="00BE7CAA">
        <w:t xml:space="preserve">. The position of shear zones can lead to </w:t>
      </w:r>
      <w:r w:rsidR="00703109">
        <w:t>ambiguity</w:t>
      </w:r>
      <w:r w:rsidR="00BE7CAA">
        <w:t xml:space="preserve"> in area-average strain rates, as discussed in</w:t>
      </w:r>
      <w:r w:rsidR="005C2104">
        <w:t xml:space="preserve"> </w:t>
      </w:r>
      <w:r w:rsidR="005C2104">
        <w:fldChar w:fldCharType="begin"/>
      </w:r>
      <w:r w:rsidR="001F4983">
        <w:instrText xml:space="preserve"> ADDIN ZOTERO_ITEM CSL_CITATION {"citationID":"XEJx3yca","properties":{"formattedCitation":"(Lindsay, 2002)","plainCitation":"(Lindsay, 2002)","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rsidR="005C2104">
        <w:fldChar w:fldCharType="separate"/>
      </w:r>
      <w:r w:rsidR="005C2104">
        <w:rPr>
          <w:noProof/>
        </w:rPr>
        <w:t>Lindsay (2002)</w:t>
      </w:r>
      <w:r w:rsidR="005C2104">
        <w:fldChar w:fldCharType="end"/>
      </w:r>
      <w:r w:rsidR="00BE7CAA">
        <w:t xml:space="preserve"> </w:t>
      </w:r>
      <w:r w:rsidR="00BE7CAA">
        <w:fldChar w:fldCharType="begin"/>
      </w:r>
      <w:r w:rsidR="001F4983">
        <w:instrText xml:space="preserve"> ADDIN ZOTERO_ITEM CSL_CITATION {"citationID":"WhRj0fJz","properties":{"formattedCitation":"(Bouillon &amp; Rampal, 2015; Lindsay &amp; Stern, 2003; Thorndike, 1986)","plainCitation":"(Bouillon &amp; Rampal, 2015; Lindsay &amp; Stern, 2003; Thorndike, 1986)","dontUpdate":true,"noteIndex":0},"citationItems":[{"id":8362,"uris":["http://zotero.org/users/6124969/items/6ADXDZEJ"],"itemData":{"id":8362,"type":"article-journal","abstract":"We propose a method to reduce the error generated when computing sea ice deformation ﬁelds from synthetic aperture radar (SAR)-derived sea ice motion. The method is based on two steps. The ﬁrst step consists of using a triangulation of the positions taken from the sea ice trajectories to deﬁne a mesh on which a ﬁrst estimate of sea ice deformation is computed. The second step consists of applying a speciﬁc smoother to the deformation ﬁeld to reduce the artiﬁcial noise that arises along discontinuities in the sea ice motion ﬁeld. This method is here applied to RADARSAT Geophysical Processor System (RGPS) sea ice trajectories having a temporal and spatial resolution of about 3 days and 10 km, respectively. From the comparison between unﬁltered and ﬁltered ﬁelds, we estimate that the artiﬁcial noise causes an overestimation of about 60 % of opening and closing. The artiﬁcial noise also has a strong impact on the statistical distribution of the deformation and on the scaling exponents estimated with multifractal analysis. We also show that a similar noise is present in the deformation ﬁelds provided in the widely used four-point deformation RGPS data set. These ﬁndings may have serious implications for previous studies as the constant overestimation of the opening and closing could lead to a large overestimation of freezing in leads, salt rejection and sea ice ridging.","container-title":"The Cryosphere","DOI":"10.5194/tc-9-663-2015","ISSN":"1994-0424","issue":"2","journalAbbreviation":"The Cryosphere","language":"en","page":"663-673","source":"DOI.org (Crossref)","title":"On producing sea ice deformation data sets from SAR-derived sea ice motion","volume":"9","author":[{"family":"Bouillon","given":"S."},{"family":"Rampal","given":"P."}],"issued":{"date-parts":[["2015",4,9]]},"citation-key":"bouillon2015_ProducingSea"}},{"id":1244,"uris":["http://zotero.org/users/6124969/items/LH5MZPKP"],"itemData":{"id":1244,"type":"article-journal","abstract":"NASA's RADARSAT Geophysical Processor System (RGPS) uses sequential$\\backslash$nsynthetic aperture radar (SAR) images to track the trajectories of some$\\backslash$n30 000 points on the Arctic sea ice for periods of up to 6 months. Much$\\backslash$nof the Arctic basin is imaged and tracked every 3 days. The result is a$\\backslash$nhighly detailed picture of how the sea ice moves and deforms. The points$\\backslash$nare initially spaced 10 km apart and are organized into four-cornered$\\backslash$ncells. The area and the strain rates are calculated for each cell for$\\backslash$neach new observation of its corners. The accuracy of the RGPS ice$\\backslash$ntracking, area changes, and deformation estimates is needed to make the$\\backslash$ndataset useful for analysis, model validation, and data assimilation.$\\backslash$nTwo comparisons are made to assess the accuracy. The first compares the$\\backslash$ntracking performed at two different facilities ( the Jet Propulsion$\\backslash$nLaboratory in Pasadena, California, and the Alaska SAR Facility in$\\backslash$nFairbanks, Alaska), between which the primary difference is the operator$\\backslash$nintervention. The error standard deviation of the tracking, not$\\backslash$nincluding geolocation errors, is 100 m, which is the pixel size of the$\\backslash$nSAR images. The second comparison is made with buoy trajectories from$\\backslash$nthe International Arctic Buoy Program. The squared correlation$\\backslash$ncoefficient for RGPS and buoy displacements is 0.996. The median$\\backslash$nmagnitude of the displacement differences is 323 m. The tracking errors$\\backslash$ngive rise to error standard deviations of 0.5% day(-1) in the$\\backslash$ndivergence, shear, and vorticity. The uncertainty in the area change of$\\backslash$na cell is 1.4% due to tracking errors and 3.2% due to resolving the$\\backslash$ncell boundary with only four points. The uncertainties in the area$\\backslash$nchange and deformation invariants can be reduced substantially by$\\backslash$naveraging over a number of cells, at the expense of spatial resolution.","container-title":"Journal of Atmospheric and Oceanic Technology","DOI":"10.1175/1520-0426(2003)020&lt;1333:TRGPSQ&gt;2.0.CO;2","ISSN":"07390572","issue":"9","page":"1333–1347","title":"The RADARSAT Geophysical Processor System: Quality of sea ice trajectory and deformation estimates","volume":"20","author":[{"family":"Lindsay","given":"Ronald W."},{"family":"Stern","given":"H. L."}],"issued":{"date-parts":[["2003"]]},"citation-key":"lindsay2003_RADARSATGeophysical"}},{"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BE7CAA">
        <w:fldChar w:fldCharType="separate"/>
      </w:r>
      <w:r w:rsidR="005C2104">
        <w:rPr>
          <w:noProof/>
        </w:rPr>
        <w:t>(see also Bouillon &amp; Rampal, 2015; Lindsay &amp; Stern, 2003; Thorndike, 1986)</w:t>
      </w:r>
      <w:r w:rsidR="00BE7CAA">
        <w:fldChar w:fldCharType="end"/>
      </w:r>
      <w:r w:rsidR="00BE7CAA">
        <w:t xml:space="preserve">. </w:t>
      </w:r>
      <w:r w:rsidR="0076059D">
        <w:t>T</w:t>
      </w:r>
      <w:r w:rsidR="00BE7CAA" w:rsidRPr="00BE7CAA">
        <w:t xml:space="preserve">he </w:t>
      </w:r>
      <w:r w:rsidR="00084852" w:rsidRPr="00BE7CAA">
        <w:t>anomalous</w:t>
      </w:r>
      <w:r w:rsidR="00BE7CAA" w:rsidRPr="00BE7CAA">
        <w:t xml:space="preserve"> convergence shown in Figure </w:t>
      </w:r>
      <w:r w:rsidR="00BE7CAA">
        <w:t>9a and 10</w:t>
      </w:r>
      <w:r w:rsidR="00BE7CAA" w:rsidRPr="00BE7CAA">
        <w:t>a</w:t>
      </w:r>
      <w:r w:rsidR="0076059D">
        <w:t xml:space="preserve"> for the L-site triangle</w:t>
      </w:r>
      <w:r w:rsidR="00BE7CAA" w:rsidRPr="00BE7CAA">
        <w:t xml:space="preserve"> is an artifact of the triangle orientation relative to a shear zone</w:t>
      </w:r>
      <w:r w:rsidR="0076059D">
        <w:t xml:space="preserve"> that cuts through it</w:t>
      </w:r>
      <w:r w:rsidR="00BE7CAA" w:rsidRPr="00BE7CAA">
        <w:t>.</w:t>
      </w:r>
      <w:r w:rsidR="00703109">
        <w:t xml:space="preserve"> </w:t>
      </w:r>
      <w:r w:rsidR="000C25EE">
        <w:t xml:space="preserve">The shearing motion is a discontinuity in the ice velocity that </w:t>
      </w:r>
      <w:r w:rsidR="000C25EE">
        <w:lastRenderedPageBreak/>
        <w:t>leads to the triangle area to not be representative of the deformation, and compression is overestimated</w:t>
      </w:r>
      <w:r w:rsidR="00703109">
        <w:t>.</w:t>
      </w:r>
      <w:r w:rsidR="00BE7CAA" w:rsidRPr="00BE7CAA">
        <w:t xml:space="preserve"> The presence of this shear zone is clearly </w:t>
      </w:r>
      <w:r w:rsidR="00084852" w:rsidRPr="00BE7CAA">
        <w:t>visible</w:t>
      </w:r>
      <w:r w:rsidR="00BE7CAA" w:rsidRPr="00BE7CAA">
        <w:t xml:space="preserve"> in the velocity anomaly map of Figure </w:t>
      </w:r>
      <w:r w:rsidR="00BE7CAA">
        <w:t>10</w:t>
      </w:r>
      <w:r w:rsidR="00BE7CAA" w:rsidRPr="00BE7CAA">
        <w:t xml:space="preserve">e. Higher confidence can be placed in the estimate of deformation from the DN Full array due to the larger number of buoys </w:t>
      </w:r>
      <w:r w:rsidR="0076059D">
        <w:t xml:space="preserve">(vertices) </w:t>
      </w:r>
      <w:r w:rsidR="00BE7CAA" w:rsidRPr="00BE7CAA">
        <w:t>used</w:t>
      </w:r>
      <w:r w:rsidR="000C25EE">
        <w:t xml:space="preserve"> and larger area relative to shear zones</w:t>
      </w:r>
      <w:r w:rsidR="00BE7CAA" w:rsidRPr="00BE7CAA">
        <w:t>. Over the 10-day period from 26 January 2020 to 5 February 2020, the area of the DN Full polygon</w:t>
      </w:r>
      <w:r w:rsidR="00BE7CAA">
        <w:t xml:space="preserve"> </w:t>
      </w:r>
      <w:r w:rsidR="00BE7CAA" w:rsidRPr="00BE7CAA">
        <w:t>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to 3.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a change of just over 1%. Rapid area increase (i.e., positive divergence) occurred on 1 February due to the passage of the cold </w:t>
      </w:r>
      <w:r w:rsidR="00084852" w:rsidRPr="00BE7CAA">
        <w:t>sector</w:t>
      </w:r>
      <w:r w:rsidR="00084852">
        <w:t xml:space="preserve"> LLJ</w:t>
      </w:r>
      <w:r w:rsidR="0076059D">
        <w:t xml:space="preserve"> from 00-09 UTC (Figure 10a)</w:t>
      </w:r>
      <w:r w:rsidR="00BE7CAA" w:rsidRPr="00BE7CAA">
        <w:t>, such that the area of the polygon increased by 3.5% in a 9-hour period</w:t>
      </w:r>
      <w:r w:rsidR="0076059D">
        <w:t>, likely producing leads</w:t>
      </w:r>
      <w:r w:rsidR="00BE7CAA" w:rsidRPr="00BE7CAA">
        <w:t>. Given that the surface air temperature was -10 °C or below during this period, any leads would have quickly begun freezing over</w:t>
      </w:r>
      <w:r w:rsidR="0076059D">
        <w:t>. T</w:t>
      </w:r>
      <w:r w:rsidR="00BE7CAA" w:rsidRPr="00BE7CAA">
        <w:t xml:space="preserve">he </w:t>
      </w:r>
      <w:r w:rsidR="0076059D">
        <w:t xml:space="preserve">resulting </w:t>
      </w:r>
      <w:r w:rsidR="00BE7CAA" w:rsidRPr="00BE7CAA">
        <w:t>net increase of area over the 10-day period</w:t>
      </w:r>
      <w:r w:rsidR="0076059D">
        <w:t xml:space="preserve"> represents both</w:t>
      </w:r>
      <w:r w:rsidR="00BE7CAA" w:rsidRPr="00BE7CAA">
        <w:t xml:space="preserve"> thermodynamic ice growth</w:t>
      </w:r>
      <w:r w:rsidR="00BE7CAA">
        <w:t xml:space="preserve"> </w:t>
      </w:r>
      <w:r w:rsidR="000C25EE">
        <w:t xml:space="preserve">in leads </w:t>
      </w:r>
      <w:r w:rsidR="00BE7CAA">
        <w:t>and mechanical redistribution of ice thickness</w:t>
      </w:r>
      <w:r w:rsidR="000C25EE">
        <w:t xml:space="preserve"> in subsequent convergence</w:t>
      </w:r>
      <w:r w:rsidR="00BE7CAA" w:rsidRPr="00BE7CAA">
        <w:t>.</w:t>
      </w:r>
      <w:r w:rsidR="00BE7CAA">
        <w:t xml:space="preserve"> </w:t>
      </w:r>
    </w:p>
    <w:p w14:paraId="1BF2C04A" w14:textId="0039C23F" w:rsidR="1AB51EAA" w:rsidRDefault="00B52E5A" w:rsidP="0092663B">
      <w:pPr>
        <w:pStyle w:val="FigureorTableCaption"/>
        <w:spacing w:line="360" w:lineRule="auto"/>
      </w:pPr>
      <w:r>
        <w:rPr>
          <w:noProof/>
        </w:rPr>
        <w:lastRenderedPageBreak/>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1"/>
                    <a:stretch>
                      <a:fillRect/>
                    </a:stretch>
                  </pic:blipFill>
                  <pic:spPr>
                    <a:xfrm>
                      <a:off x="0" y="0"/>
                      <a:ext cx="5943600" cy="3351530"/>
                    </a:xfrm>
                    <a:prstGeom prst="rect">
                      <a:avLst/>
                    </a:prstGeom>
                  </pic:spPr>
                </pic:pic>
              </a:graphicData>
            </a:graphic>
          </wp:inline>
        </w:drawing>
      </w:r>
    </w:p>
    <w:p w14:paraId="49AC8707" w14:textId="1619DE70" w:rsidR="003279F0" w:rsidRPr="005A3B00" w:rsidRDefault="1AB51EAA" w:rsidP="002E7391">
      <w:pPr>
        <w:pStyle w:val="FigureorTableCaption"/>
        <w:keepLines/>
        <w:spacing w:line="360" w:lineRule="auto"/>
      </w:pPr>
      <w:r w:rsidRPr="1AB51EAA">
        <w:rPr>
          <w:b/>
          <w:bCs/>
        </w:rPr>
        <w:t xml:space="preserve">Figure </w:t>
      </w:r>
      <w:r w:rsidR="003775BE">
        <w:rPr>
          <w:b/>
          <w:bCs/>
        </w:rPr>
        <w:t>10</w:t>
      </w:r>
      <w:r>
        <w:t xml:space="preserve">. </w:t>
      </w:r>
      <w:r w:rsidR="0076059D">
        <w:t>Time series of ice deformation</w:t>
      </w:r>
      <w:r w:rsidR="00F6334C" w:rsidRPr="005A3B00">
        <w:t xml:space="preserve"> components (a-c)</w:t>
      </w:r>
      <w:r w:rsidRPr="005A3B00">
        <w:t xml:space="preserve"> and </w:t>
      </w:r>
      <w:r w:rsidR="0076059D">
        <w:t xml:space="preserve">fields of buoy </w:t>
      </w:r>
      <w:r w:rsidRPr="005A3B00">
        <w:t xml:space="preserve">velocity anomalies </w:t>
      </w:r>
      <w:r w:rsidR="00F6334C" w:rsidRPr="005A3B00">
        <w:t xml:space="preserve">(d-g) </w:t>
      </w:r>
      <w:r w:rsidR="0076059D">
        <w:t>in</w:t>
      </w:r>
      <w:r w:rsidR="00F6334C" w:rsidRPr="005A3B00">
        <w:t xml:space="preserve"> the D</w:t>
      </w:r>
      <w:r w:rsidR="0076059D">
        <w:t>N</w:t>
      </w:r>
      <w:r w:rsidR="00D94549" w:rsidRPr="005A3B00">
        <w:t xml:space="preserve"> for the</w:t>
      </w:r>
      <w:r w:rsidR="00B52E5A" w:rsidRPr="005A3B00">
        <w:t xml:space="preserve"> </w:t>
      </w:r>
      <w:r w:rsidR="005D1626" w:rsidRPr="005A3B00">
        <w:t>February</w:t>
      </w:r>
      <w:r w:rsidR="00B52E5A" w:rsidRPr="005A3B00">
        <w:t xml:space="preserve"> 1 </w:t>
      </w:r>
      <w:r w:rsidR="00D94549" w:rsidRPr="005A3B00">
        <w:t>cyclone</w:t>
      </w:r>
      <w:r w:rsidR="00F6334C" w:rsidRPr="005A3B00">
        <w:t>. Polygons used for the deformation calculations are shown in panel</w:t>
      </w:r>
      <w:r w:rsidR="0012146A" w:rsidRPr="005A3B00">
        <w:t>s</w:t>
      </w:r>
      <w:r w:rsidR="00F6334C" w:rsidRPr="005A3B00">
        <w:t xml:space="preserve"> d</w:t>
      </w:r>
      <w:r w:rsidR="0012146A" w:rsidRPr="005A3B00">
        <w:t>-g</w:t>
      </w:r>
      <w:r w:rsidR="0076059D">
        <w:t>;</w:t>
      </w:r>
      <w:r w:rsidR="00F6334C" w:rsidRPr="005A3B00">
        <w:t xml:space="preserve"> </w:t>
      </w:r>
      <w:r w:rsidR="0076059D">
        <w:t>t</w:t>
      </w:r>
      <w:r w:rsidR="0012146A" w:rsidRPr="005A3B00">
        <w:t>he polygons were selected manually</w:t>
      </w:r>
      <w:r w:rsidR="0076059D">
        <w:t>. N</w:t>
      </w:r>
      <w:r w:rsidR="0012146A" w:rsidRPr="005A3B00">
        <w:t>ote that the buoy in the upper left was not included in the DN Full array due to periods of missing data.  Velocity anomalies i</w:t>
      </w:r>
      <w:r w:rsidR="00F6334C" w:rsidRPr="005A3B00">
        <w:t>n panels d-g</w:t>
      </w:r>
      <w:r w:rsidR="0012146A" w:rsidRPr="005A3B00">
        <w:t xml:space="preserve"> were computed relative to the ensemble average velocity, which is shown as the red arrow at the center of each panel</w:t>
      </w:r>
      <w:r w:rsidR="0076059D">
        <w:t xml:space="preserve"> with magnitude shown in the lower right</w:t>
      </w:r>
      <w:r w:rsidR="0012146A" w:rsidRPr="005A3B00">
        <w:t>.</w:t>
      </w:r>
      <w:r w:rsidR="003775BE" w:rsidRPr="005A3B00">
        <w:t xml:space="preserve"> The length scales of the polygons (square root of the average polygon area) are 28, 33, 28, 30, and 15 km for DN sub-arrays 1-5 respectively, 18 km for the L-site triangle, and 57 km for the DN Full array.</w:t>
      </w:r>
    </w:p>
    <w:p w14:paraId="6F792A5D" w14:textId="77777777" w:rsidR="00BE7CAA" w:rsidRPr="00B52E5A" w:rsidRDefault="00BE7CAA" w:rsidP="0092663B">
      <w:pPr>
        <w:pStyle w:val="FigureorTableCaption"/>
        <w:spacing w:line="360" w:lineRule="auto"/>
      </w:pPr>
    </w:p>
    <w:p w14:paraId="01F349B6" w14:textId="6AA4359D" w:rsidR="006F6D20" w:rsidRDefault="00CB0054" w:rsidP="0092663B">
      <w:pPr>
        <w:pStyle w:val="FigureorTableCaption"/>
        <w:spacing w:line="360" w:lineRule="auto"/>
      </w:pPr>
      <w:r>
        <w:rPr>
          <w:noProof/>
        </w:rPr>
        <w:lastRenderedPageBreak/>
        <w:drawing>
          <wp:inline distT="0" distB="0" distL="0" distR="0" wp14:anchorId="38A9B116" wp14:editId="27C62BA6">
            <wp:extent cx="5842000" cy="5754370"/>
            <wp:effectExtent l="0" t="0" r="0" b="0"/>
            <wp:docPr id="2515533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553315" name="Picture 4"/>
                    <pic:cNvPicPr/>
                  </pic:nvPicPr>
                  <pic:blipFill>
                    <a:blip r:embed="rId22"/>
                    <a:stretch>
                      <a:fillRect/>
                    </a:stretch>
                  </pic:blipFill>
                  <pic:spPr>
                    <a:xfrm>
                      <a:off x="0" y="0"/>
                      <a:ext cx="5842000" cy="5754370"/>
                    </a:xfrm>
                    <a:prstGeom prst="rect">
                      <a:avLst/>
                    </a:prstGeom>
                  </pic:spPr>
                </pic:pic>
              </a:graphicData>
            </a:graphic>
          </wp:inline>
        </w:drawing>
      </w:r>
    </w:p>
    <w:p w14:paraId="7C28E063" w14:textId="0FF29BA3" w:rsidR="1AB51EAA" w:rsidRDefault="1AB51EAA" w:rsidP="002E7391">
      <w:pPr>
        <w:pStyle w:val="FigureorTableCaption"/>
        <w:keepLines/>
        <w:spacing w:line="360" w:lineRule="auto"/>
        <w:rPr>
          <w:rFonts w:eastAsia="Calibri"/>
        </w:rPr>
      </w:pPr>
      <w:r w:rsidRPr="1AB51EAA">
        <w:rPr>
          <w:b/>
          <w:bCs/>
        </w:rPr>
        <w:lastRenderedPageBreak/>
        <w:t>Figure 1</w:t>
      </w:r>
      <w:r w:rsidR="003775BE">
        <w:rPr>
          <w:b/>
          <w:bCs/>
        </w:rPr>
        <w:t>1</w:t>
      </w:r>
      <w:r>
        <w:t xml:space="preserve">. </w:t>
      </w:r>
      <w:r w:rsidR="00070C1B">
        <w:t xml:space="preserve">(a-f): </w:t>
      </w:r>
      <w:r w:rsidR="006F6D20" w:rsidRPr="005A3B00">
        <w:rPr>
          <w:rFonts w:eastAsia="Calibri"/>
        </w:rPr>
        <w:t>Backscatter from the ice radar on board the R/V Polarstern</w:t>
      </w:r>
      <w:r w:rsidR="00FA7F71">
        <w:rPr>
          <w:rFonts w:eastAsia="Calibri"/>
        </w:rPr>
        <w:t xml:space="preserve"> show</w:t>
      </w:r>
      <w:r w:rsidR="006F6D20" w:rsidRPr="005A3B00">
        <w:rPr>
          <w:rFonts w:eastAsia="Calibri"/>
        </w:rPr>
        <w:t xml:space="preserve"> </w:t>
      </w:r>
      <w:r w:rsidR="00FA7F71">
        <w:rPr>
          <w:rFonts w:eastAsia="Calibri"/>
        </w:rPr>
        <w:t xml:space="preserve">small-scale deformation near the CO. </w:t>
      </w:r>
      <w:r w:rsidR="00CB0054" w:rsidRPr="005A3B00">
        <w:rPr>
          <w:rFonts w:eastAsia="Calibri"/>
        </w:rPr>
        <w:t>The dark sector is blocked from the radar by the ship superstructure.</w:t>
      </w:r>
      <w:r w:rsidR="00CB0054">
        <w:rPr>
          <w:rFonts w:eastAsia="Calibri"/>
        </w:rPr>
        <w:t xml:space="preserve"> </w:t>
      </w:r>
      <w:r w:rsidR="00FA7F71">
        <w:rPr>
          <w:rFonts w:eastAsia="Calibri"/>
        </w:rPr>
        <w:t xml:space="preserve">Image date and time, wind speed, and drift speed are indicated in the upper left of each panel. </w:t>
      </w:r>
      <w:r w:rsidR="00D57E3B">
        <w:rPr>
          <w:rFonts w:eastAsia="Calibri"/>
        </w:rPr>
        <w:t>Elapsed time</w:t>
      </w:r>
      <w:r w:rsidR="00D57E3B" w:rsidRPr="00802C81">
        <w:rPr>
          <w:rFonts w:eastAsia="Calibri"/>
        </w:rPr>
        <w:t xml:space="preserve"> (</w:t>
      </w:r>
      <m:oMath>
        <m:r>
          <m:rPr>
            <m:sty m:val="p"/>
          </m:rPr>
          <w:rPr>
            <w:rFonts w:ascii="Cambria Math" w:eastAsia="Calibri" w:hAnsi="Cambria Math"/>
          </w:rPr>
          <m:t>Δ</m:t>
        </m:r>
      </m:oMath>
      <w:r w:rsidR="00D57E3B" w:rsidRPr="00802C81">
        <w:rPr>
          <w:rFonts w:eastAsia="Calibri"/>
        </w:rPr>
        <w:t xml:space="preserve">t) </w:t>
      </w:r>
      <w:r w:rsidR="00D57E3B">
        <w:rPr>
          <w:rFonts w:eastAsia="Calibri"/>
        </w:rPr>
        <w:t xml:space="preserve">since the first image in each row is also indicated. </w:t>
      </w:r>
      <w:r w:rsidR="00CB0054">
        <w:rPr>
          <w:rFonts w:eastAsia="Calibri"/>
        </w:rPr>
        <w:t>Magenta</w:t>
      </w:r>
      <w:r w:rsidR="00FA7F71">
        <w:rPr>
          <w:rFonts w:eastAsia="Calibri"/>
        </w:rPr>
        <w:t xml:space="preserve"> and </w:t>
      </w:r>
      <w:r w:rsidR="00CB0054">
        <w:rPr>
          <w:rFonts w:eastAsia="Calibri"/>
        </w:rPr>
        <w:t>cyan</w:t>
      </w:r>
      <w:r w:rsidR="00FA7F71">
        <w:rPr>
          <w:rFonts w:eastAsia="Calibri"/>
        </w:rPr>
        <w:t xml:space="preserve"> arrows show the </w:t>
      </w:r>
      <w:r w:rsidR="00802C81">
        <w:rPr>
          <w:rFonts w:eastAsia="Calibri"/>
        </w:rPr>
        <w:t xml:space="preserve">ice </w:t>
      </w:r>
      <w:r w:rsidR="00FA7F71">
        <w:rPr>
          <w:rFonts w:eastAsia="Calibri"/>
        </w:rPr>
        <w:t>drift and wind directions at the Met City tower, respectively.</w:t>
      </w:r>
      <w:r w:rsidR="00DE3544">
        <w:rPr>
          <w:rFonts w:eastAsia="Calibri"/>
        </w:rPr>
        <w:t xml:space="preserve"> Arrow length is proportional to speed; wind speed has been scaled by 2% for comparison with drift speed. </w:t>
      </w:r>
      <w:r w:rsidR="004C0A07">
        <w:rPr>
          <w:rFonts w:eastAsia="Calibri"/>
        </w:rPr>
        <w:t xml:space="preserve"> </w:t>
      </w:r>
      <w:r w:rsidR="00CB0054">
        <w:rPr>
          <w:rFonts w:eastAsia="Calibri"/>
        </w:rPr>
        <w:t xml:space="preserve">Annotations in panel c show </w:t>
      </w:r>
      <w:r w:rsidR="00802C81">
        <w:rPr>
          <w:rFonts w:eastAsia="Calibri"/>
        </w:rPr>
        <w:t xml:space="preserve">the relative movement of </w:t>
      </w:r>
      <w:r w:rsidR="00CB0054">
        <w:rPr>
          <w:rFonts w:eastAsia="Calibri"/>
        </w:rPr>
        <w:t>manually identified ice features at</w:t>
      </w:r>
      <w:r w:rsidR="00980091">
        <w:rPr>
          <w:rFonts w:eastAsia="Calibri"/>
        </w:rPr>
        <w:t xml:space="preserve"> 30 January</w:t>
      </w:r>
      <w:r w:rsidR="00CB0054">
        <w:rPr>
          <w:rFonts w:eastAsia="Calibri"/>
        </w:rPr>
        <w:t xml:space="preserve"> 06 UTC (yellow) and at 20 UTC (red), </w:t>
      </w:r>
      <w:r w:rsidR="00802C81">
        <w:rPr>
          <w:rFonts w:eastAsia="Calibri"/>
        </w:rPr>
        <w:t>revealing</w:t>
      </w:r>
      <w:r w:rsidR="00CB0054">
        <w:rPr>
          <w:rFonts w:eastAsia="Calibri"/>
        </w:rPr>
        <w:t xml:space="preserve"> two prominent shear zones marked with the dashed pink lines. The green dashed line in panel f shows the location of a fracture that </w:t>
      </w:r>
      <w:r w:rsidR="00980091">
        <w:rPr>
          <w:rFonts w:eastAsia="Calibri"/>
        </w:rPr>
        <w:t>began opening at 1 February 07 UTC and closed by 13 UTC.</w:t>
      </w:r>
      <w:r w:rsidR="00070C1B">
        <w:rPr>
          <w:rFonts w:eastAsia="Calibri"/>
        </w:rPr>
        <w:t xml:space="preserve"> (g) </w:t>
      </w:r>
      <w:r w:rsidR="006A16FC">
        <w:rPr>
          <w:rFonts w:eastAsia="Calibri"/>
        </w:rPr>
        <w:t>Sea ice divergence</w:t>
      </w:r>
      <w:r w:rsidR="00070C1B">
        <w:rPr>
          <w:rFonts w:eastAsia="Calibri"/>
        </w:rPr>
        <w:t xml:space="preserve"> estimated from sea ice radar (green) and from buoys (black). Buoy deformation time series are the same as those from the DN polygons in Figure 10 and Supplemental Figure S</w:t>
      </w:r>
      <w:r w:rsidR="004A7C06">
        <w:rPr>
          <w:rFonts w:eastAsia="Calibri"/>
        </w:rPr>
        <w:t>2</w:t>
      </w:r>
      <w:r w:rsidR="00070C1B">
        <w:rPr>
          <w:rFonts w:eastAsia="Calibri"/>
        </w:rPr>
        <w:t>.</w:t>
      </w:r>
    </w:p>
    <w:p w14:paraId="1A80AC99" w14:textId="186B416C" w:rsidR="00FC1CD9" w:rsidRDefault="004D531D" w:rsidP="0092663B">
      <w:pPr>
        <w:pStyle w:val="Text"/>
        <w:spacing w:line="360" w:lineRule="auto"/>
        <w:ind w:firstLine="0"/>
        <w:rPr>
          <w:rFonts w:eastAsia="Calibri"/>
        </w:rPr>
      </w:pPr>
      <w:r>
        <w:rPr>
          <w:rFonts w:eastAsia="Calibri"/>
        </w:rPr>
        <w:t>I</w:t>
      </w:r>
      <w:r w:rsidR="50F57BC9" w:rsidRPr="50F57BC9">
        <w:rPr>
          <w:rFonts w:eastAsia="Calibri"/>
        </w:rPr>
        <w:t xml:space="preserve">ce radar images provide details of the ice deformation </w:t>
      </w:r>
      <w:r w:rsidR="00F51A4F">
        <w:rPr>
          <w:rFonts w:eastAsia="Calibri"/>
        </w:rPr>
        <w:t>within</w:t>
      </w:r>
      <w:r w:rsidR="00FC1DB7">
        <w:rPr>
          <w:rFonts w:eastAsia="Calibri"/>
        </w:rPr>
        <w:t xml:space="preserve"> </w:t>
      </w:r>
      <w:r w:rsidR="00F51A4F">
        <w:rPr>
          <w:rFonts w:eastAsia="Calibri"/>
        </w:rPr>
        <w:t xml:space="preserve">~5 </w:t>
      </w:r>
      <w:r w:rsidR="00FC1DB7">
        <w:rPr>
          <w:rFonts w:eastAsia="Calibri"/>
        </w:rPr>
        <w:t xml:space="preserve">km </w:t>
      </w:r>
      <w:r w:rsidR="00F51A4F">
        <w:rPr>
          <w:rFonts w:eastAsia="Calibri"/>
        </w:rPr>
        <w:t>of</w:t>
      </w:r>
      <w:r w:rsidR="50F57BC9" w:rsidRPr="50F57BC9">
        <w:rPr>
          <w:rFonts w:eastAsia="Calibri"/>
        </w:rPr>
        <w:t xml:space="preserve"> the</w:t>
      </w:r>
      <w:r>
        <w:rPr>
          <w:rFonts w:eastAsia="Calibri"/>
        </w:rPr>
        <w:t xml:space="preserve"> MOSAiC</w:t>
      </w:r>
      <w:r w:rsidR="50F57BC9" w:rsidRPr="50F57BC9">
        <w:rPr>
          <w:rFonts w:eastAsia="Calibri"/>
        </w:rPr>
        <w:t xml:space="preserve"> CO</w:t>
      </w:r>
      <w:r w:rsidR="00070C1B">
        <w:rPr>
          <w:rFonts w:eastAsia="Calibri"/>
        </w:rPr>
        <w:t xml:space="preserve"> at small scales</w:t>
      </w:r>
      <w:r w:rsidR="00AB5E7B">
        <w:rPr>
          <w:rFonts w:eastAsia="Calibri"/>
        </w:rPr>
        <w:t xml:space="preserve"> (~100 m resolution)</w:t>
      </w:r>
      <w:r w:rsidR="50F57BC9" w:rsidRPr="50F57BC9">
        <w:rPr>
          <w:rFonts w:eastAsia="Calibri"/>
        </w:rPr>
        <w:t>.  Figure 1</w:t>
      </w:r>
      <w:r>
        <w:rPr>
          <w:rFonts w:eastAsia="Calibri"/>
        </w:rPr>
        <w:t>1</w:t>
      </w:r>
      <w:r w:rsidR="50F57BC9" w:rsidRPr="50F57BC9">
        <w:rPr>
          <w:rFonts w:eastAsia="Calibri"/>
        </w:rPr>
        <w:t xml:space="preserve"> depicts </w:t>
      </w:r>
      <w:r w:rsidR="00CA07F8">
        <w:rPr>
          <w:rFonts w:eastAsia="Calibri"/>
        </w:rPr>
        <w:t xml:space="preserve">radar backscatter </w:t>
      </w:r>
      <w:r>
        <w:rPr>
          <w:rFonts w:eastAsia="Calibri"/>
        </w:rPr>
        <w:t xml:space="preserve">intensity </w:t>
      </w:r>
      <w:r w:rsidR="00CA07F8">
        <w:rPr>
          <w:rFonts w:eastAsia="Calibri"/>
        </w:rPr>
        <w:t xml:space="preserve">which is related to </w:t>
      </w:r>
      <w:r w:rsidR="50F57BC9" w:rsidRPr="50F57BC9">
        <w:rPr>
          <w:rFonts w:eastAsia="Calibri"/>
        </w:rPr>
        <w:t>sea ice roughness features</w:t>
      </w:r>
      <w:r w:rsidR="006A16FC">
        <w:rPr>
          <w:rFonts w:eastAsia="Calibri"/>
        </w:rPr>
        <w:t xml:space="preserve"> (cropped to show details within 3 km of the CO)</w:t>
      </w:r>
      <w:r w:rsidR="50F57BC9" w:rsidRPr="50F57BC9">
        <w:rPr>
          <w:rFonts w:eastAsia="Calibri"/>
        </w:rPr>
        <w:t xml:space="preserve">. Dark areas in radar images are interpreted as undeformed level ice or leads. </w:t>
      </w:r>
      <w:r w:rsidR="00802C81">
        <w:rPr>
          <w:rFonts w:eastAsia="Calibri"/>
        </w:rPr>
        <w:t>High</w:t>
      </w:r>
      <w:r w:rsidR="50F57BC9" w:rsidRPr="50F57BC9">
        <w:rPr>
          <w:rFonts w:eastAsia="Calibri"/>
        </w:rPr>
        <w:t xml:space="preserve"> backscatter</w:t>
      </w:r>
      <w:r w:rsidR="00802C81">
        <w:rPr>
          <w:rFonts w:eastAsia="Calibri"/>
        </w:rPr>
        <w:t xml:space="preserve"> (bright areas)</w:t>
      </w:r>
      <w:r w:rsidR="50F57BC9" w:rsidRPr="50F57BC9">
        <w:rPr>
          <w:rFonts w:eastAsia="Calibri"/>
        </w:rPr>
        <w:t xml:space="preserve"> arises from ridges and edges of leads. </w:t>
      </w:r>
      <w:r>
        <w:rPr>
          <w:rFonts w:eastAsia="Calibri"/>
        </w:rPr>
        <w:t xml:space="preserve">Relative motion of these features or their appearance/disappearance between images indicate ice shearing, the formation of leads or ridges, or the closing of leads. </w:t>
      </w:r>
      <w:r w:rsidR="002C22BC">
        <w:rPr>
          <w:rFonts w:eastAsia="Calibri"/>
        </w:rPr>
        <w:t>Motion is readily apparent in</w:t>
      </w:r>
      <w:r w:rsidR="00DA4BD8">
        <w:rPr>
          <w:rFonts w:eastAsia="Calibri"/>
        </w:rPr>
        <w:t xml:space="preserve"> the 15-minute resolution</w:t>
      </w:r>
      <w:r w:rsidR="002C22BC">
        <w:rPr>
          <w:rFonts w:eastAsia="Calibri"/>
        </w:rPr>
        <w:t xml:space="preserve"> animations of the radar images </w:t>
      </w:r>
      <w:r w:rsidR="00DA4BD8">
        <w:rPr>
          <w:rFonts w:eastAsia="Calibri"/>
        </w:rPr>
        <w:t xml:space="preserve">from 25 January at 00:00 UTC and 5 February 0:00 UTC </w:t>
      </w:r>
      <w:r w:rsidR="002C22BC">
        <w:rPr>
          <w:rFonts w:eastAsia="Calibri"/>
        </w:rPr>
        <w:t>provided in the Supplement</w:t>
      </w:r>
      <w:r w:rsidR="00DA4BD8">
        <w:rPr>
          <w:rFonts w:eastAsia="Calibri"/>
        </w:rPr>
        <w:t xml:space="preserve">, but in some cases </w:t>
      </w:r>
      <w:r w:rsidR="002C22BC">
        <w:rPr>
          <w:rFonts w:eastAsia="Calibri"/>
        </w:rPr>
        <w:t>can be discerned in side-by-side comparisons</w:t>
      </w:r>
      <w:r w:rsidR="00802C81">
        <w:rPr>
          <w:rFonts w:eastAsia="Calibri"/>
        </w:rPr>
        <w:t xml:space="preserve"> as in Figure 11</w:t>
      </w:r>
      <w:r w:rsidR="002C22BC">
        <w:rPr>
          <w:rFonts w:eastAsia="Calibri"/>
        </w:rPr>
        <w:t xml:space="preserve">. </w:t>
      </w:r>
      <w:r>
        <w:rPr>
          <w:rFonts w:eastAsia="Calibri"/>
        </w:rPr>
        <w:t xml:space="preserve">Note that the radar is located on the roof of the bridge of the </w:t>
      </w:r>
      <w:r>
        <w:rPr>
          <w:rFonts w:eastAsia="Calibri"/>
          <w:i/>
          <w:iCs/>
        </w:rPr>
        <w:t>R/V Polarstern</w:t>
      </w:r>
      <w:r>
        <w:rPr>
          <w:rFonts w:eastAsia="Calibri"/>
        </w:rPr>
        <w:t xml:space="preserve">, located at the apex of the unsampled dark area towards the stern of the ship at the center of each </w:t>
      </w:r>
      <w:r w:rsidR="00084852">
        <w:rPr>
          <w:rFonts w:eastAsia="Calibri"/>
        </w:rPr>
        <w:t>image</w:t>
      </w:r>
      <w:r>
        <w:rPr>
          <w:rFonts w:eastAsia="Calibri"/>
        </w:rPr>
        <w:t>. All depicted ice motion is relative to the radar.</w:t>
      </w:r>
      <w:r w:rsidR="50F57BC9" w:rsidRPr="50F57BC9">
        <w:rPr>
          <w:rFonts w:eastAsia="Calibri"/>
        </w:rPr>
        <w:t xml:space="preserve"> </w:t>
      </w:r>
      <w:r w:rsidR="00070C1B">
        <w:rPr>
          <w:rFonts w:eastAsia="Calibri"/>
        </w:rPr>
        <w:t xml:space="preserve">The </w:t>
      </w:r>
      <w:r w:rsidR="00770B55">
        <w:rPr>
          <w:rFonts w:eastAsia="Calibri"/>
        </w:rPr>
        <w:t xml:space="preserve">radar </w:t>
      </w:r>
      <w:r w:rsidR="00070C1B">
        <w:rPr>
          <w:rFonts w:eastAsia="Calibri"/>
        </w:rPr>
        <w:t>image</w:t>
      </w:r>
      <w:r w:rsidR="00D264D1">
        <w:rPr>
          <w:rFonts w:eastAsia="Calibri"/>
        </w:rPr>
        <w:t>s and deformation time series</w:t>
      </w:r>
      <w:r w:rsidR="00070C1B">
        <w:rPr>
          <w:rFonts w:eastAsia="Calibri"/>
        </w:rPr>
        <w:t xml:space="preserve"> illustrate that the deformation at small (&lt; 5 km) scales is highly localized and </w:t>
      </w:r>
      <w:r w:rsidR="000838B6">
        <w:rPr>
          <w:rFonts w:eastAsia="Calibri"/>
        </w:rPr>
        <w:t>intermittent</w:t>
      </w:r>
      <w:r w:rsidR="00070C1B">
        <w:rPr>
          <w:rFonts w:eastAsia="Calibri"/>
        </w:rPr>
        <w:t xml:space="preserve"> </w:t>
      </w:r>
      <w:r w:rsidR="00070C1B">
        <w:rPr>
          <w:rFonts w:eastAsia="Calibri"/>
        </w:rPr>
        <w:fldChar w:fldCharType="begin"/>
      </w:r>
      <w:r w:rsidR="00070C1B">
        <w:rPr>
          <w:rFonts w:eastAsia="Calibri"/>
        </w:rPr>
        <w:instrText xml:space="preserve"> ADDIN ZOTERO_ITEM CSL_CITATION {"citationID":"bNZU9ZPZ","properties":{"formattedCitation":"(Weiss &amp; Dansereau, 2017)","plainCitation":"(Weiss &amp; Dansereau, 2017)","noteIndex":0},"citationItems":[{"id":7502,"uris":["http://zotero.org/users/6124969/items/IL8J3J4B"],"itemData":{"id":7502,"type":"article-journal","abstract":"Mechanics plays a key role in the evolution of the sea ice cover through its control on drift, on momentum and thermal energy exchanges between the polar oceans and the atmosphere along cracks and faults, and on ice thickness distribution through opening and ridging processes. At the local scale, a significant variability of the mechanical strength is associated with the microstructural heterogeneity of saline ice, however characterized by a small correlation length, below the ice thickness scale. Conversely, the sea ice mechanical fields (velocity, strain and stress) are characterized by long-ranged (more than 1000 km) and long-lasting (approx. few months) correlations. The associated space and time scaling laws are the signature of the brittle character of sea ice mechanics, with deformation resulting from a multi-scale accumulation of episodic fracturing and faulting events. To translate the short-range-correlated disorder on strength into long-range-correlated mechanical fields, several key ingredients are identified: long-ranged elastic interactions, slow driving conditions, a slow viscous-like relaxation of elastic stresses and a restoring/healing mechanism. These ingredients constrained the development of a new continuum mechanics modelling framework for the sea ice cover, called Maxwell–elasto-brittle. Idealized simulations without advection demonstrate that this rheological framework reproduces the main characteristics of sea ice mechanics, including anisotropy, spatial localization and intermittency, as well as the associated scaling laws.\n            This article is part of the themed issue ‘Microdynamics of ice’.","container-title":"Philosophical Transactions of the Royal Society A: Mathematical, Physical and Engineering Sciences","DOI":"10.1098/rsta.2015.0352","ISSN":"1364-503X, 1471-2962","issue":"20150352","journalAbbreviation":"Phil. Trans. R. Soc. A.","language":"en","page":"1-17","source":"DOI.org (Crossref)","title":"Linking scales in sea ice mechanics","volume":"375","author":[{"family":"Weiss","given":"Jérôme"},{"family":"Dansereau","given":"Véronique"}],"issued":{"date-parts":[["2017",2,13]]},"citation-key":"weiss2017_LinkingScales"}}],"schema":"https://github.com/citation-style-language/schema/raw/master/csl-citation.json"} </w:instrText>
      </w:r>
      <w:r w:rsidR="00070C1B">
        <w:rPr>
          <w:rFonts w:eastAsia="Calibri"/>
        </w:rPr>
        <w:fldChar w:fldCharType="separate"/>
      </w:r>
      <w:r w:rsidR="00070C1B">
        <w:rPr>
          <w:rFonts w:eastAsia="Calibri"/>
          <w:noProof/>
        </w:rPr>
        <w:t>(Weiss &amp; Dansereau, 2017)</w:t>
      </w:r>
      <w:r w:rsidR="00070C1B">
        <w:rPr>
          <w:rFonts w:eastAsia="Calibri"/>
        </w:rPr>
        <w:fldChar w:fldCharType="end"/>
      </w:r>
      <w:r w:rsidR="00070BB2">
        <w:rPr>
          <w:rFonts w:eastAsia="Calibri"/>
        </w:rPr>
        <w:t>, but also well aligned with the buoy observations (Figure 11g)</w:t>
      </w:r>
      <w:r w:rsidR="00070C1B">
        <w:rPr>
          <w:rFonts w:eastAsia="Calibri"/>
        </w:rPr>
        <w:t>.</w:t>
      </w:r>
      <w:r w:rsidR="00070BB2">
        <w:rPr>
          <w:rFonts w:eastAsia="Calibri"/>
        </w:rPr>
        <w:t xml:space="preserve"> The impact of the first cyclone was manifested mainly as a six-hour long shear event with some openings. Duration of non-negligible divergence was less than three hours. </w:t>
      </w:r>
      <w:r w:rsidR="50F57BC9" w:rsidRPr="50F57BC9">
        <w:rPr>
          <w:rFonts w:eastAsia="Calibri"/>
        </w:rPr>
        <w:t xml:space="preserve">The first </w:t>
      </w:r>
      <w:r w:rsidR="00D0232C">
        <w:rPr>
          <w:rFonts w:eastAsia="Calibri"/>
        </w:rPr>
        <w:t>row</w:t>
      </w:r>
      <w:r w:rsidR="50F57BC9" w:rsidRPr="50F57BC9">
        <w:rPr>
          <w:rFonts w:eastAsia="Calibri"/>
        </w:rPr>
        <w:t xml:space="preserve"> of images illustrates the shearing that occurred between 0</w:t>
      </w:r>
      <w:r w:rsidR="00EF62C3">
        <w:rPr>
          <w:rFonts w:eastAsia="Calibri"/>
        </w:rPr>
        <w:t>6</w:t>
      </w:r>
      <w:r w:rsidR="50F57BC9" w:rsidRPr="50F57BC9">
        <w:rPr>
          <w:rFonts w:eastAsia="Calibri"/>
        </w:rPr>
        <w:t>:</w:t>
      </w:r>
      <w:r w:rsidR="00EF62C3">
        <w:rPr>
          <w:rFonts w:eastAsia="Calibri"/>
        </w:rPr>
        <w:t>0</w:t>
      </w:r>
      <w:r w:rsidR="50F57BC9" w:rsidRPr="50F57BC9">
        <w:rPr>
          <w:rFonts w:eastAsia="Calibri"/>
        </w:rPr>
        <w:t xml:space="preserve">0 and </w:t>
      </w:r>
      <w:r w:rsidR="00D0232C">
        <w:rPr>
          <w:rFonts w:eastAsia="Calibri"/>
        </w:rPr>
        <w:t>20</w:t>
      </w:r>
      <w:r w:rsidR="50F57BC9" w:rsidRPr="50F57BC9">
        <w:rPr>
          <w:rFonts w:eastAsia="Calibri"/>
        </w:rPr>
        <w:t xml:space="preserve">:00 UTC on 30 January, </w:t>
      </w:r>
      <w:r w:rsidR="00D0232C">
        <w:rPr>
          <w:rFonts w:eastAsia="Calibri"/>
        </w:rPr>
        <w:t xml:space="preserve">as </w:t>
      </w:r>
      <w:r w:rsidR="00070C1B">
        <w:rPr>
          <w:rFonts w:eastAsia="Calibri"/>
        </w:rPr>
        <w:t>the first cyclone</w:t>
      </w:r>
      <w:r w:rsidR="00D0232C">
        <w:rPr>
          <w:rFonts w:eastAsia="Calibri"/>
        </w:rPr>
        <w:t xml:space="preserve"> passed north of the DN. During this time,</w:t>
      </w:r>
      <w:r>
        <w:rPr>
          <w:rFonts w:eastAsia="Calibri"/>
        </w:rPr>
        <w:t xml:space="preserve"> the group of highlighted bright features to the </w:t>
      </w:r>
      <w:r w:rsidR="002C22BC">
        <w:rPr>
          <w:rFonts w:eastAsia="Calibri"/>
        </w:rPr>
        <w:t xml:space="preserve">right </w:t>
      </w:r>
      <w:r>
        <w:rPr>
          <w:rFonts w:eastAsia="Calibri"/>
        </w:rPr>
        <w:t xml:space="preserve">of the dashed line moved </w:t>
      </w:r>
      <w:r w:rsidR="002C22BC">
        <w:rPr>
          <w:rFonts w:eastAsia="Calibri"/>
        </w:rPr>
        <w:t>southward</w:t>
      </w:r>
      <w:r>
        <w:rPr>
          <w:rFonts w:eastAsia="Calibri"/>
        </w:rPr>
        <w:t xml:space="preserve"> relative to the</w:t>
      </w:r>
      <w:r w:rsidR="002C22BC">
        <w:rPr>
          <w:rFonts w:eastAsia="Calibri"/>
        </w:rPr>
        <w:t xml:space="preserve"> </w:t>
      </w:r>
      <w:r w:rsidR="002C22BC">
        <w:rPr>
          <w:rFonts w:eastAsia="Calibri"/>
          <w:i/>
          <w:iCs/>
        </w:rPr>
        <w:t>R/V Polarstern</w:t>
      </w:r>
      <w:r w:rsidR="002C22BC">
        <w:rPr>
          <w:rFonts w:eastAsia="Calibri"/>
        </w:rPr>
        <w:t xml:space="preserve"> (Figure 11c)</w:t>
      </w:r>
      <w:r>
        <w:rPr>
          <w:rFonts w:eastAsia="Calibri"/>
        </w:rPr>
        <w:t xml:space="preserve">. </w:t>
      </w:r>
      <w:r w:rsidR="002C22BC">
        <w:rPr>
          <w:rFonts w:eastAsia="Calibri"/>
        </w:rPr>
        <w:t xml:space="preserve">Most of the </w:t>
      </w:r>
      <w:r w:rsidR="002C22BC">
        <w:rPr>
          <w:rFonts w:eastAsia="Calibri"/>
        </w:rPr>
        <w:lastRenderedPageBreak/>
        <w:t>shear was concentrated in two regions indicated with pink dashed lines.</w:t>
      </w:r>
      <w:r w:rsidR="002A0031">
        <w:rPr>
          <w:rFonts w:eastAsia="Calibri"/>
        </w:rPr>
        <w:t xml:space="preserve"> Both shear zones had </w:t>
      </w:r>
      <w:r w:rsidR="008E459D">
        <w:rPr>
          <w:rFonts w:eastAsia="Calibri"/>
        </w:rPr>
        <w:t>been activated at least once in the week prior.</w:t>
      </w:r>
      <w:r w:rsidR="00EF62C3">
        <w:rPr>
          <w:rFonts w:eastAsia="Calibri"/>
        </w:rPr>
        <w:t xml:space="preserve"> During this event, shear began at the right-most shear zone at 06:00 UTC, then along the left shear zone at 09:50 UTC.</w:t>
      </w:r>
      <w:r w:rsidR="00EB4A5A">
        <w:rPr>
          <w:rFonts w:eastAsia="Calibri"/>
        </w:rPr>
        <w:t xml:space="preserve"> </w:t>
      </w:r>
      <w:r w:rsidR="00EB4A5A">
        <w:rPr>
          <w:rFonts w:eastAsia="Calibri"/>
        </w:rPr>
        <w:t>T</w:t>
      </w:r>
      <w:r w:rsidR="00EB4A5A" w:rsidRPr="50F57BC9">
        <w:rPr>
          <w:rFonts w:eastAsia="Calibri"/>
        </w:rPr>
        <w:t>h</w:t>
      </w:r>
      <w:r w:rsidR="00EB4A5A">
        <w:rPr>
          <w:rFonts w:eastAsia="Calibri"/>
        </w:rPr>
        <w:t>is shear zone</w:t>
      </w:r>
      <w:r w:rsidR="00EB4A5A" w:rsidRPr="50F57BC9">
        <w:rPr>
          <w:rFonts w:eastAsia="Calibri"/>
        </w:rPr>
        <w:t xml:space="preserve"> activated again between 22:00 UTC on 31 January and 00:00 UTC </w:t>
      </w:r>
      <w:r w:rsidR="00EB4A5A">
        <w:rPr>
          <w:rFonts w:eastAsia="Calibri"/>
        </w:rPr>
        <w:t>as cyclone</w:t>
      </w:r>
      <w:r w:rsidR="00FC1DB7">
        <w:rPr>
          <w:rFonts w:eastAsia="Calibri"/>
        </w:rPr>
        <w:t xml:space="preserve"> C</w:t>
      </w:r>
      <w:r w:rsidR="00FC1DB7" w:rsidRPr="002E7391">
        <w:rPr>
          <w:rFonts w:eastAsia="Calibri"/>
          <w:vertAlign w:val="subscript"/>
        </w:rPr>
        <w:t>2</w:t>
      </w:r>
      <w:r w:rsidR="00EB4A5A">
        <w:rPr>
          <w:rFonts w:eastAsia="Calibri"/>
        </w:rPr>
        <w:t xml:space="preserve"> arrived,</w:t>
      </w:r>
      <w:r w:rsidR="00EB4A5A" w:rsidRPr="50F57BC9">
        <w:rPr>
          <w:rFonts w:eastAsia="Calibri"/>
        </w:rPr>
        <w:t xml:space="preserve"> correspond</w:t>
      </w:r>
      <w:r w:rsidR="00EB4A5A">
        <w:rPr>
          <w:rFonts w:eastAsia="Calibri"/>
        </w:rPr>
        <w:t xml:space="preserve">ing </w:t>
      </w:r>
      <w:r w:rsidR="00EB4A5A" w:rsidRPr="50F57BC9">
        <w:rPr>
          <w:rFonts w:eastAsia="Calibri"/>
        </w:rPr>
        <w:t>to the peak in shear near 23</w:t>
      </w:r>
      <w:r w:rsidR="00EB4A5A">
        <w:rPr>
          <w:rFonts w:eastAsia="Calibri"/>
        </w:rPr>
        <w:t>:00</w:t>
      </w:r>
      <w:r w:rsidR="00EB4A5A" w:rsidRPr="50F57BC9">
        <w:rPr>
          <w:rFonts w:eastAsia="Calibri"/>
        </w:rPr>
        <w:t xml:space="preserve"> UTC on 31 January in Figure </w:t>
      </w:r>
      <w:r w:rsidR="00EB4A5A">
        <w:rPr>
          <w:rFonts w:eastAsia="Calibri"/>
        </w:rPr>
        <w:t>10</w:t>
      </w:r>
      <w:r w:rsidR="00EB4A5A" w:rsidRPr="50F57BC9">
        <w:rPr>
          <w:rFonts w:eastAsia="Calibri"/>
        </w:rPr>
        <w:t>b</w:t>
      </w:r>
      <w:r w:rsidR="00EB4A5A">
        <w:rPr>
          <w:rFonts w:eastAsia="Calibri"/>
        </w:rPr>
        <w:t>, and corresponding to the approximate time that the ice motion at the CO and L-sites reversed (Figures 6a-d)</w:t>
      </w:r>
      <w:r w:rsidR="00EB4A5A" w:rsidRPr="50F57BC9">
        <w:rPr>
          <w:rFonts w:eastAsia="Calibri"/>
        </w:rPr>
        <w:t>.</w:t>
      </w:r>
      <w:r w:rsidR="00EB4A5A">
        <w:rPr>
          <w:rFonts w:eastAsia="Calibri"/>
        </w:rPr>
        <w:t xml:space="preserve"> </w:t>
      </w:r>
      <w:r w:rsidR="00EF62C3">
        <w:rPr>
          <w:rFonts w:eastAsia="Calibri"/>
        </w:rPr>
        <w:t xml:space="preserve"> </w:t>
      </w:r>
    </w:p>
    <w:p w14:paraId="08247E90" w14:textId="2A6F5350" w:rsidR="00D0232C" w:rsidRDefault="00EB4A5A" w:rsidP="0092663B">
      <w:pPr>
        <w:pStyle w:val="Text"/>
        <w:spacing w:line="360" w:lineRule="auto"/>
        <w:ind w:firstLine="0"/>
        <w:rPr>
          <w:rFonts w:eastAsia="Calibri"/>
        </w:rPr>
      </w:pPr>
      <w:r>
        <w:rPr>
          <w:rFonts w:eastAsia="Calibri"/>
        </w:rPr>
        <w:t xml:space="preserve">The </w:t>
      </w:r>
      <w:r w:rsidR="00D264D1">
        <w:rPr>
          <w:rFonts w:eastAsia="Calibri"/>
        </w:rPr>
        <w:t>pack ice experienced opening for three hours</w:t>
      </w:r>
      <w:r>
        <w:rPr>
          <w:rFonts w:eastAsia="Calibri"/>
        </w:rPr>
        <w:t xml:space="preserve"> starting at 07:00 UTC</w:t>
      </w:r>
      <w:r w:rsidR="00D264D1">
        <w:rPr>
          <w:rFonts w:eastAsia="Calibri"/>
        </w:rPr>
        <w:t xml:space="preserve">, </w:t>
      </w:r>
      <w:r>
        <w:rPr>
          <w:rFonts w:eastAsia="Calibri"/>
        </w:rPr>
        <w:t>as a fracture activates 1.5 km to the south of the</w:t>
      </w:r>
      <w:r w:rsidRPr="00EB4A5A">
        <w:rPr>
          <w:rFonts w:eastAsia="Calibri"/>
          <w:i/>
          <w:iCs/>
        </w:rPr>
        <w:t xml:space="preserve"> </w:t>
      </w:r>
      <w:r>
        <w:rPr>
          <w:rFonts w:eastAsia="Calibri"/>
          <w:i/>
          <w:iCs/>
        </w:rPr>
        <w:t>R/V Polarstern</w:t>
      </w:r>
      <w:r>
        <w:rPr>
          <w:rFonts w:eastAsia="Calibri"/>
        </w:rPr>
        <w:t xml:space="preserve"> (</w:t>
      </w:r>
      <w:r w:rsidR="003D1742">
        <w:rPr>
          <w:rFonts w:eastAsia="Calibri"/>
        </w:rPr>
        <w:t>black patches</w:t>
      </w:r>
      <w:r w:rsidR="00FC1CD9">
        <w:rPr>
          <w:rFonts w:eastAsia="Calibri"/>
        </w:rPr>
        <w:t xml:space="preserve"> in Fig</w:t>
      </w:r>
      <w:r w:rsidR="00DC5478">
        <w:rPr>
          <w:rFonts w:eastAsia="Calibri"/>
        </w:rPr>
        <w:t>ure</w:t>
      </w:r>
      <w:r w:rsidR="00FC1CD9">
        <w:rPr>
          <w:rFonts w:eastAsia="Calibri"/>
        </w:rPr>
        <w:t xml:space="preserve"> 11e, </w:t>
      </w:r>
      <w:r>
        <w:rPr>
          <w:rFonts w:eastAsia="Calibri"/>
        </w:rPr>
        <w:t xml:space="preserve">green dashed line in Figure 11f, positive divergence in Figure 11g), reaching a maximum opening </w:t>
      </w:r>
      <w:r w:rsidR="00FC1DB7">
        <w:rPr>
          <w:rFonts w:eastAsia="Calibri"/>
        </w:rPr>
        <w:t xml:space="preserve">around </w:t>
      </w:r>
      <w:r>
        <w:rPr>
          <w:rFonts w:eastAsia="Calibri"/>
        </w:rPr>
        <w:t>10 UTC.</w:t>
      </w:r>
      <w:r w:rsidR="00FC1CD9" w:rsidRPr="00FC1CD9">
        <w:rPr>
          <w:rFonts w:eastAsia="Calibri"/>
        </w:rPr>
        <w:t xml:space="preserve"> </w:t>
      </w:r>
      <w:r w:rsidR="00FC1CD9">
        <w:rPr>
          <w:rFonts w:eastAsia="Calibri"/>
        </w:rPr>
        <w:t>T</w:t>
      </w:r>
      <w:r w:rsidR="00FC1CD9" w:rsidRPr="50F57BC9">
        <w:rPr>
          <w:rFonts w:eastAsia="Calibri"/>
        </w:rPr>
        <w:t xml:space="preserve">his time period corresponds to </w:t>
      </w:r>
      <w:r w:rsidR="003D1742">
        <w:rPr>
          <w:rFonts w:eastAsia="Calibri"/>
        </w:rPr>
        <w:t xml:space="preserve">the latter part of the period of </w:t>
      </w:r>
      <w:r w:rsidR="00FC1CD9" w:rsidRPr="50F57BC9">
        <w:rPr>
          <w:rFonts w:eastAsia="Calibri"/>
        </w:rPr>
        <w:t xml:space="preserve">large atmospheric stress (Figure 5f) and the atmospheric horizontal roll vortices (Figure 4h-i). </w:t>
      </w:r>
      <w:r>
        <w:rPr>
          <w:rFonts w:eastAsia="Calibri"/>
        </w:rPr>
        <w:t xml:space="preserve"> Two leads are formed with maximum width of 100-200 m, separated by a shear zone (black patches in Figure 11e). The lead closure is rapid, corresponding to a spike in convergence in the ice radar deformation time series. </w:t>
      </w:r>
      <w:r w:rsidR="00D264D1">
        <w:rPr>
          <w:rFonts w:eastAsia="Calibri"/>
        </w:rPr>
        <w:t xml:space="preserve">In contrast, </w:t>
      </w:r>
      <w:r w:rsidR="006A16FC">
        <w:rPr>
          <w:rFonts w:eastAsia="Calibri"/>
        </w:rPr>
        <w:t>divergence</w:t>
      </w:r>
      <w:r w:rsidR="00D264D1">
        <w:rPr>
          <w:rFonts w:eastAsia="Calibri"/>
        </w:rPr>
        <w:t xml:space="preserve"> estimat</w:t>
      </w:r>
      <w:r w:rsidR="00FC1DB7">
        <w:rPr>
          <w:rFonts w:eastAsia="Calibri"/>
        </w:rPr>
        <w:t xml:space="preserve">ed </w:t>
      </w:r>
      <w:r w:rsidR="00D264D1">
        <w:rPr>
          <w:rFonts w:eastAsia="Calibri"/>
        </w:rPr>
        <w:t>with buoys integrat</w:t>
      </w:r>
      <w:r w:rsidR="00FC1DB7">
        <w:rPr>
          <w:rFonts w:eastAsia="Calibri"/>
        </w:rPr>
        <w:t>es</w:t>
      </w:r>
      <w:r w:rsidR="00D264D1">
        <w:rPr>
          <w:rFonts w:eastAsia="Calibri"/>
        </w:rPr>
        <w:t xml:space="preserve"> the effects of numerous fractures </w:t>
      </w:r>
      <w:r w:rsidR="006A16FC">
        <w:rPr>
          <w:rFonts w:eastAsia="Calibri"/>
        </w:rPr>
        <w:t>resulting in</w:t>
      </w:r>
      <w:r w:rsidR="00D264D1">
        <w:rPr>
          <w:rFonts w:eastAsia="Calibri"/>
        </w:rPr>
        <w:t xml:space="preserve"> a relatively smooth </w:t>
      </w:r>
      <w:r w:rsidR="00FC1DB7">
        <w:rPr>
          <w:rFonts w:eastAsia="Calibri"/>
        </w:rPr>
        <w:t>time series</w:t>
      </w:r>
      <w:r w:rsidR="00D264D1">
        <w:rPr>
          <w:rFonts w:eastAsia="Calibri"/>
        </w:rPr>
        <w:t xml:space="preserve"> that attenuates with increasing averaging scale. </w:t>
      </w:r>
      <w:r w:rsidR="00D0232C">
        <w:rPr>
          <w:rFonts w:eastAsia="Calibri"/>
        </w:rPr>
        <w:t>These local details corroborate the deformation measured with the DN buoys (Figure S</w:t>
      </w:r>
      <w:r w:rsidR="00174F86">
        <w:rPr>
          <w:rFonts w:eastAsia="Calibri"/>
        </w:rPr>
        <w:t>2</w:t>
      </w:r>
      <w:r w:rsidR="00D0232C">
        <w:rPr>
          <w:rFonts w:eastAsia="Calibri"/>
        </w:rPr>
        <w:t>)</w:t>
      </w:r>
      <w:r w:rsidR="00FC1DB7">
        <w:rPr>
          <w:rFonts w:eastAsia="Calibri"/>
        </w:rPr>
        <w:t>:</w:t>
      </w:r>
      <w:r w:rsidR="00D0232C">
        <w:rPr>
          <w:rFonts w:eastAsia="Calibri"/>
        </w:rPr>
        <w:t xml:space="preserve"> the southward motion anomaly is coherent across a </w:t>
      </w:r>
      <w:r w:rsidR="00F463EC">
        <w:rPr>
          <w:rFonts w:eastAsia="Calibri"/>
        </w:rPr>
        <w:t xml:space="preserve">region of at least </w:t>
      </w:r>
      <w:r w:rsidR="00D0232C">
        <w:rPr>
          <w:rFonts w:eastAsia="Calibri"/>
        </w:rPr>
        <w:t>30</w:t>
      </w:r>
      <w:r w:rsidR="00F463EC">
        <w:rPr>
          <w:rFonts w:eastAsia="Calibri"/>
        </w:rPr>
        <w:t xml:space="preserve"> by 30</w:t>
      </w:r>
      <w:r w:rsidR="00D0232C">
        <w:rPr>
          <w:rFonts w:eastAsia="Calibri"/>
        </w:rPr>
        <w:t xml:space="preserve"> km</w:t>
      </w:r>
      <w:r w:rsidR="00F463EC">
        <w:rPr>
          <w:rFonts w:eastAsia="Calibri"/>
        </w:rPr>
        <w:t>.</w:t>
      </w:r>
    </w:p>
    <w:p w14:paraId="3CDA9E5A" w14:textId="331CE627" w:rsidR="00DA4BD8" w:rsidRDefault="00A75EA2" w:rsidP="0092663B">
      <w:pPr>
        <w:pStyle w:val="Text"/>
        <w:spacing w:line="360" w:lineRule="auto"/>
        <w:ind w:firstLine="0"/>
        <w:rPr>
          <w:rFonts w:eastAsia="Calibri"/>
        </w:rPr>
      </w:pPr>
      <w:r>
        <w:rPr>
          <w:rFonts w:eastAsia="Calibri"/>
        </w:rPr>
        <w:t>Together, t</w:t>
      </w:r>
      <w:r w:rsidR="00DA4BD8">
        <w:rPr>
          <w:rFonts w:eastAsia="Calibri"/>
        </w:rPr>
        <w:t>he drifting buoy data and ice radar data show a consistent</w:t>
      </w:r>
      <w:r>
        <w:rPr>
          <w:rFonts w:eastAsia="Calibri"/>
        </w:rPr>
        <w:t xml:space="preserve"> and complementary</w:t>
      </w:r>
      <w:r w:rsidR="00DA4BD8">
        <w:rPr>
          <w:rFonts w:eastAsia="Calibri"/>
        </w:rPr>
        <w:t xml:space="preserve"> picture of </w:t>
      </w:r>
      <w:r w:rsidR="00ED7DFF">
        <w:rPr>
          <w:rFonts w:eastAsia="Calibri"/>
        </w:rPr>
        <w:t xml:space="preserve">a multi-scale </w:t>
      </w:r>
      <w:r w:rsidR="00DA4BD8">
        <w:rPr>
          <w:rFonts w:eastAsia="Calibri"/>
        </w:rPr>
        <w:t xml:space="preserve">sea ice response to synoptic and mesoscale features of the atmospheric wind structure. </w:t>
      </w:r>
      <w:r>
        <w:rPr>
          <w:rFonts w:eastAsia="Calibri"/>
        </w:rPr>
        <w:t>The passage of mesoscale features in the wind field (fronts and LLJs) exerts stress on the sea ice, resulting in</w:t>
      </w:r>
      <w:r w:rsidR="00070C1B">
        <w:rPr>
          <w:rFonts w:eastAsia="Calibri"/>
        </w:rPr>
        <w:t xml:space="preserve"> a change of ice </w:t>
      </w:r>
      <w:r w:rsidR="00ED7DFF">
        <w:rPr>
          <w:rFonts w:eastAsia="Calibri"/>
        </w:rPr>
        <w:t>velocity</w:t>
      </w:r>
      <w:r w:rsidR="00070C1B">
        <w:rPr>
          <w:rFonts w:eastAsia="Calibri"/>
        </w:rPr>
        <w:t xml:space="preserve"> and</w:t>
      </w:r>
      <w:r>
        <w:rPr>
          <w:rFonts w:eastAsia="Calibri"/>
        </w:rPr>
        <w:t xml:space="preserve"> deformation.</w:t>
      </w:r>
      <w:r w:rsidR="00ED7DFF">
        <w:rPr>
          <w:rFonts w:eastAsia="Calibri"/>
        </w:rPr>
        <w:t xml:space="preserve"> This force is propagated ahead of the front through internal ice stresses, resulting in the initiation of ice motion ahead of changes in the local winds. </w:t>
      </w:r>
      <w:r>
        <w:rPr>
          <w:rFonts w:eastAsia="Calibri"/>
        </w:rPr>
        <w:t xml:space="preserve"> The spatial coherence of the sea ice response is determined both by the scale of the wind forcing and by the geometry of local fracture networks.</w:t>
      </w:r>
      <w:r w:rsidR="00AA64B2">
        <w:rPr>
          <w:rFonts w:eastAsia="Calibri"/>
        </w:rPr>
        <w:t xml:space="preserve"> Large-scale, coherent, and abrupt changes in ice velocity resulting from momentum flux from the atmosphere into the ice have the potential to produce </w:t>
      </w:r>
      <w:r w:rsidR="00987360">
        <w:rPr>
          <w:rFonts w:eastAsia="Calibri"/>
        </w:rPr>
        <w:t xml:space="preserve">a </w:t>
      </w:r>
      <w:r w:rsidR="00D76FF9">
        <w:rPr>
          <w:rFonts w:eastAsia="Calibri"/>
        </w:rPr>
        <w:t xml:space="preserve">strong </w:t>
      </w:r>
      <w:r w:rsidR="00987360">
        <w:rPr>
          <w:rFonts w:eastAsia="Calibri"/>
        </w:rPr>
        <w:t>momentum flux into the upper ocean</w:t>
      </w:r>
      <w:r w:rsidR="007507FA">
        <w:rPr>
          <w:rFonts w:eastAsia="Calibri"/>
        </w:rPr>
        <w:t xml:space="preserve"> through ice-ocean drag</w:t>
      </w:r>
      <w:r w:rsidR="00987360">
        <w:rPr>
          <w:rFonts w:eastAsia="Calibri"/>
        </w:rPr>
        <w:t>.</w:t>
      </w:r>
      <w:r w:rsidR="00070C1B">
        <w:rPr>
          <w:rFonts w:eastAsia="Calibri"/>
        </w:rPr>
        <w:t xml:space="preserve"> This ice-ocean momentum transfer is </w:t>
      </w:r>
      <w:r w:rsidR="00AA64B2">
        <w:rPr>
          <w:rFonts w:eastAsia="Calibri"/>
        </w:rPr>
        <w:t>investigated</w:t>
      </w:r>
      <w:r w:rsidR="00070C1B">
        <w:rPr>
          <w:rFonts w:eastAsia="Calibri"/>
        </w:rPr>
        <w:t xml:space="preserve"> next.</w:t>
      </w:r>
    </w:p>
    <w:p w14:paraId="52E09669" w14:textId="2A4F02DB" w:rsidR="1AB51EAA" w:rsidRDefault="1AB51EAA" w:rsidP="0092663B">
      <w:pPr>
        <w:pStyle w:val="Heading-Main"/>
        <w:spacing w:line="360" w:lineRule="auto"/>
      </w:pPr>
      <w:r>
        <w:t>5 Upper ocean response to sea ice motion</w:t>
      </w:r>
    </w:p>
    <w:p w14:paraId="58A36F43" w14:textId="76B6293A" w:rsidR="00C46917" w:rsidRPr="00553745" w:rsidRDefault="00C46917" w:rsidP="0092663B">
      <w:pPr>
        <w:pStyle w:val="Text"/>
        <w:spacing w:line="360" w:lineRule="auto"/>
        <w:ind w:firstLine="0"/>
        <w:rPr>
          <w:rStyle w:val="markedcontent"/>
        </w:rPr>
      </w:pPr>
      <w:r w:rsidRPr="3A55B2F3">
        <w:t xml:space="preserve">Comparisons between the wind, ice and earth-reference current speeds at </w:t>
      </w:r>
      <w:r w:rsidR="00D76FF9">
        <w:t>8</w:t>
      </w:r>
      <w:r w:rsidRPr="3A55B2F3">
        <w:t>, 20 and 60</w:t>
      </w:r>
      <w:r w:rsidR="00813D4C">
        <w:t xml:space="preserve"> </w:t>
      </w:r>
      <w:r w:rsidRPr="3A55B2F3">
        <w:t>m depths (</w:t>
      </w:r>
      <w:r w:rsidR="0037787F">
        <w:t>Figure 1</w:t>
      </w:r>
      <w:r w:rsidR="004D531D">
        <w:t>2</w:t>
      </w:r>
      <w:r w:rsidRPr="3A55B2F3">
        <w:t xml:space="preserve">a) summarize the transfer of momentum from the atmosphere, to the ice, and then to </w:t>
      </w:r>
      <w:r w:rsidRPr="3A55B2F3">
        <w:lastRenderedPageBreak/>
        <w:t xml:space="preserve">the ocean. This timeseries is dominated by distinct wind events on </w:t>
      </w:r>
      <w:r>
        <w:t xml:space="preserve">30 and 31 </w:t>
      </w:r>
      <w:r w:rsidR="005D1626">
        <w:t>January</w:t>
      </w:r>
      <w:r w:rsidRPr="3A55B2F3">
        <w:t xml:space="preserve">, and the strong transient event </w:t>
      </w:r>
      <w:r>
        <w:t>early on 1 February</w:t>
      </w:r>
      <w:r w:rsidRPr="3A55B2F3">
        <w:t xml:space="preserve"> (</w:t>
      </w:r>
      <w:r w:rsidR="0037787F">
        <w:t>Figure 1</w:t>
      </w:r>
      <w:r w:rsidR="004D531D">
        <w:t>2</w:t>
      </w:r>
      <w:r>
        <w:t xml:space="preserve">a; see also </w:t>
      </w:r>
      <w:r w:rsidRPr="3A55B2F3">
        <w:t>Figure 5). Each wind event accelerates the ice, which in turn accelerates the ocean layer below the ice as the turbulent ocean Ekman boundary layer forms. This can most clearly be seen in the 1 February event w</w:t>
      </w:r>
      <w:r w:rsidR="000C25EE">
        <w:t>hen</w:t>
      </w:r>
      <w:r w:rsidRPr="3A55B2F3">
        <w:t xml:space="preserve"> wind magnitude </w:t>
      </w:r>
      <w:r w:rsidR="006A7D8B" w:rsidRPr="3A55B2F3">
        <w:t>dropp</w:t>
      </w:r>
      <w:r w:rsidR="006A7D8B">
        <w:t>ed</w:t>
      </w:r>
      <w:r w:rsidR="006A7D8B" w:rsidRPr="3A55B2F3">
        <w:t xml:space="preserve"> </w:t>
      </w:r>
      <w:r w:rsidRPr="3A55B2F3">
        <w:t>to near zero</w:t>
      </w:r>
      <w:r>
        <w:t>,</w:t>
      </w:r>
      <w:r w:rsidRPr="3A55B2F3">
        <w:t xml:space="preserve"> </w:t>
      </w:r>
      <w:r>
        <w:t xml:space="preserve">within the annulus of the atmospheric LLJ, </w:t>
      </w:r>
      <w:r w:rsidRPr="3A55B2F3">
        <w:t xml:space="preserve">followed by an increase to 16 </w:t>
      </w:r>
      <w:r w:rsidR="0046707E" w:rsidRPr="00751148">
        <w:t>m</w:t>
      </w:r>
      <w:r w:rsidR="0046707E">
        <w:t xml:space="preserve"> </w:t>
      </w:r>
      <w:r w:rsidR="0046707E" w:rsidRPr="00751148">
        <w:t>s</w:t>
      </w:r>
      <w:r w:rsidR="0046707E" w:rsidRPr="0046707E">
        <w:rPr>
          <w:vertAlign w:val="superscript"/>
        </w:rPr>
        <w:t>-1</w:t>
      </w:r>
      <w:r w:rsidR="005C2104">
        <w:t xml:space="preserve"> </w:t>
      </w:r>
      <w:r w:rsidRPr="3A55B2F3">
        <w:rPr>
          <w:rStyle w:val="markedcontent"/>
        </w:rPr>
        <w:t xml:space="preserve">in the following </w:t>
      </w:r>
      <w:r>
        <w:rPr>
          <w:rStyle w:val="markedcontent"/>
        </w:rPr>
        <w:t xml:space="preserve">few </w:t>
      </w:r>
      <w:r w:rsidRPr="3A55B2F3">
        <w:rPr>
          <w:rStyle w:val="markedcontent"/>
        </w:rPr>
        <w:t>hour</w:t>
      </w:r>
      <w:r>
        <w:rPr>
          <w:rStyle w:val="markedcontent"/>
        </w:rPr>
        <w:t>s</w:t>
      </w:r>
      <w:r w:rsidRPr="3A55B2F3">
        <w:rPr>
          <w:rStyle w:val="markedcontent"/>
        </w:rPr>
        <w:t xml:space="preserve">. A local maximum ice velocity of 0.5 </w:t>
      </w:r>
      <w:r w:rsidR="0046707E" w:rsidRPr="00751148">
        <w:t>m</w:t>
      </w:r>
      <w:r w:rsidR="0046707E">
        <w:t xml:space="preserve"> </w:t>
      </w:r>
      <w:r w:rsidR="0046707E" w:rsidRPr="00751148">
        <w:t>s</w:t>
      </w:r>
      <w:r w:rsidR="0046707E" w:rsidRPr="0046707E">
        <w:rPr>
          <w:vertAlign w:val="superscript"/>
        </w:rPr>
        <w:t>-1</w:t>
      </w:r>
      <w:r w:rsidR="001948C9">
        <w:rPr>
          <w:rStyle w:val="markedcontent"/>
        </w:rPr>
        <w:t xml:space="preserve"> </w:t>
      </w:r>
      <w:r w:rsidRPr="3A55B2F3">
        <w:rPr>
          <w:rStyle w:val="markedcontent"/>
        </w:rPr>
        <w:t xml:space="preserve">lags the wind speed peak by 3 hours, while a 0.27 </w:t>
      </w:r>
      <w:r w:rsidR="0046707E" w:rsidRPr="00751148">
        <w:t>m</w:t>
      </w:r>
      <w:r w:rsidR="0046707E">
        <w:t xml:space="preserve"> </w:t>
      </w:r>
      <w:r w:rsidR="0046707E" w:rsidRPr="00751148">
        <w:t>s</w:t>
      </w:r>
      <w:r w:rsidR="0046707E" w:rsidRPr="0046707E">
        <w:rPr>
          <w:vertAlign w:val="superscript"/>
        </w:rPr>
        <w:t>-1</w:t>
      </w:r>
      <w:r w:rsidR="007B70FC">
        <w:rPr>
          <w:rStyle w:val="markedcontent"/>
        </w:rPr>
        <w:t xml:space="preserve"> </w:t>
      </w:r>
      <w:r w:rsidRPr="3A55B2F3">
        <w:rPr>
          <w:rStyle w:val="markedcontent"/>
        </w:rPr>
        <w:t>current speed maximum at 8</w:t>
      </w:r>
      <w:r w:rsidR="004D531D">
        <w:rPr>
          <w:rStyle w:val="markedcontent"/>
        </w:rPr>
        <w:t xml:space="preserve"> </w:t>
      </w:r>
      <w:r w:rsidRPr="3A55B2F3">
        <w:rPr>
          <w:rStyle w:val="markedcontent"/>
        </w:rPr>
        <w:t xml:space="preserve">m depth lags the ice speed maximum by ~1 hour </w:t>
      </w:r>
      <w:r w:rsidRPr="007B70FC">
        <w:t xml:space="preserve">compared to ~2 hours at 20m depth. These temporal lags are a result of the inertia of first the surface wind stress accelerating the ice, and then the depth-dependent acceleration of the upper ocean as the ice-ocean turbulent boundary layer </w:t>
      </w:r>
      <w:r w:rsidR="00B37AEA">
        <w:t>deepens</w:t>
      </w:r>
      <w:r w:rsidRPr="007B70FC">
        <w:t xml:space="preserve"> in response to changes in direction and magnitude of the ice motion. </w:t>
      </w:r>
    </w:p>
    <w:p w14:paraId="04CF2701" w14:textId="455885B7" w:rsidR="00C46917" w:rsidRDefault="00C46917" w:rsidP="0092663B">
      <w:pPr>
        <w:pStyle w:val="Text"/>
        <w:spacing w:line="360" w:lineRule="auto"/>
        <w:ind w:firstLine="0"/>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w:t>
      </w:r>
      <w:r w:rsidR="00B37AEA">
        <w:t>-</w:t>
      </w:r>
      <w:r w:rsidRPr="00C46917">
        <w:t xml:space="preserve">d, starting near </w:t>
      </w:r>
      <w:r>
        <w:t>1 February</w:t>
      </w:r>
      <w:r w:rsidRPr="00C46917">
        <w:t xml:space="preserve"> </w:t>
      </w:r>
      <w:r>
        <w:t xml:space="preserve">at </w:t>
      </w:r>
      <w:r w:rsidRPr="00C46917">
        <w:t>06</w:t>
      </w:r>
      <w:r w:rsidR="004D531D">
        <w:t>:00</w:t>
      </w:r>
      <w:r w:rsidRPr="00C46917">
        <w:t xml:space="preserve"> UTC</w:t>
      </w:r>
      <w:r w:rsidR="004D531D">
        <w:t xml:space="preserve"> and continuing for</w:t>
      </w:r>
      <w:r w:rsidR="00C0144F">
        <w:t xml:space="preserve"> over</w:t>
      </w:r>
      <w:r w:rsidR="004D531D">
        <w:t xml:space="preserve"> 2 days,</w:t>
      </w:r>
      <w:r>
        <w:t xml:space="preserve"> </w:t>
      </w:r>
      <w:r w:rsidRPr="00C46917">
        <w:t xml:space="preserve">with the inertial ringing decaying over </w:t>
      </w:r>
      <w:r w:rsidR="004D531D">
        <w:t>time</w:t>
      </w:r>
      <w:r w:rsidRPr="00C46917">
        <w:t xml:space="preserve">. The observed ocean currents represent a superposition of inertial ringing and the evolving boundary layer currents forced by </w:t>
      </w:r>
      <w:r>
        <w:t xml:space="preserve">the </w:t>
      </w:r>
      <w:r w:rsidR="004D531D">
        <w:t xml:space="preserve">1 February </w:t>
      </w:r>
      <w:r>
        <w:t>0</w:t>
      </w:r>
      <w:r w:rsidRPr="00C46917">
        <w:t>2</w:t>
      </w:r>
      <w:r w:rsidR="004D531D">
        <w:t>:00</w:t>
      </w:r>
      <w:r w:rsidRPr="00C46917">
        <w:t xml:space="preserve"> UTC wind event and subsequent smaller wind maxima at 12</w:t>
      </w:r>
      <w:r w:rsidR="004D531D">
        <w:t>:00</w:t>
      </w:r>
      <w:r w:rsidRPr="00C46917">
        <w:t xml:space="preserve"> UTC on 2 February and </w:t>
      </w:r>
      <w:r w:rsidR="004D531D">
        <w:t>00:</w:t>
      </w:r>
      <w:r w:rsidRPr="00C46917">
        <w:t>0</w:t>
      </w:r>
      <w:r>
        <w:t>0</w:t>
      </w:r>
      <w:r w:rsidRPr="00C46917">
        <w:t xml:space="preserve"> UTC on 3 February. The inertial ringing is a resonant response to the combination of sharp transient lateral accelerations of the ice/upper ocean coupled with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xml:space="preserve">). For this event, the </w:t>
      </w:r>
      <w:r w:rsidR="00C0144F">
        <w:t>8</w:t>
      </w:r>
      <w:r w:rsidR="00F96747">
        <w:t xml:space="preserve"> </w:t>
      </w:r>
      <w:r w:rsidRPr="00C46917">
        <w:t>m depth east-west currents track the ice motion very closely (</w:t>
      </w:r>
      <w:r w:rsidR="0037787F">
        <w:t>Figure 1</w:t>
      </w:r>
      <w:r w:rsidR="004D531D">
        <w:t>2</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 xml:space="preserve">m but with a larger mean boundary layer current superimposed during 1 February. </w:t>
      </w:r>
      <w:r w:rsidR="00D57E3B" w:rsidRPr="00C46917">
        <w:t xml:space="preserve">As expected, there is little direct coupling of this inertial motion </w:t>
      </w:r>
      <w:r w:rsidR="00D57E3B">
        <w:t xml:space="preserve">at depths </w:t>
      </w:r>
      <w:r w:rsidR="00D57E3B" w:rsidRPr="00C46917">
        <w:t xml:space="preserve">below the seasonal </w:t>
      </w:r>
      <w:r w:rsidR="00D57E3B">
        <w:t>(</w:t>
      </w:r>
      <w:r w:rsidR="00D57E3B" w:rsidRPr="00C46917">
        <w:t>~40</w:t>
      </w:r>
      <w:r w:rsidR="00D57E3B">
        <w:t xml:space="preserve"> </w:t>
      </w:r>
      <w:r w:rsidR="00D57E3B" w:rsidRPr="00C46917">
        <w:t>m deep</w:t>
      </w:r>
      <w:r w:rsidR="00D57E3B">
        <w:t>)</w:t>
      </w:r>
      <w:r w:rsidR="00D57E3B" w:rsidRPr="00C46917">
        <w:t xml:space="preserve"> mixed layer </w:t>
      </w:r>
      <w:r w:rsidR="00D57E3B">
        <w:t>as seen in</w:t>
      </w:r>
      <w:r w:rsidR="00D57E3B" w:rsidRPr="00C46917">
        <w:t xml:space="preserve"> the 60</w:t>
      </w:r>
      <w:r w:rsidR="00D57E3B">
        <w:t xml:space="preserve"> </w:t>
      </w:r>
      <w:r w:rsidR="00D57E3B" w:rsidRPr="00C46917">
        <w:t>m depth time</w:t>
      </w:r>
      <w:r w:rsidR="00D57E3B">
        <w:t xml:space="preserve"> </w:t>
      </w:r>
      <w:r w:rsidR="00D57E3B" w:rsidRPr="00C46917">
        <w:t>series</w:t>
      </w:r>
      <w:r w:rsidR="00D57E3B">
        <w:t xml:space="preserve"> (Figure 12a);</w:t>
      </w:r>
      <w:r w:rsidR="00D57E3B" w:rsidRPr="00C46917">
        <w:t xml:space="preserve"> the strong density jump at the base of the seasonal mixed layer greatly reduces mixing and hence momentum transfer to greater depths. </w:t>
      </w:r>
    </w:p>
    <w:p w14:paraId="0A174FB0" w14:textId="25033B60" w:rsidR="00F96747" w:rsidRPr="00F96747" w:rsidRDefault="00F96747" w:rsidP="0092663B">
      <w:pPr>
        <w:pStyle w:val="Text"/>
        <w:spacing w:line="360" w:lineRule="auto"/>
        <w:ind w:firstLine="0"/>
      </w:pPr>
      <w:r>
        <w:t>Comparison</w:t>
      </w:r>
      <w:r w:rsidRPr="00F96747">
        <w:t xml:space="preserve"> between atmospheric surface stress and </w:t>
      </w:r>
      <w:r w:rsidR="006A7D8B">
        <w:t>5</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w:t>
      </w:r>
      <w:r w:rsidRPr="00F96747">
        <w:lastRenderedPageBreak/>
        <w:t xml:space="preserve">difference. The first is the ability of the ice pack to remove surface-imposed momentum through a combination of internal ice stresses and ice deformation. The second is the important role of form drag </w:t>
      </w:r>
      <w:r w:rsidR="00B37AEA">
        <w:t>from</w:t>
      </w:r>
      <w:r w:rsidRPr="00F96747">
        <w:t xml:space="preserve"> the MOSAiC ice pack</w:t>
      </w:r>
      <w:r>
        <w:t>.</w:t>
      </w:r>
      <w:r w:rsidRPr="00F96747">
        <w:t xml:space="preserve"> </w:t>
      </w:r>
      <w:r>
        <w:t>The momentum transferred by i</w:t>
      </w:r>
      <w:r w:rsidRPr="00F96747">
        <w:t>ce keels and floe edge features is not captured by the friction velocity</w:t>
      </w:r>
      <m:oMath>
        <m:r>
          <w:rPr>
            <w:rFonts w:ascii="Cambria Math" w:hAnsi="Cambria Math"/>
          </w:rPr>
          <m:t xml:space="preserve"> </m:t>
        </m:r>
        <m:sSubSup>
          <m:sSubSupPr>
            <m:ctrlPr>
              <w:rPr>
                <w:rFonts w:ascii="Cambria Math" w:hAnsi="Cambria Math"/>
                <w:i/>
              </w:rPr>
            </m:ctrlPr>
          </m:sSubSupPr>
          <m:e>
            <m:r>
              <w:rPr>
                <w:rFonts w:ascii="Cambria Math" w:hAnsi="Cambria Math"/>
              </w:rPr>
              <m:t>u</m:t>
            </m:r>
          </m:e>
          <m:sub>
            <m:r>
              <w:rPr>
                <w:rFonts w:ascii="Cambria Math" w:hAnsi="Cambria Math"/>
              </w:rPr>
              <m:t>o</m:t>
            </m:r>
          </m:sub>
          <m:sup>
            <m:r>
              <w:rPr>
                <w:rFonts w:ascii="Cambria Math" w:hAnsi="Cambria Math"/>
              </w:rPr>
              <m:t>*</m:t>
            </m:r>
          </m:sup>
        </m:sSubSup>
      </m:oMath>
      <w:r w:rsidR="00C0144F">
        <w:t xml:space="preserve"> </w:t>
      </w:r>
      <w:r w:rsidR="00D45220">
        <w:t>which</w:t>
      </w:r>
      <w:r>
        <w:t xml:space="preserve"> </w:t>
      </w:r>
      <w:r w:rsidRPr="00F96747">
        <w:t>arise</w:t>
      </w:r>
      <w:r>
        <w:t>s</w:t>
      </w:r>
      <w:r w:rsidRPr="00F96747">
        <w:t xml:space="preserve"> from</w:t>
      </w:r>
      <w:r w:rsidR="00F0369F">
        <w:t xml:space="preserve"> local</w:t>
      </w:r>
      <w:r w:rsidRPr="00F96747">
        <w:t xml:space="preserve"> </w:t>
      </w:r>
      <w:r>
        <w:t>upstream,</w:t>
      </w:r>
      <w:r w:rsidRPr="00F96747">
        <w:t xml:space="preserve"> small scale roughness features across </w:t>
      </w:r>
      <w:r>
        <w:t>the ensemble of</w:t>
      </w:r>
      <w:r w:rsidRPr="00F96747">
        <w:t xml:space="preserve"> ice floe</w:t>
      </w:r>
      <w:r>
        <w:t xml:space="preserve">s </w:t>
      </w:r>
      <w:r w:rsidR="006A7D8B">
        <w:t>that</w:t>
      </w:r>
      <w:r w:rsidR="006A7D8B"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w:t>
      </w:r>
      <w:r w:rsidR="00D274B5">
        <w:t xml:space="preserve"> (Figure 12e)</w:t>
      </w:r>
      <w:r w:rsidRPr="00F96747">
        <w:t>.</w:t>
      </w:r>
    </w:p>
    <w:p w14:paraId="042EE3D4" w14:textId="282D00FC" w:rsidR="00C46917" w:rsidRDefault="00F96747" w:rsidP="0092663B">
      <w:pPr>
        <w:pStyle w:val="Text"/>
        <w:spacing w:line="360" w:lineRule="auto"/>
        <w:ind w:firstLine="0"/>
      </w:pPr>
      <w:r>
        <w:t>The v</w:t>
      </w:r>
      <w:r w:rsidRPr="00F96747">
        <w:t>ertical structure of upper</w:t>
      </w:r>
      <w:r w:rsidR="004D531D">
        <w:t xml:space="preserve"> ocean</w:t>
      </w:r>
      <w:r w:rsidRPr="00F96747">
        <w:t xml:space="preserve"> currents in response to this wind event </w:t>
      </w:r>
      <w:r>
        <w:t>(</w:t>
      </w:r>
      <w:r w:rsidR="0037787F">
        <w:t>Figure 1</w:t>
      </w:r>
      <w:r w:rsidR="004D531D">
        <w:t>3</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MOSAiC transpolar drift. High temporal resolution vertical shear of the N/S current component sampled every 15 minutes by the AOFB current profiler at the CO (</w:t>
      </w:r>
      <w:r w:rsidR="0037787F">
        <w:t>Figure 1</w:t>
      </w:r>
      <w:r w:rsidR="004D531D">
        <w:t>3</w:t>
      </w:r>
      <w:r w:rsidRPr="00F96747">
        <w:t>c) provides some insight into the complex structure of the active mixing layer.</w:t>
      </w:r>
      <w:r w:rsidR="00D274B5">
        <w:t xml:space="preserve"> CTD profiles were limited by wind conditions and as such are sometimes only available once per day.</w:t>
      </w:r>
      <w:r w:rsidRPr="00F96747">
        <w:t xml:space="preserve"> Ideally</w:t>
      </w:r>
      <w:r w:rsidR="00F7238F">
        <w:t xml:space="preserve">, </w:t>
      </w:r>
      <w:r w:rsidR="00F7238F" w:rsidRPr="00F96747">
        <w:t>CTD profiles</w:t>
      </w:r>
      <w:r w:rsidR="00F7238F">
        <w:t xml:space="preserve"> at</w:t>
      </w:r>
      <w:r w:rsidRPr="00F96747">
        <w:t xml:space="preserve"> a comparable temporal resolution</w:t>
      </w:r>
      <w:r w:rsidR="00D274B5">
        <w:t xml:space="preserve"> to the AOFB current profiler</w:t>
      </w:r>
      <w:r w:rsidRPr="00F96747">
        <w:t xml:space="preserve">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w:t>
      </w:r>
      <w:r w:rsidR="00D274B5">
        <w:t xml:space="preserve"> </w:t>
      </w:r>
      <w:r w:rsidRPr="00F96747">
        <w:t>However</w:t>
      </w:r>
      <w:r w:rsidR="00F7238F">
        <w:t>,</w:t>
      </w:r>
      <w:r w:rsidRPr="00F96747">
        <w:t xml:space="preserve"> the much higher resolution shear profile time</w:t>
      </w:r>
      <w:r w:rsidR="00F7238F">
        <w:t xml:space="preserve"> </w:t>
      </w:r>
      <w:r w:rsidRPr="00F96747">
        <w:t xml:space="preserve">series in </w:t>
      </w:r>
      <w:r w:rsidR="0037787F">
        <w:t>Figure 1</w:t>
      </w:r>
      <w:r w:rsidR="004D531D">
        <w:t>3</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r w:rsidR="00084852">
        <w:t>layers indicate</w:t>
      </w:r>
      <w:r w:rsidR="00D45220" w:rsidRPr="00F96747">
        <w:t xml:space="preserve"> the lower extent of th</w:t>
      </w:r>
      <w:r w:rsidR="00D45220">
        <w:t>e</w:t>
      </w:r>
      <w:r w:rsidR="00D45220" w:rsidRPr="00F96747">
        <w:t xml:space="preserve"> </w:t>
      </w:r>
      <w:r w:rsidR="006A7D8B">
        <w:t>surface-forced</w:t>
      </w:r>
      <w:r w:rsidR="006A7D8B" w:rsidRPr="00F96747">
        <w:t xml:space="preserve"> </w:t>
      </w:r>
      <w:r w:rsidR="00D45220" w:rsidRPr="00F96747">
        <w:t xml:space="preserve">mixing layer where even weak density gradients </w:t>
      </w:r>
      <w:r w:rsidR="00D45220">
        <w:t xml:space="preserve">inhibit </w:t>
      </w:r>
      <w:r w:rsidR="00D45220" w:rsidRPr="00F96747">
        <w:t xml:space="preserve">turbulent mixing </w:t>
      </w:r>
      <w:r w:rsidR="0063565E">
        <w:t xml:space="preserve">deeper </w:t>
      </w:r>
      <w:r w:rsidR="00D45220" w:rsidRPr="00F96747">
        <w:t xml:space="preserve">within the seasonal mixed layer. </w:t>
      </w:r>
      <w:r w:rsidRPr="00F96747">
        <w:t xml:space="preserve">Measurements of these weak stratification layers are estimated from the depths where there is a density increase of 0.01 </w:t>
      </w:r>
      <w:r w:rsidR="00C0144F">
        <w:t>k</w:t>
      </w:r>
      <w:r w:rsidRPr="00F96747">
        <w:t>g</w:t>
      </w:r>
      <w:r w:rsidR="00C0144F">
        <w:t xml:space="preserve"> </w:t>
      </w:r>
      <w:r w:rsidRPr="00F96747">
        <w:t>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w:t>
      </w:r>
      <w:r w:rsidR="004D531D">
        <w:t>3</w:t>
      </w:r>
      <w:r w:rsidRPr="00F96747">
        <w:t>c. These sparse</w:t>
      </w:r>
      <w:r w:rsidR="004D531D">
        <w:t>-</w:t>
      </w:r>
      <w:r w:rsidRPr="00F96747">
        <w:t>in</w:t>
      </w:r>
      <w:r w:rsidR="004D531D">
        <w:t>-</w:t>
      </w:r>
      <w:r w:rsidRPr="00F96747">
        <w:t xml:space="preserve">time observations </w:t>
      </w:r>
      <w:r w:rsidR="004D531D">
        <w:t>coincide</w:t>
      </w:r>
      <w:r w:rsidRPr="00F96747">
        <w:t xml:space="preserve"> with the layers of increased shear measured in the current profiles. The red</w:t>
      </w:r>
      <w:r w:rsidR="006A7D8B">
        <w:t xml:space="preserve"> seasonal</w:t>
      </w:r>
      <w:r w:rsidRPr="00F96747">
        <w:t xml:space="preserve"> mixed layer depth timeseries in the </w:t>
      </w:r>
      <w:r w:rsidR="0037787F">
        <w:t>Figure 1</w:t>
      </w:r>
      <w:r w:rsidR="004D531D">
        <w:t>3</w:t>
      </w:r>
      <w:r w:rsidRPr="00F96747">
        <w:t xml:space="preserve"> panels represent coarse interpolated estimates of the depth of the top of the halocline.</w:t>
      </w:r>
    </w:p>
    <w:p w14:paraId="0132D8AA" w14:textId="6BCA78DB" w:rsidR="00F26111" w:rsidRDefault="00F26111" w:rsidP="0092663B">
      <w:pPr>
        <w:pStyle w:val="FigureorTableCaption"/>
        <w:spacing w:line="360" w:lineRule="auto"/>
        <w:rPr>
          <w:b/>
          <w:bCs/>
        </w:rPr>
      </w:pPr>
      <w:r>
        <w:rPr>
          <w:noProof/>
        </w:rPr>
        <w:lastRenderedPageBreak/>
        <w:drawing>
          <wp:inline distT="0" distB="0" distL="0" distR="0" wp14:anchorId="518B541B" wp14:editId="5F11141B">
            <wp:extent cx="4628280" cy="6066685"/>
            <wp:effectExtent l="0" t="0" r="0" b="4445"/>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1"/>
                    <pic:cNvPicPr/>
                  </pic:nvPicPr>
                  <pic:blipFill>
                    <a:blip r:embed="rId23"/>
                    <a:srcRect t="4122" b="4122"/>
                    <a:stretch>
                      <a:fillRect/>
                    </a:stretch>
                  </pic:blipFill>
                  <pic:spPr bwMode="auto">
                    <a:xfrm>
                      <a:off x="0" y="0"/>
                      <a:ext cx="4628280" cy="6066685"/>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58AC75A1" w:rsidR="00DA2D8D" w:rsidRDefault="1AB51EAA" w:rsidP="00770B55">
      <w:pPr>
        <w:pStyle w:val="FigureorTableCaption"/>
        <w:keepLines/>
        <w:spacing w:line="360" w:lineRule="auto"/>
      </w:pPr>
      <w:r w:rsidRPr="1AB51EAA">
        <w:rPr>
          <w:b/>
          <w:bCs/>
        </w:rPr>
        <w:t>Figure 1</w:t>
      </w:r>
      <w:r w:rsidR="004D531D">
        <w:rPr>
          <w:b/>
          <w:bCs/>
        </w:rPr>
        <w:t>2</w:t>
      </w:r>
      <w:r>
        <w:t>.</w:t>
      </w:r>
      <w:r w:rsidR="005A3B00">
        <w:t xml:space="preserve"> </w:t>
      </w:r>
      <w:r w:rsidR="00D57E3B">
        <w:t xml:space="preserve">From top to bottom: (a) </w:t>
      </w:r>
      <w:r w:rsidR="00D57E3B" w:rsidRPr="005B7B67">
        <w:t xml:space="preserve">Timeseries of windspeed (red), ice speed (black), </w:t>
      </w:r>
      <w:r w:rsidR="006A7D8B">
        <w:t xml:space="preserve">8 </w:t>
      </w:r>
      <w:r w:rsidR="00D57E3B" w:rsidRPr="005B7B67">
        <w:t>m (blue) 20</w:t>
      </w:r>
      <w:r w:rsidR="00D57E3B">
        <w:t xml:space="preserve"> </w:t>
      </w:r>
      <w:r w:rsidR="00D57E3B" w:rsidRPr="005B7B67">
        <w:t>m (</w:t>
      </w:r>
      <w:r w:rsidR="00566ED9">
        <w:t>brown</w:t>
      </w:r>
      <w:r w:rsidR="00D57E3B" w:rsidRPr="005B7B67">
        <w:t>) and 60</w:t>
      </w:r>
      <w:r w:rsidR="00D57E3B">
        <w:t xml:space="preserve"> </w:t>
      </w:r>
      <w:r w:rsidR="00D57E3B" w:rsidRPr="005B7B67">
        <w:t>m (</w:t>
      </w:r>
      <w:r w:rsidR="00566ED9">
        <w:t>gold</w:t>
      </w:r>
      <w:r w:rsidR="00D57E3B" w:rsidRPr="005B7B67">
        <w:t>) depth absolute current magnitude</w:t>
      </w:r>
      <w:r w:rsidR="00D57E3B">
        <w:t>;</w:t>
      </w:r>
      <w:r w:rsidR="00D57E3B" w:rsidRPr="005B7B67">
        <w:t xml:space="preserve"> </w:t>
      </w:r>
      <w:r w:rsidR="00D57E3B">
        <w:t>(b</w:t>
      </w:r>
      <w:r w:rsidR="00D57E3B" w:rsidRPr="005B7B67">
        <w:t>) Corresponding current</w:t>
      </w:r>
      <w:r w:rsidR="00D57E3B">
        <w:t xml:space="preserve"> and wind</w:t>
      </w:r>
      <w:r w:rsidR="00D57E3B" w:rsidRPr="005B7B67">
        <w:t xml:space="preserve"> directions in degrees true</w:t>
      </w:r>
      <w:r w:rsidR="00D57E3B">
        <w:t>;</w:t>
      </w:r>
      <w:r w:rsidR="00D57E3B" w:rsidRPr="005B7B67">
        <w:t xml:space="preserve"> </w:t>
      </w:r>
      <w:r w:rsidR="00D57E3B">
        <w:t>(c</w:t>
      </w:r>
      <w:r w:rsidR="00D57E3B" w:rsidRPr="005B7B67">
        <w:t xml:space="preserve">) Timeseries of </w:t>
      </w:r>
      <w:r w:rsidR="006A7D8B">
        <w:t xml:space="preserve">8 </w:t>
      </w:r>
      <w:r w:rsidR="00D57E3B" w:rsidRPr="005B7B67">
        <w:t>m (blue), 20</w:t>
      </w:r>
      <w:r w:rsidR="00D57E3B">
        <w:t xml:space="preserve"> </w:t>
      </w:r>
      <w:r w:rsidR="00D57E3B" w:rsidRPr="005B7B67">
        <w:t>m (</w:t>
      </w:r>
      <w:r w:rsidR="00D57E3B">
        <w:t>brown</w:t>
      </w:r>
      <w:r w:rsidR="00D57E3B" w:rsidRPr="005B7B67">
        <w:t>) and 60</w:t>
      </w:r>
      <w:r w:rsidR="00D57E3B">
        <w:t xml:space="preserve"> </w:t>
      </w:r>
      <w:r w:rsidR="00D57E3B" w:rsidRPr="005B7B67">
        <w:t>m (</w:t>
      </w:r>
      <w:r w:rsidR="00D57E3B">
        <w:t>gold</w:t>
      </w:r>
      <w:r w:rsidR="00D57E3B" w:rsidRPr="005B7B67">
        <w:t>) north-south current components</w:t>
      </w:r>
      <w:r w:rsidR="00D57E3B">
        <w:t>;</w:t>
      </w:r>
      <w:r w:rsidR="00D57E3B" w:rsidRPr="005B7B67">
        <w:t xml:space="preserve"> d) east-west current components</w:t>
      </w:r>
      <w:r w:rsidR="00D57E3B">
        <w:t>;</w:t>
      </w:r>
      <w:r w:rsidR="00D57E3B" w:rsidRPr="005B7B67">
        <w:t xml:space="preserve"> e) </w:t>
      </w:r>
      <w:r w:rsidR="006A7D8B">
        <w:t xml:space="preserve">5 </w:t>
      </w:r>
      <w:r w:rsidR="00D57E3B" w:rsidRPr="005B7B67">
        <w:t>m depth ocean kinematic stress from the CO site Autonomous Ocean Flux Buoy (blue dots) and atmospheric stress (red dots) for this study period.</w:t>
      </w:r>
      <w:r w:rsidR="00D57E3B">
        <w:t xml:space="preserve"> </w:t>
      </w:r>
    </w:p>
    <w:p w14:paraId="1E6790FB" w14:textId="66B70F72" w:rsidR="00F26111" w:rsidRDefault="000B4E59" w:rsidP="0092663B">
      <w:pPr>
        <w:pStyle w:val="FigureorTableCaption"/>
        <w:spacing w:line="360" w:lineRule="auto"/>
        <w:rPr>
          <w:b/>
          <w:bCs/>
        </w:rPr>
      </w:pPr>
      <w:r>
        <w:rPr>
          <w:b/>
          <w:bCs/>
          <w:noProof/>
        </w:rPr>
        <w:lastRenderedPageBreak/>
        <w:drawing>
          <wp:inline distT="0" distB="0" distL="0" distR="0" wp14:anchorId="7C6E100C" wp14:editId="04C4E873">
            <wp:extent cx="5760720" cy="8229600"/>
            <wp:effectExtent l="0" t="0" r="5080" b="0"/>
            <wp:docPr id="1534703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703895" name="Picture 1"/>
                    <pic:cNvPicPr>
                      <a:picLocks noChangeAspect="1" noChangeArrowheads="1"/>
                    </pic:cNvPicPr>
                  </pic:nvPicPr>
                  <pic:blipFill>
                    <a:blip r:embed="rId24"/>
                    <a:stretch>
                      <a:fillRect/>
                    </a:stretch>
                  </pic:blipFill>
                  <pic:spPr bwMode="auto">
                    <a:xfrm>
                      <a:off x="0" y="0"/>
                      <a:ext cx="5760720" cy="8229600"/>
                    </a:xfrm>
                    <a:prstGeom prst="rect">
                      <a:avLst/>
                    </a:prstGeom>
                    <a:noFill/>
                    <a:ln>
                      <a:noFill/>
                    </a:ln>
                  </pic:spPr>
                </pic:pic>
              </a:graphicData>
            </a:graphic>
          </wp:inline>
        </w:drawing>
      </w:r>
    </w:p>
    <w:p w14:paraId="18F337AF" w14:textId="0BD38665" w:rsidR="000D2FD3" w:rsidRPr="000D2FD3" w:rsidRDefault="0037787F" w:rsidP="0092663B">
      <w:pPr>
        <w:pStyle w:val="FigureorTableCaption"/>
        <w:spacing w:line="360" w:lineRule="auto"/>
      </w:pPr>
      <w:r>
        <w:rPr>
          <w:b/>
          <w:bCs/>
        </w:rPr>
        <w:lastRenderedPageBreak/>
        <w:t>Figure 1</w:t>
      </w:r>
      <w:r w:rsidR="004D531D">
        <w:rPr>
          <w:b/>
          <w:bCs/>
        </w:rPr>
        <w:t>3</w:t>
      </w:r>
      <w:r w:rsidR="1AB51EAA">
        <w:t xml:space="preserve">. </w:t>
      </w:r>
      <w:r w:rsidR="00DA2D8D" w:rsidRPr="00DA2D8D">
        <w:t xml:space="preserve">North-south current profile timeseries from the </w:t>
      </w:r>
      <w:r w:rsidR="006A7D8B">
        <w:t>CO</w:t>
      </w:r>
      <w:r w:rsidR="00DA2D8D" w:rsidRPr="00DA2D8D">
        <w:t xml:space="preserve"> </w:t>
      </w:r>
      <w:r w:rsidR="006A7D8B">
        <w:t>AOFB</w:t>
      </w:r>
      <w:r w:rsidR="00DA2D8D" w:rsidRPr="00DA2D8D">
        <w:t xml:space="preserve"> acoustic Doppler </w:t>
      </w:r>
      <w:r w:rsidR="006A7D8B">
        <w:t xml:space="preserve">current </w:t>
      </w:r>
      <w:r w:rsidR="00DA2D8D" w:rsidRPr="00DA2D8D">
        <w:t xml:space="preserve">profiler. b) Corresponding East-West current component profiles. </w:t>
      </w:r>
      <w:r w:rsidR="00084852" w:rsidRPr="00DA2D8D">
        <w:t xml:space="preserve">c) North/South current shear profiles with a clipped color scale to emphasize shear layers within the ocean mixed layer and upper part of the salinity-stratified pycnocline. </w:t>
      </w:r>
      <w:r w:rsidR="00DA2D8D" w:rsidRPr="00DA2D8D">
        <w:t>Near surface shear reaches 0.07 s</w:t>
      </w:r>
      <w:r w:rsidR="00DA2D8D">
        <w:rPr>
          <w:vertAlign w:val="superscript"/>
        </w:rPr>
        <w:t>-1</w:t>
      </w:r>
      <w:r w:rsidR="00DA2D8D" w:rsidRPr="00DA2D8D">
        <w:t xml:space="preserve"> during the 1 February wind event.  </w:t>
      </w:r>
      <w:r w:rsidR="006A7D8B">
        <w:t xml:space="preserve">Density increases of </w:t>
      </w:r>
      <w:r w:rsidR="006A7D8B" w:rsidRPr="00F96747">
        <w:t xml:space="preserve">0.01 </w:t>
      </w:r>
      <w:r w:rsidR="006A7D8B">
        <w:t>k</w:t>
      </w:r>
      <w:r w:rsidR="006A7D8B" w:rsidRPr="00F96747">
        <w:t>g</w:t>
      </w:r>
      <w:r w:rsidR="006A7D8B">
        <w:t xml:space="preserve"> </w:t>
      </w:r>
      <w:r w:rsidR="006A7D8B" w:rsidRPr="00F96747">
        <w:t>m</w:t>
      </w:r>
      <w:r w:rsidR="006A7D8B" w:rsidRPr="00F96747">
        <w:rPr>
          <w:vertAlign w:val="superscript"/>
        </w:rPr>
        <w:t>-3</w:t>
      </w:r>
      <w:r w:rsidR="006A7D8B" w:rsidRPr="00F96747">
        <w:t xml:space="preserve"> </w:t>
      </w:r>
      <w:r w:rsidR="006A7D8B">
        <w:t>above near surface values are shown as filled red circles for each CTD profile.</w:t>
      </w:r>
      <w:r w:rsidR="006A7D8B" w:rsidRPr="00DA2D8D">
        <w:t xml:space="preserve"> </w:t>
      </w:r>
      <w:r w:rsidR="00DA2D8D" w:rsidRPr="00DA2D8D">
        <w:t>The</w:t>
      </w:r>
      <w:r w:rsidR="004F7753">
        <w:t xml:space="preserve"> continuous</w:t>
      </w:r>
      <w:r w:rsidR="00DA2D8D" w:rsidRPr="00DA2D8D">
        <w:t xml:space="preserve"> red </w:t>
      </w:r>
      <w:r w:rsidR="004F7753">
        <w:t>line</w:t>
      </w:r>
      <w:r w:rsidR="00DA2D8D" w:rsidRPr="00DA2D8D">
        <w:t xml:space="preserve"> represents an estimate of the depth of the top of the halocline. The sloping orange line</w:t>
      </w:r>
      <w:r w:rsidR="006A7D8B">
        <w:t xml:space="preserve"> on 1 February</w:t>
      </w:r>
      <w:r w:rsidR="00DA2D8D" w:rsidRPr="00DA2D8D">
        <w:t xml:space="preserve"> highlights</w:t>
      </w:r>
      <w:r w:rsidR="006A7D8B">
        <w:t xml:space="preserve"> shear associated with</w:t>
      </w:r>
      <w:r w:rsidR="00DA2D8D" w:rsidRPr="00DA2D8D">
        <w:t xml:space="preserve"> rapid penetration of mixing in response to this wind event. The four black sloping lines identify shear associated with inertial internal waves within the strongly stratified py</w:t>
      </w:r>
      <w:r w:rsidR="004F7753">
        <w:t>cno</w:t>
      </w:r>
      <w:r w:rsidR="00DA2D8D" w:rsidRPr="00DA2D8D">
        <w:t>cline forced by the strong inertial motions within the ocean mixed layer</w:t>
      </w:r>
      <w:r w:rsidR="00F6750F">
        <w:t>.</w:t>
      </w:r>
    </w:p>
    <w:p w14:paraId="112B6997" w14:textId="45B3C691" w:rsidR="00DA2D8D" w:rsidRDefault="00DA2D8D" w:rsidP="0092663B">
      <w:pPr>
        <w:pStyle w:val="Text"/>
        <w:spacing w:line="360" w:lineRule="auto"/>
        <w:ind w:firstLine="0"/>
      </w:pPr>
      <w:r>
        <w:t>The h</w:t>
      </w:r>
      <w:r w:rsidRPr="00F7238F">
        <w:t>ighest vertical shear levels of the north/south current component (</w:t>
      </w:r>
      <w:r w:rsidR="0037787F">
        <w:t>Figure 1</w:t>
      </w:r>
      <w:r w:rsidR="004F7753">
        <w:t>3</w:t>
      </w:r>
      <w:r w:rsidRPr="00F7238F">
        <w:t>c) are seen in the upper 15</w:t>
      </w:r>
      <w:r>
        <w:t xml:space="preserve"> </w:t>
      </w:r>
      <w:r w:rsidRPr="00F7238F">
        <w:t>m during the strong 1 February wind event. However</w:t>
      </w:r>
      <w:r>
        <w:t>,</w:t>
      </w:r>
      <w:r w:rsidRPr="00F7238F">
        <w:t xml:space="preserve"> active</w:t>
      </w:r>
      <w:r w:rsidR="006A7D8B">
        <w:t xml:space="preserve"> downward</w:t>
      </w:r>
      <w:r w:rsidRPr="00F7238F">
        <w:t xml:space="preserve"> mixing </w:t>
      </w:r>
      <w:r w:rsidR="006A7D8B">
        <w:t xml:space="preserve">of momentum </w:t>
      </w:r>
      <w:r w:rsidRPr="00F7238F">
        <w:t>extends through the</w:t>
      </w:r>
      <w:r w:rsidR="00D45220">
        <w:t xml:space="preserve"> seasonal</w:t>
      </w:r>
      <w:r w:rsidRPr="00F7238F">
        <w:t xml:space="preserve"> mixed layer to the halocline</w:t>
      </w:r>
      <w:r w:rsidR="006A7D8B">
        <w:t>,</w:t>
      </w:r>
      <w:r w:rsidRPr="00F7238F">
        <w:t xml:space="preserve"> seen</w:t>
      </w:r>
      <w:r w:rsidR="0063565E">
        <w:t xml:space="preserve"> most</w:t>
      </w:r>
      <w:r w:rsidRPr="00F7238F">
        <w:t xml:space="preserve"> clearly in the E/W current profile </w:t>
      </w:r>
      <w:r>
        <w:t>(</w:t>
      </w:r>
      <w:r w:rsidR="0037787F">
        <w:t>Figure 1</w:t>
      </w:r>
      <w:r w:rsidR="004F7753">
        <w:t>3</w:t>
      </w:r>
      <w:r>
        <w:t xml:space="preserve">b) </w:t>
      </w:r>
      <w:r w:rsidRPr="00F7238F">
        <w:t xml:space="preserve">and the </w:t>
      </w:r>
      <w:r w:rsidR="006A7D8B">
        <w:t xml:space="preserve">sloping </w:t>
      </w:r>
      <w:r w:rsidRPr="00F7238F">
        <w:t xml:space="preserve">shear </w:t>
      </w:r>
      <w:r w:rsidR="006A7D8B">
        <w:t xml:space="preserve">layer </w:t>
      </w:r>
      <w:r w:rsidRPr="00F7238F">
        <w:t>at the weak stratification interface between 20</w:t>
      </w:r>
      <w:r>
        <w:t xml:space="preserve"> </w:t>
      </w:r>
      <w:r w:rsidRPr="00F7238F">
        <w:t>m depth and the halocline</w:t>
      </w:r>
      <w:r>
        <w:t xml:space="preserve"> (</w:t>
      </w:r>
      <w:r w:rsidRPr="00F7238F">
        <w:t xml:space="preserve">marked by the orange line in </w:t>
      </w:r>
      <w:r w:rsidR="0037787F">
        <w:t>Figure 1</w:t>
      </w:r>
      <w:r w:rsidR="004F7753">
        <w:t>3</w:t>
      </w:r>
      <w:r>
        <w:t>c)</w:t>
      </w:r>
      <w:r w:rsidRPr="00F7238F">
        <w:t>. An example of reduced mixing depth by a mesoscale feature</w:t>
      </w:r>
      <w:r w:rsidR="006A7D8B">
        <w:t xml:space="preserve"> within the seasonal</w:t>
      </w:r>
      <w:r w:rsidRPr="00F7238F">
        <w:t xml:space="preserve"> mixed layer is seen </w:t>
      </w:r>
      <w:r w:rsidR="006A7D8B">
        <w:t>with the shoaling of the 0.01 kg m</w:t>
      </w:r>
      <w:r w:rsidR="006A7D8B" w:rsidRPr="002E7391">
        <w:rPr>
          <w:vertAlign w:val="superscript"/>
        </w:rPr>
        <w:t>-3</w:t>
      </w:r>
      <w:r w:rsidR="006A7D8B">
        <w:t xml:space="preserve"> density jumps and shear layer </w:t>
      </w:r>
      <w:r w:rsidRPr="00F7238F">
        <w:t>starting</w:t>
      </w:r>
      <w:r>
        <w:t xml:space="preserve"> at </w:t>
      </w:r>
      <w:r w:rsidRPr="00F7238F">
        <w:t>12</w:t>
      </w:r>
      <w:r>
        <w:t>:</w:t>
      </w:r>
      <w:r w:rsidRPr="00F7238F">
        <w:t>00</w:t>
      </w:r>
      <w:r>
        <w:t xml:space="preserve"> UTC</w:t>
      </w:r>
      <w:r w:rsidRPr="00F7238F">
        <w:t xml:space="preserve"> on </w:t>
      </w:r>
      <w:r w:rsidR="006A7D8B">
        <w:t>2</w:t>
      </w:r>
      <w:r w:rsidRPr="00F7238F">
        <w:t xml:space="preserve"> February</w:t>
      </w:r>
      <w:r w:rsidR="006A7D8B">
        <w:t>,</w:t>
      </w:r>
      <w:r w:rsidRPr="00F7238F">
        <w:t xml:space="preserve"> despite the continued surface</w:t>
      </w:r>
      <w:r w:rsidR="006A7D8B">
        <w:t xml:space="preserve"> wind</w:t>
      </w:r>
      <w:r w:rsidRPr="00F7238F">
        <w:t xml:space="preserve"> forcing. </w:t>
      </w:r>
      <w:r w:rsidR="0063565E">
        <w:t>The CO drifts over a</w:t>
      </w:r>
      <w:r w:rsidRPr="00F7238F">
        <w:t xml:space="preserve">nother weak stratification feature </w:t>
      </w:r>
      <w:r w:rsidR="0063565E">
        <w:t xml:space="preserve">that </w:t>
      </w:r>
      <w:r w:rsidRPr="00F7238F">
        <w:t>extends up from the pycnocline</w:t>
      </w:r>
      <w:r w:rsidR="006A7D8B">
        <w:t xml:space="preserve"> starting at 14:00 UTC on 3 February</w:t>
      </w:r>
      <w:r w:rsidRPr="00F7238F">
        <w:t xml:space="preserve">. The interplay between surface mixing and these frequent mesoscale features with a wide range of density </w:t>
      </w:r>
      <w:r w:rsidR="0063565E">
        <w:t>gradient</w:t>
      </w:r>
      <w:r w:rsidRPr="00F7238F">
        <w:t xml:space="preserve"> strength</w:t>
      </w:r>
      <w:r w:rsidR="0063565E">
        <w:t>s</w:t>
      </w:r>
      <w:r w:rsidRPr="00F7238F">
        <w:t xml:space="preserve"> observed during the MOSAiC drift complicate</w:t>
      </w:r>
      <w:r>
        <w:t>s</w:t>
      </w:r>
      <w:r w:rsidRPr="00F7238F">
        <w:t xml:space="preserve"> a 1D view of wind-forced turbulent momentum transfer into the </w:t>
      </w:r>
      <w:r w:rsidR="00D45220">
        <w:t xml:space="preserve">ocean. </w:t>
      </w:r>
      <w:r w:rsidR="000E25E0">
        <w:t xml:space="preserve">Analysis of these mesoscale features is beyond the scope of the present paper, and </w:t>
      </w:r>
      <w:r w:rsidR="006A7D8B">
        <w:t xml:space="preserve">is </w:t>
      </w:r>
      <w:r w:rsidR="000E25E0">
        <w:t>be</w:t>
      </w:r>
      <w:r w:rsidR="006A7D8B">
        <w:t>ing</w:t>
      </w:r>
      <w:r w:rsidR="000E25E0">
        <w:t xml:space="preserve"> explored in </w:t>
      </w:r>
      <w:r w:rsidR="006A7D8B">
        <w:t>other analyses</w:t>
      </w:r>
      <w:r w:rsidR="000E25E0">
        <w:t>.</w:t>
      </w:r>
    </w:p>
    <w:p w14:paraId="3AB27202" w14:textId="46C04AD5" w:rsidR="006A7D8B" w:rsidRDefault="00DA2D8D" w:rsidP="006A7D8B">
      <w:pPr>
        <w:pStyle w:val="Text"/>
        <w:spacing w:line="360" w:lineRule="auto"/>
        <w:ind w:firstLine="0"/>
      </w:pPr>
      <w:r w:rsidRPr="00F7238F">
        <w:t xml:space="preserve">Strong inertial-period motions in the ocean mixed layer are capable of generating internal inertial-period waves within the pycnocline after the mixing layer inertial currents contact the </w:t>
      </w:r>
      <w:r w:rsidR="0063565E">
        <w:t xml:space="preserve">strongly </w:t>
      </w:r>
      <w:r w:rsidRPr="00F7238F">
        <w:t>salinity-stratified pycnocline.  In the current component profiles (Fig</w:t>
      </w:r>
      <w:r w:rsidR="0063565E">
        <w:t>ure</w:t>
      </w:r>
      <w:r w:rsidRPr="00F7238F">
        <w:t>s 1</w:t>
      </w:r>
      <w:r>
        <w:t>3</w:t>
      </w:r>
      <w:r w:rsidRPr="00F7238F">
        <w:t>a and 1</w:t>
      </w:r>
      <w:r>
        <w:t>3</w:t>
      </w:r>
      <w:r w:rsidRPr="00F7238F">
        <w:t>b) this can be seen as slanted bands of enhanced current</w:t>
      </w:r>
      <w:r w:rsidR="0063565E">
        <w:t xml:space="preserve"> shear</w:t>
      </w:r>
      <w:r w:rsidRPr="00F7238F">
        <w:t xml:space="preserve"> with inertial periods starting around 45</w:t>
      </w:r>
      <w:r>
        <w:t xml:space="preserve"> </w:t>
      </w:r>
      <w:r w:rsidRPr="00F7238F">
        <w:t xml:space="preserve">m depth after the 1 February wind event. These regions of enhanced shear are also </w:t>
      </w:r>
      <w:r w:rsidR="006A7D8B">
        <w:t>emphasized by the</w:t>
      </w:r>
      <w:r w:rsidRPr="00F7238F">
        <w:t xml:space="preserve"> black slanting lines in </w:t>
      </w:r>
      <w:r w:rsidR="0037787F">
        <w:t>Figure 1</w:t>
      </w:r>
      <w:r w:rsidR="004F7753">
        <w:t>3</w:t>
      </w:r>
      <w:r w:rsidRPr="00F7238F">
        <w:t xml:space="preserve">c. </w:t>
      </w:r>
      <w:r w:rsidR="006A7D8B">
        <w:t>I</w:t>
      </w:r>
      <w:r w:rsidRPr="00F7238F">
        <w:t>nertial</w:t>
      </w:r>
      <w:r w:rsidR="006A7D8B">
        <w:t xml:space="preserve"> internal</w:t>
      </w:r>
      <w:r w:rsidRPr="00F7238F">
        <w:t xml:space="preserve"> waves are an important source of shear that can induce mixing in the otherwise very quiescent and non-diffusive Arctic pycnocline.  </w:t>
      </w:r>
      <w:r w:rsidR="006A7D8B">
        <w:t xml:space="preserve">The dampened resonant inertial motions in the ice and ocean mixing layer </w:t>
      </w:r>
      <w:r w:rsidR="00805A03">
        <w:t xml:space="preserve">transport </w:t>
      </w:r>
      <w:r w:rsidR="00805A03">
        <w:lastRenderedPageBreak/>
        <w:t>and dissipate</w:t>
      </w:r>
      <w:r w:rsidR="006A7D8B">
        <w:t xml:space="preserve"> wind-forced momentum </w:t>
      </w:r>
      <w:r w:rsidR="00805A03">
        <w:t>after</w:t>
      </w:r>
      <w:r w:rsidR="006A7D8B">
        <w:t xml:space="preserve"> the strong transient event on 1 </w:t>
      </w:r>
      <w:r w:rsidR="000838B6">
        <w:t>February</w:t>
      </w:r>
      <w:r w:rsidR="006A7D8B">
        <w:t>. Th</w:t>
      </w:r>
      <w:r w:rsidR="00805A03">
        <w:t>e</w:t>
      </w:r>
      <w:r w:rsidR="006A7D8B">
        <w:t xml:space="preserve"> momentum is gradually transferred over several days into the halocline as inertial motions that in turn form these inertial internal waves that propagate into the ocean interior (for example</w:t>
      </w:r>
      <w:r w:rsidR="0068414C">
        <w:t>, see</w:t>
      </w:r>
      <w:r w:rsidR="006A7D8B">
        <w:t xml:space="preserve"> </w:t>
      </w:r>
      <w:r w:rsidR="006A7D8B">
        <w:fldChar w:fldCharType="begin"/>
      </w:r>
      <w:r w:rsidR="002B0CB8">
        <w:instrText xml:space="preserve"> ADDIN ZOTERO_ITEM CSL_CITATION {"citationID":"NdJkUlGH","properties":{"formattedCitation":"(Guthrie &amp; Morison, 2021)","plainCitation":"(Guthrie &amp; Morison, 2021)","dontUpdate":true,"noteIndex":0},"citationItems":[{"id":10327,"uris":["http://zotero.org/users/6124969/items/4IDT9L3D"],"itemData":{"id":10327,"type":"article-journal","abstract":"Internal wave energy in the Arctic Ocean is often an order of magnitude lower than the midlatitudes. By inhibiting energy input and causing damping, the presence of sea ice is believed to be responsible for low internal wave energy. While a few current studies have shown slightly elevated internal wave energy compared to historical measurements, it has not matched the catastrophic decline in sea ice extent over the same period. We report internal wave energy and mixing estimates that show little difference in the presence of sea ice. To examine possible causes other than sea ice, we adopt the model framework developed in Gill (1984) to explore the importance of previously unexamined factors responsible for the low internal wave energy in the Arctic Ocean. Model results show that low β and shallow mixed layers can result in significant reductions in horizontal kinetic energy in the pycnocline compared to midlatitudes.","container-title":"Geophysical Research Letters","DOI":"10.1029/2020GL090508","ISSN":"0094-8276, 1944-8007","issue":"3","journalAbbreviation":"Geophysical Research Letters","language":"en","page":"e2020GL090508","source":"DOI.org (Crossref)","title":"Not Just Sea Ice: Other Factors Important to Near‐inertial Wave Generation in the Arctic Ocean","title-short":"Not Just Sea Ice","volume":"48","author":[{"family":"Guthrie","given":"J. D."},{"family":"Morison","given":"J. H."}],"issued":{"date-parts":[["2021",2,16]]},"citation-key":"guthrie2021_NotJust"}}],"schema":"https://github.com/citation-style-language/schema/raw/master/csl-citation.json"} </w:instrText>
      </w:r>
      <w:r w:rsidR="006A7D8B">
        <w:fldChar w:fldCharType="separate"/>
      </w:r>
      <w:r w:rsidR="006A7D8B">
        <w:rPr>
          <w:noProof/>
        </w:rPr>
        <w:t>Guthrie &amp; Morison, 2021</w:t>
      </w:r>
      <w:r w:rsidR="006A7D8B">
        <w:fldChar w:fldCharType="end"/>
      </w:r>
      <w:r w:rsidR="006A7D8B">
        <w:t xml:space="preserve">) </w:t>
      </w:r>
    </w:p>
    <w:p w14:paraId="45A09D28" w14:textId="6ACC88C5" w:rsidR="00E350E9" w:rsidRDefault="00E350E9" w:rsidP="0092663B">
      <w:pPr>
        <w:pStyle w:val="Text"/>
        <w:spacing w:line="360" w:lineRule="auto"/>
        <w:ind w:firstLine="0"/>
      </w:pPr>
    </w:p>
    <w:p w14:paraId="572459EC" w14:textId="4205FA9E" w:rsidR="1AB51EAA" w:rsidRDefault="00662F3A" w:rsidP="0092663B">
      <w:pPr>
        <w:pStyle w:val="Heading-Main"/>
        <w:spacing w:line="360" w:lineRule="auto"/>
      </w:pPr>
      <w:r>
        <w:t>6</w:t>
      </w:r>
      <w:r w:rsidR="1AB51EAA">
        <w:t xml:space="preserve"> Discussion</w:t>
      </w:r>
      <w:r w:rsidR="00451B39">
        <w:t xml:space="preserve"> and conclusions</w:t>
      </w:r>
    </w:p>
    <w:p w14:paraId="21449C60" w14:textId="70E48D01" w:rsidR="004F7753" w:rsidRPr="007B70FC" w:rsidRDefault="00E350E9" w:rsidP="0092663B">
      <w:pPr>
        <w:pStyle w:val="Text"/>
        <w:spacing w:line="360" w:lineRule="auto"/>
        <w:ind w:firstLine="0"/>
      </w:pPr>
      <w:r w:rsidRPr="007B70FC">
        <w:t>We presented a detailed description of an observed</w:t>
      </w:r>
      <w:r w:rsidR="004F7753" w:rsidRPr="007B70FC">
        <w:t>,</w:t>
      </w:r>
      <w:r w:rsidRPr="007B70FC">
        <w:t xml:space="preserve"> strong</w:t>
      </w:r>
      <w:r w:rsidR="004F7753" w:rsidRPr="007B70FC">
        <w:t>,</w:t>
      </w:r>
      <w:r w:rsidRPr="007B70FC">
        <w:t xml:space="preserve"> mid-winter, central Arctic cyclone which passed over the MOSAiC observatory from 31 January to 1 February</w:t>
      </w:r>
      <w:r w:rsidR="004F7753" w:rsidRPr="007B70FC">
        <w:t xml:space="preserve"> 2020</w:t>
      </w:r>
      <w:r w:rsidR="00D274B5">
        <w:t>, closely following the passage of a weaker cyclone</w:t>
      </w:r>
      <w:r w:rsidR="004F7753" w:rsidRPr="007B70FC">
        <w:t>. This cyclone</w:t>
      </w:r>
      <w:r w:rsidRPr="007B70FC">
        <w:t xml:space="preserve"> </w:t>
      </w:r>
      <w:r w:rsidR="00741B5A">
        <w:t xml:space="preserve">included </w:t>
      </w:r>
      <w:r w:rsidR="004F7753" w:rsidRPr="007B70FC">
        <w:t>the development and passage of a strong quasi-axisymmetric low-level jet (LLJ) in the lower atmosphere, produc</w:t>
      </w:r>
      <w:r w:rsidR="00741B5A">
        <w:t xml:space="preserve">ed </w:t>
      </w:r>
      <w:r w:rsidRPr="007B70FC">
        <w:t>widespread sea ice deformation, and</w:t>
      </w:r>
      <w:r w:rsidR="004F7753" w:rsidRPr="007B70FC">
        <w:t xml:space="preserve"> propagat</w:t>
      </w:r>
      <w:r w:rsidR="00741B5A">
        <w:t>ed</w:t>
      </w:r>
      <w:r w:rsidRPr="007B70FC">
        <w:t xml:space="preserve"> momentum flux into the upper ocean. </w:t>
      </w:r>
      <w:r w:rsidR="00443B5F" w:rsidRPr="007B70FC">
        <w:t xml:space="preserve">The comprehensive suite of </w:t>
      </w:r>
      <w:r w:rsidRPr="007B70FC">
        <w:t xml:space="preserve">MOSAiC </w:t>
      </w:r>
      <w:r w:rsidR="00443B5F" w:rsidRPr="007B70FC">
        <w:t xml:space="preserve">instruments </w:t>
      </w:r>
      <w:r w:rsidRPr="007B70FC">
        <w:t xml:space="preserve">together </w:t>
      </w:r>
      <w:r w:rsidR="00443B5F" w:rsidRPr="007B70FC">
        <w:t>provide</w:t>
      </w:r>
      <w:r w:rsidR="004F7753" w:rsidRPr="007B70FC">
        <w:t>s unique</w:t>
      </w:r>
      <w:r w:rsidR="00443B5F" w:rsidRPr="007B70FC">
        <w:t xml:space="preserve"> observations of the coupled air-ice-ocean system</w:t>
      </w:r>
      <w:r w:rsidRPr="007B70FC">
        <w:t xml:space="preserve"> during an evolving cyclone</w:t>
      </w:r>
      <w:r w:rsidR="00443B5F" w:rsidRPr="007B70FC">
        <w:t xml:space="preserve"> with unprecedented detail and spatial resolution.</w:t>
      </w:r>
    </w:p>
    <w:p w14:paraId="368B287B" w14:textId="4D4836DB" w:rsidR="004F7753" w:rsidRPr="007B70FC" w:rsidRDefault="009468F1" w:rsidP="0092663B">
      <w:pPr>
        <w:pStyle w:val="Text"/>
        <w:spacing w:line="360" w:lineRule="auto"/>
        <w:ind w:firstLine="0"/>
      </w:pPr>
      <w:r>
        <w:t>The sea ice response to the cyclone occurs across scales. At the scale of the cyclone, l</w:t>
      </w:r>
      <w:r w:rsidRPr="007B70FC">
        <w:t>ocal sea</w:t>
      </w:r>
      <w:r>
        <w:t xml:space="preserve"> </w:t>
      </w:r>
      <w:r w:rsidRPr="007B70FC">
        <w:t xml:space="preserve">ice trajectories are a function of </w:t>
      </w:r>
      <w:r>
        <w:t>position relative to the</w:t>
      </w:r>
      <w:r w:rsidRPr="007B70FC">
        <w:t xml:space="preserve"> storm track.</w:t>
      </w:r>
      <w:r>
        <w:t xml:space="preserve"> The strongest impacts of the cyclone are associated with mesoscale features.</w:t>
      </w:r>
      <w:r w:rsidRPr="007B70FC">
        <w:t xml:space="preserve"> </w:t>
      </w:r>
      <w:r w:rsidR="004F7753" w:rsidRPr="007B70FC">
        <w:t>The developing atmospheric LLJ, which eventually appears as an annulus of ~140 km radius around the low-pressure center, is the key atmospheric feature of this cyclone impacting the momentum transfer to the sea ice. A smaller jet core</w:t>
      </w:r>
      <w:r w:rsidR="00D274B5">
        <w:t xml:space="preserve"> </w:t>
      </w:r>
      <w:r w:rsidR="004F7753" w:rsidRPr="007B70FC">
        <w:t xml:space="preserve">within this LLJ is identified in the cold sector of the ERA5 reanalyses between 00 and 12 UTC </w:t>
      </w:r>
      <w:r w:rsidR="00AE21F0">
        <w:t xml:space="preserve">on 1 </w:t>
      </w:r>
      <w:r w:rsidR="004F7753" w:rsidRPr="007B70FC">
        <w:t>Feb</w:t>
      </w:r>
      <w:r w:rsidR="00AE21F0">
        <w:t>ruary</w:t>
      </w:r>
      <w:r w:rsidR="004F7753" w:rsidRPr="007B70FC">
        <w:t>, and is linked to observed faster ice motion as well as shearing and divergence of the sea ice. The stage of storm development and the spatial structure of the LLJ strongly impacted the timing and location of sea ice deformation. The elevated surface wind speeds ahead of the cyclone produced an increase in drift speed and resulted in ice shear. The developed LLJ behind the cold front produced strong deformation in the ice, with divergence ahead of the jet core and convergence behind. This produced opening and closing of leads, respectively.  The sudden change in wind and ice-drift direction and the rapid increase in sea</w:t>
      </w:r>
      <w:r w:rsidR="00DC5478">
        <w:t xml:space="preserve"> </w:t>
      </w:r>
      <w:r w:rsidR="004F7753" w:rsidRPr="007B70FC">
        <w:t xml:space="preserve">ice velocity with the arrival of the cold-sector LLJ and its core produced a jump in the air-ice and ice-ocean stresses. The local destabilization of the lower atmosphere behind the cold front contributed to the former, while the latter initiated an inertial oscillation in the sea ice and upper </w:t>
      </w:r>
      <w:r w:rsidR="00084852" w:rsidRPr="007B70FC">
        <w:lastRenderedPageBreak/>
        <w:t>ocean.</w:t>
      </w:r>
      <w:r w:rsidR="004F7753" w:rsidRPr="007B70FC">
        <w:t xml:space="preserve"> The observations also showed that the change in ice-drift direction occurred locally in the DN about 2 h prior to the change in wind direction with the cold front, suggesting that wind forcing of the ice behind the cold front propagated ahead of the front through the internal ice stress. Hence, wind forcing of ice acceleration may not always occur locally.</w:t>
      </w:r>
    </w:p>
    <w:p w14:paraId="2C5C6E2E" w14:textId="234DF156" w:rsidR="007B70FC" w:rsidRDefault="004F7753" w:rsidP="0092663B">
      <w:pPr>
        <w:pStyle w:val="Text"/>
        <w:spacing w:line="360" w:lineRule="auto"/>
        <w:ind w:firstLine="0"/>
      </w:pPr>
      <w:r w:rsidRPr="007B70FC">
        <w:t xml:space="preserve">The initiation of the inertial oscillation in the ocean extended the impacts of the storm beyond the time taken for the atmospheric depression to fully cross the observatory. A second increase in sea ice strain rates 12 hours after the arrival of the LLJ occurred due to the differing timescales between the atmosphere and the coupled ice-ocean boundary layer during the inertial oscillation and the gradual change in the wind direction. The ice and near-surface ocean returned to following the wind after approximately 24 hours, while at depth, the effects of the inertial oscillation were visible for at least 3 days. </w:t>
      </w:r>
      <w:r w:rsidR="0068414C">
        <w:t>Thus, even in the Central Arctic ice pack during winter, ice-ocean momentum transport in response to the mesoscale features of an atmospheric cyclone can significantly impact mixing in the upper ocean.</w:t>
      </w:r>
    </w:p>
    <w:p w14:paraId="03D7213B" w14:textId="7B4217F7" w:rsidR="007B70FC" w:rsidRDefault="004F7753" w:rsidP="0092663B">
      <w:pPr>
        <w:pStyle w:val="Text"/>
        <w:spacing w:line="360" w:lineRule="auto"/>
        <w:ind w:firstLine="0"/>
      </w:pPr>
      <w:r w:rsidRPr="007B70FC">
        <w:t xml:space="preserve">Because of the apparent importance of the LLJ and the LLJ core for air-ice interactions, it must be noted that there is some uncertainty in its spatial and temporal structure. Since it was only directly observed by the 1 February 06:00 UTC sounding, and temporally and spatially spread by the ERA5 data assimilation, there could have been other LLJ cores or this core could have been present before 1 February 00:00 UTC. However, no atmospheric or ice observations suggest this </w:t>
      </w:r>
      <w:r>
        <w:t>to be the case. Furthermore, the structure and strength of the LLJ in the warm sector is also not well observed, as the 31 January 18:00 UTC sounding only captures the inner edge of the LLJ annulus at a time when the axisymmetric characteristic has not yet developed (Figure 3a). Hence,</w:t>
      </w:r>
      <w:r w:rsidR="00211BA0">
        <w:t xml:space="preserve"> to describe</w:t>
      </w:r>
      <w:r>
        <w:t xml:space="preserve"> the LLJ structure </w:t>
      </w:r>
      <w:r w:rsidR="00211BA0">
        <w:t xml:space="preserve">we use ERA5 to fill time and space between observations. </w:t>
      </w:r>
      <w:r w:rsidR="00070C1B">
        <w:t xml:space="preserve">Though some recent Arctic cyclone structure studies have mentioned the presence of strong low-level winds in the warm sector (e.g., </w:t>
      </w:r>
      <w:r w:rsidR="00070C1B">
        <w:fldChar w:fldCharType="begin"/>
      </w:r>
      <w:r w:rsidR="002B0CB8">
        <w:instrText xml:space="preserve"> ADDIN ZOTERO_ITEM CSL_CITATION {"citationID":"PV4OFHoY","properties":{"formattedCitation":"(Vessey et al., 2022)","plainCitation":"(Vessey et al., 2022)","dontUpdate":true,"noteIndex":0},"citationItems":[{"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070C1B">
        <w:fldChar w:fldCharType="separate"/>
      </w:r>
      <w:r w:rsidR="00070C1B">
        <w:rPr>
          <w:noProof/>
        </w:rPr>
        <w:t>Vessey et al., 2022)</w:t>
      </w:r>
      <w:r w:rsidR="00070C1B">
        <w:fldChar w:fldCharType="end"/>
      </w:r>
      <w:r w:rsidR="00070C1B">
        <w:t>,</w:t>
      </w:r>
      <w:r>
        <w:t xml:space="preserve"> LLJs have not been a part of the classical conceptual models of Arctic cyclones (</w:t>
      </w:r>
      <w:r w:rsidR="00084852">
        <w:t xml:space="preserve">e.g., </w:t>
      </w:r>
      <w:r w:rsidR="00084852">
        <w:fldChar w:fldCharType="begin"/>
      </w:r>
      <w:r w:rsidR="001F4983">
        <w:instrText xml:space="preserve"> ADDIN ZOTERO_ITEM CSL_CITATION {"citationID":"oYEib8H5","properties":{"formattedCitation":"(Aizawa &amp; Tanaka, 2016)","plainCitation":"(Aizawa &amp; Tanaka, 2016)","dontUpdate":true,"noteIndex":0},"citationItems":[{"id":7509,"uris":["http://zotero.org/users/6124969/items/L3234DGE"],"itemData":{"id":7509,"type":"article-journal","abstract":"Arctic cyclones are unique low pressure systems in the Arctic, which are different from the tropical cyclones and the mid-latitude cyclones. The axisymmetric structures of two major Arctic cyclones which appeared in June 2008 and August 2012 are examined based on the cylindrical coordinate system around the Arctic cyclone.","container-title":"Polar Science","DOI":"10.1016/j.polar.2016.02.002","ISSN":"18739652","issue":"3","journalAbbreviation":"Polar Science","language":"en","page":"192-198","source":"DOI.org (Crossref)","title":"Axisymmetric structure of the long lasting summer Arctic cyclones","volume":"10","author":[{"family":"Aizawa","given":"Takuro"},{"family":"Tanaka","given":"H.L."}],"issued":{"date-parts":[["2016",9]]},"citation-key":"aizawa2016_AxisymmetricStructure"}}],"schema":"https://github.com/citation-style-language/schema/raw/master/csl-citation.json"} </w:instrText>
      </w:r>
      <w:r w:rsidR="00084852">
        <w:fldChar w:fldCharType="separate"/>
      </w:r>
      <w:r w:rsidR="00084852">
        <w:rPr>
          <w:noProof/>
        </w:rPr>
        <w:t>Aizawa &amp; Tanaka, 2016)</w:t>
      </w:r>
      <w:r w:rsidR="00084852">
        <w:fldChar w:fldCharType="end"/>
      </w:r>
      <w:r>
        <w:t xml:space="preserve">, likely due to </w:t>
      </w:r>
      <w:r w:rsidR="00070C1B">
        <w:t>the lack of observations or</w:t>
      </w:r>
      <w:r>
        <w:t xml:space="preserve"> reanalyses </w:t>
      </w:r>
      <w:r w:rsidR="00070C1B">
        <w:t>capable</w:t>
      </w:r>
      <w:r>
        <w:t xml:space="preserve"> of resolving </w:t>
      </w:r>
      <w:r w:rsidR="004B1B83">
        <w:t xml:space="preserve">such </w:t>
      </w:r>
      <w:r>
        <w:t>mesoscale feature</w:t>
      </w:r>
      <w:r w:rsidR="004B1B83">
        <w:t>s</w:t>
      </w:r>
      <w:r w:rsidR="003252A0">
        <w:t>.  Furthermore, to our knowledge, no studies, other than Persson et al. (2023),  have previously mentioned the possible key role of wrap-around or dual LLJs for impacting sea</w:t>
      </w:r>
      <w:r w:rsidR="009F28BE">
        <w:t xml:space="preserve"> </w:t>
      </w:r>
      <w:r w:rsidR="003252A0">
        <w:t xml:space="preserve">ice deformation. </w:t>
      </w:r>
    </w:p>
    <w:p w14:paraId="4B307BD3" w14:textId="35A6F117" w:rsidR="004F7753" w:rsidRDefault="004F7753" w:rsidP="0092663B">
      <w:pPr>
        <w:pStyle w:val="Text"/>
        <w:spacing w:line="360" w:lineRule="auto"/>
        <w:ind w:firstLine="0"/>
      </w:pPr>
      <w:r>
        <w:t>The breadth of observation types available through the MOSAiC observatory provides</w:t>
      </w:r>
      <w:r w:rsidR="00C121CB">
        <w:t xml:space="preserve"> </w:t>
      </w:r>
      <w:r>
        <w:t>opportunity for</w:t>
      </w:r>
      <w:r w:rsidR="00D274B5">
        <w:t xml:space="preserve"> numerical</w:t>
      </w:r>
      <w:r>
        <w:t xml:space="preserve"> model </w:t>
      </w:r>
      <w:r w:rsidR="00D274B5">
        <w:t>evaluation</w:t>
      </w:r>
      <w:r>
        <w:t xml:space="preserve"> and development, enabling examination of multi-</w:t>
      </w:r>
      <w:r>
        <w:lastRenderedPageBreak/>
        <w:t>scale, strongly coupled processes. While numerous case studies of cyclones exist, most focus on the summer and the marginal ice zone. Few observations are available for the central Arctic in full pack ice during mid-winter. We have identified key processes for the transfer of energy from atmosphere to sea ice to the upper ocean. A companion study will examine the representation of these processes in modern coupled air-ice-ocean</w:t>
      </w:r>
      <w:r w:rsidR="00D274B5">
        <w:t xml:space="preserve"> numerical weather forecast</w:t>
      </w:r>
      <w:r>
        <w:t xml:space="preserve"> models.</w:t>
      </w:r>
      <w:r w:rsidR="00070C1B">
        <w:t xml:space="preserve"> Other future studies will examine the generality of the results of this paper through studies of other MOSAiC cyclones. Such studies could also reveal whether </w:t>
      </w:r>
      <w:r w:rsidR="00C67BB9">
        <w:t xml:space="preserve">there is a role in cyclone interactions where one cyclone can precondition the ice for enhanced </w:t>
      </w:r>
      <w:r w:rsidR="00070C1B">
        <w:t xml:space="preserve">air-ice-ocean interactions </w:t>
      </w:r>
      <w:r w:rsidR="00C67BB9">
        <w:t>during</w:t>
      </w:r>
      <w:r w:rsidR="00070C1B">
        <w:t xml:space="preserve"> subsequent cyclones.</w:t>
      </w:r>
    </w:p>
    <w:p w14:paraId="3BB30AAB" w14:textId="77777777" w:rsidR="00995CAA" w:rsidRDefault="00995CAA" w:rsidP="0092663B">
      <w:pPr>
        <w:shd w:val="clear" w:color="auto" w:fill="FFFFFF"/>
        <w:spacing w:before="240" w:line="360" w:lineRule="auto"/>
        <w:rPr>
          <w:rFonts w:eastAsia="Times New Roman"/>
          <w:b/>
          <w:bCs/>
          <w:color w:val="262626"/>
          <w:sz w:val="24"/>
          <w:szCs w:val="24"/>
        </w:rPr>
      </w:pPr>
      <w:r w:rsidRPr="00995CAA">
        <w:rPr>
          <w:rFonts w:eastAsia="Times New Roman"/>
          <w:b/>
          <w:bCs/>
          <w:color w:val="262626"/>
          <w:sz w:val="24"/>
          <w:szCs w:val="24"/>
        </w:rPr>
        <w:t>Acknowledgments</w:t>
      </w:r>
    </w:p>
    <w:p w14:paraId="4937EAEB" w14:textId="4ACE01E7" w:rsidR="00146467" w:rsidRDefault="00F33A0A" w:rsidP="002E7391">
      <w:pPr>
        <w:pStyle w:val="Text"/>
        <w:spacing w:line="360" w:lineRule="auto"/>
      </w:pPr>
      <w:r>
        <w:t xml:space="preserve">DW, OP, AS, </w:t>
      </w:r>
      <w:r w:rsidR="00146467">
        <w:t xml:space="preserve">and </w:t>
      </w:r>
      <w:r>
        <w:t>J</w:t>
      </w:r>
      <w:r w:rsidR="00D76FF9">
        <w:t>K</w:t>
      </w:r>
      <w:r>
        <w:t>H</w:t>
      </w:r>
      <w:r w:rsidR="00146467">
        <w:t xml:space="preserve"> were</w:t>
      </w:r>
      <w:r w:rsidR="00E350E9">
        <w:t xml:space="preserve"> funded by the US Department of Energy (DoE), under grant </w:t>
      </w:r>
      <w:r w:rsidR="00E350E9" w:rsidRPr="005A5CBA">
        <w:t>DE-SC0021342</w:t>
      </w:r>
      <w:r w:rsidR="00E350E9">
        <w:t>. The participation of TS was funded through the National Science Foundation (NSF)</w:t>
      </w:r>
      <w:r w:rsidR="00E67DF1">
        <w:t xml:space="preserve"> </w:t>
      </w:r>
      <w:r>
        <w:t>OPP</w:t>
      </w:r>
      <w:r w:rsidR="00E67DF1">
        <w:t xml:space="preserve">1723400. </w:t>
      </w:r>
      <w:r w:rsidR="00591A1C">
        <w:t xml:space="preserve">JH’s contribution was funded by the European Union’s Horizon 2020 research and innovation program under grant agreement No. 101003826 via the project </w:t>
      </w:r>
      <w:proofErr w:type="spellStart"/>
      <w:r w:rsidR="00591A1C">
        <w:t>CRiceS</w:t>
      </w:r>
      <w:proofErr w:type="spellEnd"/>
      <w:r w:rsidR="00591A1C">
        <w:t xml:space="preserve"> (Climate Relevant interactions and feedbacks: the key role of sea ice and Snow in the polar and global climate system.) </w:t>
      </w:r>
      <w:r w:rsidR="00E350E9">
        <w:t xml:space="preserve">Atmospheric measurements and data processing were supported by NSF grant </w:t>
      </w:r>
      <w:r w:rsidR="00E350E9" w:rsidRPr="005A5CBA">
        <w:t xml:space="preserve">OPP1724551 </w:t>
      </w:r>
      <w:r w:rsidR="00E350E9">
        <w:t xml:space="preserve">and the DoE Atmospheric Radiation Measurement Program. The deployment of GPS ice drifters and coordination within the MOSAiC DN was funded by NSF </w:t>
      </w:r>
      <w:r w:rsidR="00E350E9" w:rsidRPr="007509CB">
        <w:t>1722729</w:t>
      </w:r>
      <w:r w:rsidR="00E350E9">
        <w:t xml:space="preserve">. OP also received support from the Office of Naval Research grant </w:t>
      </w:r>
      <w:r w:rsidR="00E350E9" w:rsidRPr="00710332">
        <w:t>ONR 1564162</w:t>
      </w:r>
      <w:r w:rsidR="00E350E9">
        <w:t xml:space="preserve"> during the preparation of this manuscript</w:t>
      </w:r>
      <w:r w:rsidR="00A121A9">
        <w:t>.</w:t>
      </w:r>
      <w:r w:rsidR="00F0369F">
        <w:t xml:space="preserve"> </w:t>
      </w:r>
      <w:r w:rsidR="00F0369F" w:rsidRPr="00F0369F">
        <w:t>The Ice-Tethered Profiler data were collected and made available by the Ice-Tethered Profiler Program</w:t>
      </w:r>
      <w:r w:rsidR="006773F8">
        <w:t xml:space="preserve"> </w:t>
      </w:r>
      <w:r w:rsidR="006773F8">
        <w:fldChar w:fldCharType="begin"/>
      </w:r>
      <w:r w:rsidR="006773F8">
        <w:instrText xml:space="preserve"> ADDIN ZOTERO_ITEM CSL_CITATION {"citationID":"vvG8jRkC","properties":{"formattedCitation":"(Krishfield et al., 2008; J. Toole et al., 2011)","plainCitation":"(Krishfield et al., 2008; J. Toole et al., 2011)","noteIndex":0},"citationItems":[{"id":7309,"uris":["http://zotero.org/users/6124969/items/EGGEAEX6"],"itemData":{"id":7309,"type":"article-journal","abstract":"An automated, easily deployed Ice-Tethered Profiler (ITP) instrument system, developed for deployment on perennial sea ice in the polar oceans to measure changes in upper ocean water properties in all seasons, is described, and representative data from prototype instruments are presented. The ITP instrument consists of three components: a surface subsystem that sits atop an ice floe; a weighted, plastic-jacketed wire-rope tether of arbitrary length (up to 800 m) suspended from the surface element; and an instrumented underwater unit that employs a traction drive to profile up and down the wire tether. ITPs profile the water column at a programmed sampling interval; after each profile, the underwater unit transfers two files holding oceanographic and engineering data to the surface unit using an inductive modem and from the surface instrument to a shore-based data server using an Iridium transmitter. The surface instrument also accumulates battery voltage readings, buoy temperature data, and locations from a GPS receiver at a specified interval (usually every hour) and transmits those data daily. Oceanographic and engineering data are processed, displayed, and made available in near–real time (available online at http://www.whoi.edu/ itp). Six ITPs were deployed in the Arctic Ocean between 2004 and 2006 in the Beaufort gyre with various programmed sampling schedules of two to six one-way traverses per day between 10- and 750–760-m depth, providing more than 5300 profiles in all seasons (as of July 2007). The acquired CTD profile data document interesting spatial variations in the major water masses of the Canada Basin, show the double-diffusive thermohaline staircase that lies above the warm, salty Atlantic layer, measure seasonal surface mixed layer deepening, and document several mesoscale eddies. Augmenting the systems already deployed and to replace expiring systems, an international array of more than one dozen ITPs will be deployed as part of the Arctic Observing Network during the International Polar Year (IPY) period (2007–08) holding promise for more valuable real-time upper ocean observations for operational needs, to support studies of ocean processes, and to facilitate numerical model initialization and validation.","container-title":"Journal of Atmospheric and Oceanic Technology","DOI":"10.1175/2008JTECHO587.1","ISSN":"1520-0426, 0739-0572","issue":"11","language":"en","page":"2091-2105","source":"DOI.org (Crossref)","title":"Automated Ice-Tethered Profilers for Seawater Observations under Pack Ice in All Seasons","volume":"25","author":[{"family":"Krishfield","given":"R."},{"family":"Toole","given":"J."},{"family":"Proshutinsky","given":"A."},{"family":"Timmermans","given":"M-L."}],"issued":{"date-parts":[["2008",11,1]]},"citation-key":"krishfield2008_AutomatedIceTethered"}},{"id":10643,"uris":["http://zotero.org/users/6124969/items/UVPHR5TU"],"itemData":{"id":10643,"type":"article-journal","container-title":"Oceanography","DOI":"10.5670/oceanog.2011.64","ISSN":"10428275","issue":"3","journalAbbreviation":"Oceanog.","language":"en","page":"126-135","source":"DOI.org (Crossref)","title":"The Ice-Tethered Profiler: Argo of the Arctic","title-short":"The Ice-Tethered Profiler","volume":"24","author":[{"family":"Toole","given":"John"},{"family":"Krishfield","given":"Richard"},{"family":"Timmermans","given":"Mary-Louise"},{"family":"Proshutinsky","given":"Andrey"}],"issued":{"date-parts":[["2011",9,1]]},"citation-key":"toole2011_IceTetheredProfiler"}}],"schema":"https://github.com/citation-style-language/schema/raw/master/csl-citation.json"} </w:instrText>
      </w:r>
      <w:r w:rsidR="006773F8">
        <w:fldChar w:fldCharType="separate"/>
      </w:r>
      <w:r w:rsidR="006773F8">
        <w:rPr>
          <w:noProof/>
        </w:rPr>
        <w:t>(Krishfield et al., 2008; J. Toole et al., 2011)</w:t>
      </w:r>
      <w:r w:rsidR="006773F8">
        <w:fldChar w:fldCharType="end"/>
      </w:r>
      <w:r w:rsidR="006773F8">
        <w:t xml:space="preserve"> based at the Woods Hole Oceanographic Institution (https://www2.whoi.edu/site/itp/)</w:t>
      </w:r>
    </w:p>
    <w:p w14:paraId="7C36B036" w14:textId="2939D2C8" w:rsidR="00E350E9" w:rsidRDefault="00A121A9" w:rsidP="0092663B">
      <w:pPr>
        <w:pStyle w:val="Text"/>
        <w:spacing w:line="360" w:lineRule="auto"/>
        <w:ind w:firstLine="0"/>
      </w:pPr>
      <w:r>
        <w:t xml:space="preserve">We acknowledge the group effort required for the success of the MOSAiC expedition </w:t>
      </w:r>
      <w:r>
        <w:fldChar w:fldCharType="begin"/>
      </w:r>
      <w:r>
        <w:instrText xml:space="preserve"> ADDIN ZOTERO_ITEM CSL_CITATION {"citationID":"SMOq4ASM","properties":{"formattedCitation":"(Nixdorf et al., 2021)","plainCitation":"(Nixdorf et al., 2021)","noteIndex":0},"citationItems":[{"id":6802,"uris":["http://zotero.org/users/6124969/items/9L6XSINY"],"itemData":{"id":6802,"type":"document","note":"Citation Key: nixdorf_uwe_2021_5179738\nDOI: 10.5281/zenodo.5179738","publisher":"Zenodo","title":"MOSAiC extended acknowledgement","URL":"https://doi.org/10.5281/zenodo.5179738","author":[{"family":"Nixdorf","given":"Uwe"},{"family":"Dethloff","given":"Klaus"},{"family":"Rex","given":"Markus"},{"family":"Shupe","given":"Matthew"},{"family":"Sommerfeld","given":"Anja"},{"family":"Perovich","given":"Donald K."},{"family":"Nicolaus","given":"Marcel"},{"family":"Heuzé","given":"Céline"},{"family":"Rabe","given":"Benjamin"},{"family":"Loose","given":"Brice"},{"family":"Damm","given":"Ellen"},{"family":"Gradinger","given":"Rolf"},{"family":"Fong","given":"Allison"},{"family":"Maslowski","given":"Wieslaw"},{"family":"Rinke","given":"Annette"},{"family":"Kwok","given":"Ronald"},{"family":"Spreen","given":"Gunnar"},{"family":"Wendisch","given":"Manfred"},{"family":"Herber","given":"Andreas"},{"family":"Hirsekorn","given":"Marius"},{"family":"Mohaupt","given":"Verena"},{"family":"Frickenhaus","given":"Stephan"},{"family":"Immerz","given":"Antonia"},{"family":"Weiss-Tuider","given":"Katharina"},{"family":"König","given":"Bjela"},{"family":"Mengedoht","given":"Dirk"},{"family":"Regnery","given":"Julia"},{"family":"Gerchow","given":"Peter"},{"family":"Ransby","given":"Daniela"},{"family":"Krumpen","given":"Thomas"},{"family":"Morgenstern","given":"Anne"},{"family":"Haas","given":"Christian"},{"family":"Kanzow","given":"Torsten"},{"family":"Rack","given":"Frank R."},{"family":"Saitzev","given":"Vladimir"},{"family":"Sokolov","given":"Vladimir"},{"family":"Makarov","given":"Alexander"},{"family":"Schwarze","given":"Stefan"},{"family":"Wunderlich","given":"Thomas"},{"family":"Wurr","given":"Karsten"},{"family":"Boetius","given":"Antje"}],"issued":{"date-parts":[["2021",9]]},"citation-key":"nixdorf_uwe_2021_5179738"}}],"schema":"https://github.com/citation-style-language/schema/raw/master/csl-citation.json"} </w:instrText>
      </w:r>
      <w:r>
        <w:fldChar w:fldCharType="separate"/>
      </w:r>
      <w:r>
        <w:rPr>
          <w:noProof/>
        </w:rPr>
        <w:t>(Nixdorf et al., 2021)</w:t>
      </w:r>
      <w:r>
        <w:fldChar w:fldCharType="end"/>
      </w:r>
      <w:r>
        <w:t>.</w:t>
      </w:r>
      <w:r w:rsidR="00E350E9">
        <w:t>We</w:t>
      </w:r>
      <w:r w:rsidR="007F0B45">
        <w:t xml:space="preserve"> additionally</w:t>
      </w:r>
      <w:r w:rsidR="00E350E9">
        <w:t xml:space="preserve"> thank the MOSAiC </w:t>
      </w:r>
      <w:r w:rsidR="001F4983">
        <w:t>d</w:t>
      </w:r>
      <w:r w:rsidR="00E350E9">
        <w:t xml:space="preserve">istributed </w:t>
      </w:r>
      <w:r w:rsidR="001F4983">
        <w:t>n</w:t>
      </w:r>
      <w:r w:rsidR="00E350E9">
        <w:t xml:space="preserve">etwork </w:t>
      </w:r>
      <w:r w:rsidR="001F4983">
        <w:t>t</w:t>
      </w:r>
      <w:r w:rsidR="00E350E9">
        <w:t>eam for additional GPS ice drift data and coordination of the L</w:t>
      </w:r>
      <w:r w:rsidR="00A929A2">
        <w:t>-</w:t>
      </w:r>
      <w:r w:rsidR="00E350E9">
        <w:t>sites and buoy deployments</w:t>
      </w:r>
      <w:r w:rsidR="00F33A0A">
        <w:t>;</w:t>
      </w:r>
      <w:r w:rsidR="00E350E9">
        <w:t xml:space="preserve"> </w:t>
      </w:r>
      <w:r w:rsidR="007F0B45">
        <w:t>t</w:t>
      </w:r>
      <w:r w:rsidR="00E350E9">
        <w:t xml:space="preserve">he MOSAiC atmosphere team </w:t>
      </w:r>
      <w:r w:rsidR="007F0B45">
        <w:t>for</w:t>
      </w:r>
      <w:r w:rsidR="00E350E9">
        <w:t xml:space="preserve"> support</w:t>
      </w:r>
      <w:r w:rsidR="007F0B45">
        <w:t>ing</w:t>
      </w:r>
      <w:r w:rsidR="00E350E9">
        <w:t xml:space="preserve"> data collection during the MOSAiC field campaign, running instruments in the CO and maintaining the ASFS at L</w:t>
      </w:r>
      <w:r w:rsidR="00A929A2">
        <w:t>-</w:t>
      </w:r>
      <w:r w:rsidR="00E350E9">
        <w:t>sites</w:t>
      </w:r>
      <w:r w:rsidR="00F33A0A">
        <w:t>;</w:t>
      </w:r>
      <w:r w:rsidR="007F0B45">
        <w:t xml:space="preserve"> and t</w:t>
      </w:r>
      <w:r w:rsidR="00E350E9">
        <w:t xml:space="preserve">he MOSAiC sea ice and snow team on MOSAiC Leg 2, in particular </w:t>
      </w:r>
      <w:proofErr w:type="spellStart"/>
      <w:r w:rsidR="00E350E9">
        <w:t>Polona</w:t>
      </w:r>
      <w:proofErr w:type="spellEnd"/>
      <w:r w:rsidR="00E350E9">
        <w:t xml:space="preserve"> </w:t>
      </w:r>
      <w:proofErr w:type="spellStart"/>
      <w:r w:rsidR="00E350E9">
        <w:t>Itkin</w:t>
      </w:r>
      <w:proofErr w:type="spellEnd"/>
      <w:r w:rsidR="00E350E9">
        <w:t xml:space="preserve">, </w:t>
      </w:r>
      <w:r w:rsidR="007F0B45">
        <w:t xml:space="preserve">for </w:t>
      </w:r>
      <w:r w:rsidR="00E350E9">
        <w:t>support</w:t>
      </w:r>
      <w:r w:rsidR="00802C81">
        <w:t>ing</w:t>
      </w:r>
      <w:r w:rsidR="00E350E9">
        <w:t xml:space="preserve"> the ice </w:t>
      </w:r>
      <w:r w:rsidR="007F0B45">
        <w:t>radar</w:t>
      </w:r>
      <w:r w:rsidR="00E350E9">
        <w:t xml:space="preserve"> data collection. </w:t>
      </w:r>
      <w:r w:rsidR="00591A1C">
        <w:t xml:space="preserve">In addition, we thank Matias </w:t>
      </w:r>
      <w:proofErr w:type="spellStart"/>
      <w:r w:rsidR="00591A1C">
        <w:t>Uusinoka</w:t>
      </w:r>
      <w:proofErr w:type="spellEnd"/>
      <w:r w:rsidR="00591A1C">
        <w:t xml:space="preserve"> for his provision of the ice radar-derived deformation time series. </w:t>
      </w:r>
      <w:r>
        <w:t>The authors do not perceive any conflicts of interest.</w:t>
      </w:r>
    </w:p>
    <w:p w14:paraId="2AA46820" w14:textId="77777777" w:rsidR="00146467" w:rsidRPr="00995CAA" w:rsidRDefault="00146467" w:rsidP="0092663B">
      <w:pPr>
        <w:pStyle w:val="Text"/>
        <w:spacing w:line="360" w:lineRule="auto"/>
        <w:ind w:firstLine="0"/>
      </w:pPr>
    </w:p>
    <w:p w14:paraId="3CB0FA2F" w14:textId="77777777" w:rsidR="00995CAA" w:rsidRDefault="00995CAA" w:rsidP="0092663B">
      <w:pPr>
        <w:shd w:val="clear" w:color="auto" w:fill="FFFFFF"/>
        <w:spacing w:line="360" w:lineRule="auto"/>
        <w:rPr>
          <w:rFonts w:eastAsia="Times New Roman"/>
          <w:b/>
          <w:bCs/>
          <w:color w:val="262626"/>
          <w:sz w:val="24"/>
          <w:szCs w:val="24"/>
        </w:rPr>
      </w:pPr>
      <w:r w:rsidRPr="00995CAA">
        <w:rPr>
          <w:rFonts w:eastAsia="Times New Roman"/>
          <w:b/>
          <w:bCs/>
          <w:color w:val="262626"/>
          <w:sz w:val="24"/>
          <w:szCs w:val="24"/>
        </w:rPr>
        <w:t>Open Research</w:t>
      </w:r>
    </w:p>
    <w:p w14:paraId="47FB5CE7" w14:textId="5377958C" w:rsidR="00783811" w:rsidRPr="00783811" w:rsidRDefault="007F0B45" w:rsidP="00783811">
      <w:pPr>
        <w:pStyle w:val="Text"/>
        <w:spacing w:line="360" w:lineRule="auto"/>
        <w:ind w:firstLine="0"/>
      </w:pPr>
      <w:r w:rsidRPr="003C5B2D">
        <w:t>Atmospheric</w:t>
      </w:r>
      <w:r w:rsidR="00A121A9" w:rsidRPr="003C5B2D">
        <w:t xml:space="preserve"> and ice drift data used in this paper are archived at the Arctic Data Center (</w:t>
      </w:r>
      <w:r w:rsidR="00C90FE1" w:rsidRPr="003C5B2D">
        <w:fldChar w:fldCharType="begin"/>
      </w:r>
      <w:r w:rsidR="006A7D8B">
        <w:instrText xml:space="preserve"> ADDIN ZOTERO_ITEM CSL_CITATION {"citationID":"JK4KDaBq","properties":{"formattedCitation":"(Bliss et al., 2022)","plainCitation":"(Bliss et al., 2022)","dontUpdate":true,"noteIndex":0},"citationItems":[{"id":69,"uris":["http://zotero.org/users/6124969/items/JTRLRYJE"],"itemData":{"id":69,"type":"dataset","publisher":"Arctic Data Center","title":"Sea ice drift tracks from the Distributed Network of autonomous buoys deployed during the Multidisciplinary drifting Observatory for the Study of Arctic Climate (MOSAiC) expedition 2019-2021","URL":"doi:10.18739/A2KP7TS83","author":[{"family":"Bliss","given":"Angela C."},{"family":"Hutchings","given":"Jennifer K."},{"family":"Anderson","given":"Philip"},{"family":"Anhaus","given":"Philipp"},{"family":"Belter","given":"H. Jakob"},{"family":"Berge","given":"Jørgen"},{"family":"Bessonov","given":"Vadlimir"},{"family":"Cheng","given":"Bin"},{"family":"Cole","given":"Sylvia"},{"family":"Costa","given":"Dave"},{"family":"Cottier","given":"Finlo"},{"family":"Cox","given":"Christopher J."},{"family":"Torre","given":"R.","non-dropping-particle":"de la"},{"family":"Divine","given":"Dmitry"},{"family":"Emzivat","given":"Gilbert"},{"family":"Fang","given":"Ying Chih"},{"family":"Fons","given":"Steven"},{"family":"Gallagher","given":"Michael"},{"family":"Geoffrey","given":"Maxime"},{"family":"Granskog","given":"Mats A."},{"family":"Watkins","given":"Daniel M."},{"family":"Zuo","given":"Guangyu"}],"accessed":{"date-parts":[["2022",8,17]]},"issued":{"date-parts":[["2022"]]},"citation-key":"bliss2022_SeaIce"}}],"schema":"https://github.com/citation-style-language/schema/raw/master/csl-citation.json"} </w:instrText>
      </w:r>
      <w:r w:rsidR="00C90FE1" w:rsidRPr="003C5B2D">
        <w:fldChar w:fldCharType="separate"/>
      </w:r>
      <w:r w:rsidR="00515B9C" w:rsidRPr="003C5B2D">
        <w:t>Sea ice buoys: Bliss et al., 2022</w:t>
      </w:r>
      <w:r w:rsidR="00C90FE1" w:rsidRPr="003C5B2D">
        <w:fldChar w:fldCharType="end"/>
      </w:r>
      <w:r w:rsidR="00515B9C" w:rsidRPr="003C5B2D">
        <w:t xml:space="preserve">; atmospheric data: </w:t>
      </w:r>
      <w:r w:rsidR="00515B9C" w:rsidRPr="003C5B2D">
        <w:fldChar w:fldCharType="begin"/>
      </w:r>
      <w:r w:rsidR="00AC7560" w:rsidRPr="003C5B2D">
        <w:instrText xml:space="preserve"> ADDIN ZOTERO_ITEM CSL_CITATION {"citationID":"1cpGV1kR","properties":{"formattedCitation":"(C. Cox, Gallagher, Shupe, Blomquist, et al., 2023; C. Cox, Gallagher, Shupe, Persson, et al., 2023a, 2023b, 2023c)","plainCitation":"(C. Cox, Gallagher, Shupe, Blomquist, et al., 2023; C. Cox, Gallagher, Shupe, Persson, et al., 2023a, 2023b, 2023c)","dontUpdate":true,"noteIndex":0},"citationItems":[{"id":8450,"uris":["http://zotero.org/users/6124969/items/M4YSZ9NE"],"itemData":{"id":8450,"type":"dataset","DOI":"https://doi.org/10.18739/A2PV6B83F","note":"Citation Key: cox2023_met_city","publisher":"Arctic Data Center","title":"Met City meteorological and surface flux measurements (Level 3 Final), Multidisciplinary Drifting Observatory for the Study of Arctic Climate (MOSAiC), central Arctic, October 2019 - September 2020","author":[{"family":"Cox","given":"Christopher"},{"family":"Gallagher","given":"Michael"},{"family":"Shupe","given":"Matthew"},{"family":"Blomquist","given":"Byron"},{"family":"Persson","given":"Ola"},{"family":"Grachev","given":"Andrey"},{"family":"Riihimaki","given":"Laura D."},{"family":"Kutchenreiter","given":"Mark"},{"family":"Morris","given":"Victor"},{"family":"Solomon","given":"Amy"},{"family":"Brooks","given":"Ian"},{"family":"Costa","given":"David"},{"family":"Gottas","given":"Daniel"},{"family":"Hutchings","given":"Jennifer K."},{"family":"Osborn","given":"Jackson"},{"family":"Morris","given":"Sara M."},{"family":"Preusser","given":"Andreas"},{"family":"Uttal","given":"Taneil"}],"issued":{"date-parts":[["2023"]]},"citation-key":"cox2023_met_city"}},{"id":8447,"uris":["http://zotero.org/users/6124969/items/THJAD588"],"itemData":{"id":8447,"type":"dataset","DOI":"https://doi.org/10.18739/A2FF3M18K","note":"Citation Key: cox2023_asfs30","publisher":"Arctic Data Center","title":"Atmospheric Surface Flux Station #3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30"}},{"id":8449,"uris":["http://zotero.org/users/6124969/items/EZ374NKS"],"itemData":{"id":8449,"type":"dataset","DOI":"https://doi.org/10.18739/A2FF3M18K","note":"Citation Key: cox2023_asfs40","publisher":"Arctic Data Center","title":"Atmospheric Surface Flux Station #4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40"}},{"id":8448,"uris":["http://zotero.org/users/6124969/items/EIAV4XSS"],"itemData":{"id":8448,"type":"dataset","DOI":"https://doi.org/10.18739/A2XD0R00S","note":"Citation Key: cox2023_asfs50","publisher":"Arctic Data Center","title":"Atmospheric Surface Flux Station #5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50"}}],"schema":"https://github.com/citation-style-language/schema/raw/master/csl-citation.json"} </w:instrText>
      </w:r>
      <w:r w:rsidR="00515B9C" w:rsidRPr="003C5B2D">
        <w:fldChar w:fldCharType="separate"/>
      </w:r>
      <w:r w:rsidRPr="003C5B2D">
        <w:t xml:space="preserve">Cox et al., </w:t>
      </w:r>
      <w:r w:rsidR="00C121CB">
        <w:t>(</w:t>
      </w:r>
      <w:r w:rsidRPr="003C5B2D">
        <w:t>2023</w:t>
      </w:r>
      <w:r w:rsidR="00C121CB">
        <w:t>a-d</w:t>
      </w:r>
      <w:r w:rsidR="00515B9C" w:rsidRPr="003C5B2D">
        <w:fldChar w:fldCharType="end"/>
      </w:r>
      <w:r w:rsidR="00A121A9" w:rsidRPr="003C5B2D">
        <w:t>)</w:t>
      </w:r>
      <w:r w:rsidRPr="003C5B2D">
        <w:t xml:space="preserve"> and in the Alfred Wegner Institute PANGAEA archive </w:t>
      </w:r>
      <w:r w:rsidRPr="003C5B2D">
        <w:fldChar w:fldCharType="begin"/>
      </w:r>
      <w:r w:rsidR="00146B97">
        <w:instrText xml:space="preserve"> ADDIN ZOTERO_ITEM CSL_CITATION {"citationID":"J0xI2iuw","properties":{"formattedCitation":"(Maturilli et al., 2022)","plainCitation":"(Maturilli et al., 2022)","noteIndex":0},"citationItems":[{"id":8451,"uris":["http://zotero.org/users/6124969/items/7BY3RGDK"],"itemData":{"id":8451,"type":"dataset","abstract":"This Level 3 dataset of radiosondes launched during the MOSAiC expedition has been processed by the Global Climate Observing System (GCOS) Reference Upper-Air Network (GRUAN) algorithm for RS41 radiosonde data. The GRUAN processing is based on the extensive characterisation of the sensor properties to produce a traceable reference data product which is free of manufacturer-dependent effects. Uncertainty values are provided for all measured parameters at all height levels. It should be noted that all provided height information is obtained from the GPS measurement. Close to buildings and metal surfaces (such as RV Polarstern) GPS signals are often very noisy, resulting in artifacts in the vertical elevation coordinate close to the surface. In the atmospheric boundary layer, it is therefore recommended to rely on height calculations based on pressure. Please note that the TAB-delimited ascii format data present only a subset of parameters. The complete GRUAN-processed data are available in the netCDF files.","note":"Citation Key: maturilli2022mrdl\nDOI: 10.1594/PANGAEA.943870\ntype: data set","publisher":"PANGAEA","title":"MOSAiC radiosonde data (level 3)","URL":"https://doi.org/10.1594/PANGAEA.943870","author":[{"family":"Maturilli","given":"Marion"},{"family":"Sommer","given":"Michael"},{"family":"Holdridge","given":"Donna J"},{"family":"Dahlke","given":"Sandro"},{"family":"Graeser","given":"Jürgen"},{"family":"Sommerfeld","given":"Anja"},{"family":"Jaiser","given":"Ralf"},{"family":"Deckelmann","given":"Holger"},{"family":"Schulz","given":"Alexander"}],"issued":{"date-parts":[["2022"]]},"citation-key":"maturilli2022mrdl"}}],"schema":"https://github.com/citation-style-language/schema/raw/master/csl-citation.json"} </w:instrText>
      </w:r>
      <w:r w:rsidRPr="003C5B2D">
        <w:fldChar w:fldCharType="separate"/>
      </w:r>
      <w:r w:rsidRPr="003C5B2D">
        <w:t>(</w:t>
      </w:r>
      <w:proofErr w:type="spellStart"/>
      <w:r w:rsidRPr="003C5B2D">
        <w:t>Maturilli</w:t>
      </w:r>
      <w:proofErr w:type="spellEnd"/>
      <w:r w:rsidRPr="003C5B2D">
        <w:t xml:space="preserve"> et al., 2022)</w:t>
      </w:r>
      <w:r w:rsidRPr="003C5B2D">
        <w:fldChar w:fldCharType="end"/>
      </w:r>
      <w:r w:rsidR="00A121A9" w:rsidRPr="003C5B2D">
        <w:t>.</w:t>
      </w:r>
      <w:r w:rsidR="00BF519F" w:rsidRPr="003C5B2D">
        <w:t xml:space="preserve"> Atmospheric Ka-band radar is archived at the Department of Energy Atmospheric Radiation Measurement User Facility </w:t>
      </w:r>
      <w:r w:rsidR="00BF519F" w:rsidRPr="003C5B2D">
        <w:fldChar w:fldCharType="begin"/>
      </w:r>
      <w:r w:rsidR="00146467" w:rsidRPr="003C5B2D">
        <w:instrText xml:space="preserve"> ADDIN ZOTERO_ITEM CSL_CITATION {"citationID":"yPChwjoM","properties":{"formattedCitation":"(Bharadwaj et al., 2019; Hardin et al., 2019)","plainCitation":"(Bharadwaj et al., 2019; Hardin et al., 2019)","noteIndex":0},"citationItems":[{"id":8459,"uris":["http://zotero.org/users/6124969/items/EW52YKJR"],"itemData":{"id":8459,"type":"dataset","DOI":"http://dx.doi.org/10.5439/1615726","publisher":"Atmospheric Radiation Measurement (ARM) user facility","title":"Ka-Band Scanning ARM Cloud Radar (KASACRCFR). 2020-01-29 to 2020-02-04, ARM Mobile Facility (MOS) MOSAIC (Drifting Obs - Study of Arctic Climate); AMF2 (M1)","author":[{"family":"Bharadwaj","given":"Nitin"},{"family":"Hardin","given":"Joseph"},{"family":"Isom","given":"B"},{"family":"Johnson","given":"Karen"},{"family":"Lindenmaier","given":"Iosif"},{"family":"Matthews","given":"Alyssa"},{"family":"Nelson","given":"D"},{"family":"Feng","given":"Ya-Chien"},{"family":"Deng","given":"M"},{"family":"Rocque","given":"M"},{"family":"Castro","given":"V"},{"family":"Giangrande","given":"T"}],"issued":{"date-parts":[["2019"]]},"citation-key":"bharadwaj2019_KaBandScanning"}},{"id":8453,"uris":["http://zotero.org/users/6124969/items/6FE9JYI8"],"itemData":{"id":8453,"type":"dataset","note":"Citation Key: hardin2020\nDOI: 10.5439/1615726\ntype: data set","publisher":"Atmospheric Radiation Measurement (ARM) user facility","title":"Ka ARM Zenith Radar (KAZRCFRGEQC). 2020-01-29 to 2020-02-05, ARM Mobile Facility (MOS) MOSAIC (Drifting Obs - Study of Arctic Climate); AMF2 (M1)","author":[{"family":"Hardin","given":"Joseph"},{"family":"Hunzinger","given":"Alexis"},{"family":"Schuman","given":"Eddie"},{"family":"Matthews","given":"Alyssa"},{"family":"Bharadwaj","given":"Nitin"},{"family":"Varble","given":"Adam"},{"family":"Johnson","given":"Karen"},{"family":"Giangrande","given":"Scott"},{"family":"Feng","given":"Ya-Chien"},{"family":"Lindenmaier","given":"Iosif"}],"issued":{"date-parts":[["2019"]]},"citation-key":"hardin2020"}}],"schema":"https://github.com/citation-style-language/schema/raw/master/csl-citation.json"} </w:instrText>
      </w:r>
      <w:r w:rsidR="00BF519F" w:rsidRPr="003C5B2D">
        <w:fldChar w:fldCharType="separate"/>
      </w:r>
      <w:r w:rsidR="00146467" w:rsidRPr="003C5B2D">
        <w:t>(Bharadwaj et al., 2019; Hardin et al., 2019)</w:t>
      </w:r>
      <w:r w:rsidR="00BF519F" w:rsidRPr="003C5B2D">
        <w:fldChar w:fldCharType="end"/>
      </w:r>
      <w:r w:rsidR="00C121CB">
        <w:t>.</w:t>
      </w:r>
      <w:r w:rsidR="00A121A9" w:rsidRPr="003C5B2D">
        <w:t xml:space="preserve"> Ice </w:t>
      </w:r>
      <w:r w:rsidRPr="003C5B2D">
        <w:t>radar</w:t>
      </w:r>
      <w:r w:rsidR="00A121A9" w:rsidRPr="003C5B2D">
        <w:t xml:space="preserve"> data is archived in the Alfred Wegner </w:t>
      </w:r>
      <w:r w:rsidRPr="003C5B2D">
        <w:t>I</w:t>
      </w:r>
      <w:r w:rsidR="00A121A9" w:rsidRPr="003C5B2D">
        <w:t xml:space="preserve">nstitute PANGAEA archive </w:t>
      </w:r>
      <w:r w:rsidR="00515B9C" w:rsidRPr="003C5B2D">
        <w:fldChar w:fldCharType="begin"/>
      </w:r>
      <w:r w:rsidR="001F4983">
        <w:instrText xml:space="preserve"> ADDIN ZOTERO_ITEM CSL_CITATION {"citationID":"YGyJdx5b","properties":{"formattedCitation":"(Krumpen, Haapala, et al., 2021)","plainCitation":"(Krumpen, Haapala, et al., 2021)","dontUpdate":true,"noteIndex":0},"citationItems":[{"id":8446,"uris":["http://zotero.org/users/6124969/items/5QD9H3AM"],"itemData":{"id":8446,"type":"document","abstract":"The radar system on board of Polarstern features a rotating antenna that is mounted on the observation deck, above the bridge. The antenna transmit microwave pulses at short intervals, which are reflected back to the radar system by the water or pack ice. This produces an image of the positions of ice floes within a radius of 3 nautical miles (ca. 5,4 km) and their sizes in relation to the ship. The imaging technique offers an undiminished view and remains unaffected by weather or darkness, i.e., it can penetrate rain clouds and fog and therefore offers an undiminished view even at night. The sector without information is blogged by ship facilities. The RV Polarsterns marine radar systems operated throughout the drift phase of MOSAiC. The imaging system, which shows Polarstern in the centre of the screen, offers vital information on floe movements, deformation and formation of cracks in the ships immediate vicinity.","note":"Citation Key: krumpen2021irrd\nDOI: 10.1594/PANGAEA.929434\ntype: data set","publisher":"PANGAEA / Alfred Wegener Institute, Helmholtz Centre for Polar and Marine Research, Bremerhaven","title":"Ice radar raw data (sigma S6 ice radar) of RV POLARSTERN during cruise PS122/1","URL":"https://doi.org/10.1594/PANGAEA.929434","author":[{"family":"Krumpen","given":"Thomas"},{"family":"Haapala","given":"Jari"},{"family":"Krocker","given":"Ralf"},{"family":"Bartsch","given":"Annekathrin"}],"issued":{"date-parts":[["2021"]]},"citation-key":"krumpen2021irrd"}}],"schema":"https://github.com/citation-style-language/schema/raw/master/csl-citation.json"} </w:instrText>
      </w:r>
      <w:r w:rsidR="00515B9C" w:rsidRPr="003C5B2D">
        <w:fldChar w:fldCharType="separate"/>
      </w:r>
      <w:r w:rsidR="00515B9C" w:rsidRPr="003C5B2D">
        <w:t>(</w:t>
      </w:r>
      <w:proofErr w:type="spellStart"/>
      <w:r w:rsidR="00515B9C" w:rsidRPr="003C5B2D">
        <w:t>Krumpen</w:t>
      </w:r>
      <w:proofErr w:type="spellEnd"/>
      <w:r w:rsidR="00515B9C" w:rsidRPr="003C5B2D">
        <w:t xml:space="preserve"> et al., 2021</w:t>
      </w:r>
      <w:r w:rsidR="005C2104">
        <w:t>a</w:t>
      </w:r>
      <w:r w:rsidR="00515B9C" w:rsidRPr="003C5B2D">
        <w:t>)</w:t>
      </w:r>
      <w:r w:rsidR="00515B9C" w:rsidRPr="003C5B2D">
        <w:fldChar w:fldCharType="end"/>
      </w:r>
      <w:r w:rsidR="00A121A9" w:rsidRPr="003C5B2D">
        <w:t>.</w:t>
      </w:r>
      <w:r w:rsidRPr="003C5B2D">
        <w:t xml:space="preserve"> </w:t>
      </w:r>
      <w:r w:rsidR="00146467" w:rsidRPr="003C5B2D">
        <w:t xml:space="preserve">Data from the Autonomous Ocean Flux Buoy is archived at the Arctic Data Center </w:t>
      </w:r>
      <w:r w:rsidR="00146467" w:rsidRPr="003C5B2D">
        <w:fldChar w:fldCharType="begin"/>
      </w:r>
      <w:r w:rsidR="00146467" w:rsidRPr="003C5B2D">
        <w:instrText xml:space="preserve"> ADDIN ZOTERO_ITEM CSL_CITATION {"citationID":"w8SWw8Yz","properties":{"formattedCitation":"(Stanton &amp; Shaw, 2023)","plainCitation":"(Stanton &amp; Shaw, 2023)","noteIndex":0},"citationItems":[{"id":8460,"uris":["http://zotero.org/users/6124969/items/WSF5KCCX"],"itemData":{"id":8460,"type":"dataset","DOI":"10.18739","publisher":"Arctic Data Center","title":"Observations from Autonomous Ocean Flux Buoy 46 deployed at site CO during the MOSAiC transpolar drift, Arctic Basin, 2019-2020","author":[{"family":"Stanton","given":"Timothy P."},{"family":"Shaw","given":"William J."}],"issued":{"date-parts":[["2023"]]},"citation-key":"stanton2023_ObservationsAutonomous"}}],"schema":"https://github.com/citation-style-language/schema/raw/master/csl-citation.json"} </w:instrText>
      </w:r>
      <w:r w:rsidR="00146467" w:rsidRPr="003C5B2D">
        <w:fldChar w:fldCharType="separate"/>
      </w:r>
      <w:r w:rsidR="00146467" w:rsidRPr="003C5B2D">
        <w:t>(Stanton &amp; Shaw, 2023)</w:t>
      </w:r>
      <w:r w:rsidR="00146467" w:rsidRPr="003C5B2D">
        <w:fldChar w:fldCharType="end"/>
      </w:r>
      <w:r w:rsidR="00146467" w:rsidRPr="003C5B2D">
        <w:t>.</w:t>
      </w:r>
      <w:r w:rsidRPr="003C5B2D">
        <w:t xml:space="preserve"> </w:t>
      </w:r>
      <w:r w:rsidR="00A121A9" w:rsidRPr="003C5B2D">
        <w:t xml:space="preserve">Code supporting the data analysis and visualization is </w:t>
      </w:r>
      <w:r w:rsidR="00783811">
        <w:t xml:space="preserve">archived at </w:t>
      </w:r>
      <w:proofErr w:type="spellStart"/>
      <w:r w:rsidR="00783811">
        <w:t>Zenodo</w:t>
      </w:r>
      <w:proofErr w:type="spellEnd"/>
      <w:r w:rsidR="00783811">
        <w:t xml:space="preserve"> (</w:t>
      </w:r>
      <w:r w:rsidR="00783811" w:rsidRPr="00783811">
        <w:t>https://doi.org/10.5281/zenodo.10698905</w:t>
      </w:r>
      <w:r w:rsidR="00783811">
        <w:t>).</w:t>
      </w:r>
    </w:p>
    <w:p w14:paraId="5214D481" w14:textId="722F2BFA" w:rsidR="00A121A9" w:rsidRPr="003C5B2D" w:rsidRDefault="000E364A" w:rsidP="0092663B">
      <w:pPr>
        <w:pStyle w:val="Text"/>
        <w:spacing w:line="360" w:lineRule="auto"/>
        <w:ind w:firstLine="0"/>
      </w:pPr>
      <w:r>
        <w:t xml:space="preserve"> </w:t>
      </w:r>
    </w:p>
    <w:p w14:paraId="4BD79D0C" w14:textId="14079501" w:rsidR="0037787F" w:rsidRDefault="00995CAA" w:rsidP="003678E2">
      <w:pPr>
        <w:pStyle w:val="Heading-Main"/>
      </w:pPr>
      <w:r w:rsidRPr="00995CAA">
        <w:t>References</w:t>
      </w:r>
    </w:p>
    <w:p w14:paraId="04FC70D7" w14:textId="77777777" w:rsidR="00457149" w:rsidRPr="00457149" w:rsidRDefault="00F24628" w:rsidP="00196C95">
      <w:pPr>
        <w:pStyle w:val="Reference"/>
      </w:pPr>
      <w:r w:rsidRPr="00C86235">
        <w:rPr>
          <w:rFonts w:eastAsia="Calibri"/>
          <w:sz w:val="20"/>
          <w:szCs w:val="20"/>
        </w:rPr>
        <w:fldChar w:fldCharType="begin"/>
      </w:r>
      <w:r w:rsidRPr="00C86235">
        <w:instrText xml:space="preserve"> ADDIN ZOTERO_BIBL {"uncited":[],"omitted":[],"custom":[]} CSL_BIBLIOGRAPHY </w:instrText>
      </w:r>
      <w:r w:rsidRPr="00C86235">
        <w:rPr>
          <w:rFonts w:eastAsia="Calibri"/>
          <w:sz w:val="20"/>
          <w:szCs w:val="20"/>
        </w:rPr>
        <w:fldChar w:fldCharType="separate"/>
      </w:r>
      <w:r w:rsidR="00457149" w:rsidRPr="00457149">
        <w:t xml:space="preserve">Aizawa, T., &amp; Tanaka, H. L. (2016). Axisymmetric structure of the long lasting summer Arctic cyclones. </w:t>
      </w:r>
      <w:r w:rsidR="00457149" w:rsidRPr="00457149">
        <w:rPr>
          <w:i/>
          <w:iCs/>
        </w:rPr>
        <w:t>Polar Science</w:t>
      </w:r>
      <w:r w:rsidR="00457149" w:rsidRPr="00457149">
        <w:t xml:space="preserve">, </w:t>
      </w:r>
      <w:r w:rsidR="00457149" w:rsidRPr="00457149">
        <w:rPr>
          <w:i/>
          <w:iCs/>
        </w:rPr>
        <w:t>10</w:t>
      </w:r>
      <w:r w:rsidR="00457149" w:rsidRPr="00457149">
        <w:t>(3), 192–198. https://doi.org/10.1016/j.polar.2016.02.002</w:t>
      </w:r>
    </w:p>
    <w:p w14:paraId="6381AE63" w14:textId="77777777" w:rsidR="00457149" w:rsidRPr="00457149" w:rsidRDefault="00457149" w:rsidP="00196C95">
      <w:pPr>
        <w:pStyle w:val="Reference"/>
      </w:pPr>
      <w:r w:rsidRPr="00457149">
        <w:t xml:space="preserve">Andreas, E. L., Horst, T. W., Grachev, A. a., Persson, P. O. G., Fairall, C. W., Guest, P. S., &amp; Jordan, R. E. (2010). Parametrizing turbulent exchange over summer sea ice and the marginal ice zone. </w:t>
      </w:r>
      <w:r w:rsidRPr="00457149">
        <w:rPr>
          <w:i/>
          <w:iCs/>
        </w:rPr>
        <w:t>Quarterly Journal of the Royal Meteorological Society</w:t>
      </w:r>
      <w:r w:rsidRPr="00457149">
        <w:t xml:space="preserve">, </w:t>
      </w:r>
      <w:r w:rsidRPr="00457149">
        <w:rPr>
          <w:i/>
          <w:iCs/>
        </w:rPr>
        <w:t>136</w:t>
      </w:r>
      <w:r w:rsidRPr="00457149">
        <w:t>(March), 927–943. https://doi.org/10.1002/qj.618</w:t>
      </w:r>
    </w:p>
    <w:p w14:paraId="010BF458" w14:textId="77777777" w:rsidR="00457149" w:rsidRPr="00457149" w:rsidRDefault="00457149" w:rsidP="00196C95">
      <w:pPr>
        <w:pStyle w:val="Reference"/>
      </w:pPr>
      <w:r w:rsidRPr="00457149">
        <w:t xml:space="preserve">Andreas, E. L., Persson, P. O. G., Grachev, A. a., Jordan, R. E., Horst, T. W., Guest, P. S., &amp; Fairall, C. W. (2010). Parameterizing Turbulent Exchange over Sea Ice in Winter. </w:t>
      </w:r>
      <w:r w:rsidRPr="00457149">
        <w:rPr>
          <w:i/>
          <w:iCs/>
        </w:rPr>
        <w:t>Journal of Hydrometeorology</w:t>
      </w:r>
      <w:r w:rsidRPr="00457149">
        <w:t xml:space="preserve">, </w:t>
      </w:r>
      <w:r w:rsidRPr="00457149">
        <w:rPr>
          <w:i/>
          <w:iCs/>
        </w:rPr>
        <w:t>11</w:t>
      </w:r>
      <w:r w:rsidRPr="00457149">
        <w:t>(1), 87–104. https://doi.org/10.1175/2009JHM1102.1</w:t>
      </w:r>
    </w:p>
    <w:p w14:paraId="42A9886B" w14:textId="77777777" w:rsidR="00457149" w:rsidRPr="00457149" w:rsidRDefault="00457149" w:rsidP="00196C95">
      <w:pPr>
        <w:pStyle w:val="Reference"/>
      </w:pPr>
      <w:r w:rsidRPr="00457149">
        <w:t xml:space="preserve">Aue, L., Vihma, T., Uotila, P., &amp; Rinke, A. (2022). New Insights Into Cyclone Impacts on Sea Ice in the Atlantic Sector of the Arctic Ocean in Winter. </w:t>
      </w:r>
      <w:r w:rsidRPr="00457149">
        <w:rPr>
          <w:i/>
          <w:iCs/>
        </w:rPr>
        <w:t>Geophysical Research Letters</w:t>
      </w:r>
      <w:r w:rsidRPr="00457149">
        <w:t xml:space="preserve">, </w:t>
      </w:r>
      <w:r w:rsidRPr="00457149">
        <w:rPr>
          <w:i/>
          <w:iCs/>
        </w:rPr>
        <w:t>49</w:t>
      </w:r>
      <w:r w:rsidRPr="00457149">
        <w:t>(22). https://doi.org/10.1029/2022GL100051</w:t>
      </w:r>
    </w:p>
    <w:p w14:paraId="7CE35067" w14:textId="77777777" w:rsidR="00457149" w:rsidRPr="00457149" w:rsidRDefault="00457149" w:rsidP="00196C95">
      <w:pPr>
        <w:pStyle w:val="Reference"/>
      </w:pPr>
      <w:r w:rsidRPr="00457149">
        <w:t xml:space="preserve">Bharadwaj, N., Hardin, J., Isom, B., Johnson, K., Lindenmaier, I., Matthews, A., Nelson, D., Feng, Y.-C., Deng, M., Rocque, M., Castro, V., &amp; Giangrande, T. (2019). </w:t>
      </w:r>
      <w:r w:rsidRPr="00457149">
        <w:rPr>
          <w:i/>
          <w:iCs/>
        </w:rPr>
        <w:t>Ka-Band Scanning ARM Cloud Radar (KASACRCFR). 2020-01-29 to 2020-02-04, ARM Mobile Facility (MOS) MOSAIC (Drifting Obs—Study of Arctic Climate); AMF2 (M1)</w:t>
      </w:r>
      <w:r w:rsidRPr="00457149">
        <w:t xml:space="preserve"> [dataset]. Atmospheric Radiation Measurement (ARM) user facility. http://dx.doi.org/10.5439/1615726</w:t>
      </w:r>
    </w:p>
    <w:p w14:paraId="37907B6D" w14:textId="77777777" w:rsidR="00457149" w:rsidRPr="00457149" w:rsidRDefault="00457149" w:rsidP="00196C95">
      <w:pPr>
        <w:pStyle w:val="Reference"/>
      </w:pPr>
      <w:r w:rsidRPr="00457149">
        <w:t xml:space="preserve">Bliss, A. C., Hutchings, J. K., Anderson, P., Anhaus, P., Belter, H. J., Berge, J., Bessonov, V., Cheng, B., Cole, S., Costa, D., Cottier, F., Cox, C. J., de la Torre, R., Divine, D., Emzivat, G., Fang, Y. C., Fons, S., Gallagher, M., Geoffrey, M., … Zuo, G. (2022). </w:t>
      </w:r>
      <w:r w:rsidRPr="00457149">
        <w:rPr>
          <w:i/>
          <w:iCs/>
        </w:rPr>
        <w:t>Sea ice drift tracks from the Distributed Network of autonomous buoys deployed during the Multidisciplinary drifting Observatory for the Study of Arctic Climate (MOSAiC) expedition 2019-2021</w:t>
      </w:r>
      <w:r w:rsidRPr="00457149">
        <w:t xml:space="preserve"> [dataset]. Arctic Data Center. doi:10.18739/A2KP7TS83</w:t>
      </w:r>
    </w:p>
    <w:p w14:paraId="3CDBCFC0" w14:textId="77777777" w:rsidR="00457149" w:rsidRPr="00457149" w:rsidRDefault="00457149" w:rsidP="00196C95">
      <w:pPr>
        <w:pStyle w:val="Reference"/>
      </w:pPr>
      <w:r w:rsidRPr="00457149">
        <w:lastRenderedPageBreak/>
        <w:t xml:space="preserve">Bliss, A. C., Hutchings, J. K., &amp; Watkins, D. M. (2023). Sea ice drift tracks from autonomous buoys in the MOSAiC Distributed Network. </w:t>
      </w:r>
      <w:r w:rsidRPr="00457149">
        <w:rPr>
          <w:i/>
          <w:iCs/>
        </w:rPr>
        <w:t>Scientific Data</w:t>
      </w:r>
      <w:r w:rsidRPr="00457149">
        <w:t xml:space="preserve">, </w:t>
      </w:r>
      <w:r w:rsidRPr="00457149">
        <w:rPr>
          <w:i/>
          <w:iCs/>
        </w:rPr>
        <w:t>10</w:t>
      </w:r>
      <w:r w:rsidRPr="00457149">
        <w:t>(403), 1–10. https://doi.org/10.1038/s41597-023-02311-y</w:t>
      </w:r>
    </w:p>
    <w:p w14:paraId="57BDD9B5" w14:textId="77777777" w:rsidR="00457149" w:rsidRPr="00457149" w:rsidRDefault="00457149" w:rsidP="00196C95">
      <w:pPr>
        <w:pStyle w:val="Reference"/>
      </w:pPr>
      <w:r w:rsidRPr="00457149">
        <w:t xml:space="preserve">Bouillon, S., &amp; Rampal, P. (2015). On producing sea ice deformation data sets from SAR-derived sea ice motion. </w:t>
      </w:r>
      <w:r w:rsidRPr="00457149">
        <w:rPr>
          <w:i/>
          <w:iCs/>
        </w:rPr>
        <w:t>The Cryosphere</w:t>
      </w:r>
      <w:r w:rsidRPr="00457149">
        <w:t xml:space="preserve">, </w:t>
      </w:r>
      <w:r w:rsidRPr="00457149">
        <w:rPr>
          <w:i/>
          <w:iCs/>
        </w:rPr>
        <w:t>9</w:t>
      </w:r>
      <w:r w:rsidRPr="00457149">
        <w:t>(2), 663–673. https://doi.org/10.5194/tc-9-663-2015</w:t>
      </w:r>
    </w:p>
    <w:p w14:paraId="2955D03E" w14:textId="77777777" w:rsidR="00457149" w:rsidRPr="00457149" w:rsidRDefault="00457149" w:rsidP="00196C95">
      <w:pPr>
        <w:pStyle w:val="Reference"/>
      </w:pPr>
      <w:r w:rsidRPr="00457149">
        <w:t xml:space="preserve">Brenner, S., Thomson, J., Rainville, L., Crews, L., &amp; Lee, C. M. (2023). Wind-Driven Motions of the Ocean Surface Mixed Layer in the Western Arctic. </w:t>
      </w:r>
      <w:r w:rsidRPr="00457149">
        <w:rPr>
          <w:i/>
          <w:iCs/>
        </w:rPr>
        <w:t>Journal of Physical Oceanography</w:t>
      </w:r>
      <w:r w:rsidRPr="00457149">
        <w:t xml:space="preserve">, </w:t>
      </w:r>
      <w:r w:rsidRPr="00457149">
        <w:rPr>
          <w:i/>
          <w:iCs/>
        </w:rPr>
        <w:t>53</w:t>
      </w:r>
      <w:r w:rsidRPr="00457149">
        <w:t>(7), 1787–1804. https://doi.org/10.1175/JPO-D-22-0112.1</w:t>
      </w:r>
    </w:p>
    <w:p w14:paraId="5C22AC0B" w14:textId="77777777" w:rsidR="00457149" w:rsidRPr="00457149" w:rsidRDefault="00457149" w:rsidP="00196C95">
      <w:pPr>
        <w:pStyle w:val="Reference"/>
      </w:pPr>
      <w:r w:rsidRPr="00457149">
        <w:t xml:space="preserve">Brümmer, B. (2003). A Fram Strait cyclone: Properties and impact on ice drift as measured by aircraft and buoys. </w:t>
      </w:r>
      <w:r w:rsidRPr="00457149">
        <w:rPr>
          <w:i/>
          <w:iCs/>
        </w:rPr>
        <w:t>Journal of Geophysical Research</w:t>
      </w:r>
      <w:r w:rsidRPr="00457149">
        <w:t xml:space="preserve">, </w:t>
      </w:r>
      <w:r w:rsidRPr="00457149">
        <w:rPr>
          <w:i/>
          <w:iCs/>
        </w:rPr>
        <w:t>108</w:t>
      </w:r>
      <w:r w:rsidRPr="00457149">
        <w:t>(D7), 4217. https://doi.org/10.1029/2002JD002638</w:t>
      </w:r>
    </w:p>
    <w:p w14:paraId="392F13D0" w14:textId="77777777" w:rsidR="00457149" w:rsidRPr="00457149" w:rsidRDefault="00457149" w:rsidP="00196C95">
      <w:pPr>
        <w:pStyle w:val="Reference"/>
      </w:pPr>
      <w:r w:rsidRPr="00457149">
        <w:t xml:space="preserve">Brümmer, B., &amp; Hoeber, H. (1999). A mesoscale cyclone over the Fram Strait and its effects on sea ice. </w:t>
      </w:r>
      <w:r w:rsidRPr="00457149">
        <w:rPr>
          <w:i/>
          <w:iCs/>
        </w:rPr>
        <w:t>Journal of Geophysical Research: Atmospheres</w:t>
      </w:r>
      <w:r w:rsidRPr="00457149">
        <w:t xml:space="preserve">, </w:t>
      </w:r>
      <w:r w:rsidRPr="00457149">
        <w:rPr>
          <w:i/>
          <w:iCs/>
        </w:rPr>
        <w:t>104</w:t>
      </w:r>
      <w:r w:rsidRPr="00457149">
        <w:t>(D16), 19085–19098. https://doi.org/10.1029/1999JD900259</w:t>
      </w:r>
    </w:p>
    <w:p w14:paraId="5E17E907" w14:textId="77777777" w:rsidR="00457149" w:rsidRPr="00457149" w:rsidRDefault="00457149" w:rsidP="00196C95">
      <w:pPr>
        <w:pStyle w:val="Reference"/>
      </w:pPr>
      <w:r w:rsidRPr="00457149">
        <w:t xml:space="preserve">Brümmer, B., Schröder, D., Müller, G., Spreen, G., Jahnke-Bornemann, A., &amp; Launiainen, J. (2008). Impact of a Fram Strait cyclone on ice edge, drift, divergence, and concentration: Possibilities and limits of an observational analysis. </w:t>
      </w:r>
      <w:r w:rsidRPr="00457149">
        <w:rPr>
          <w:i/>
          <w:iCs/>
        </w:rPr>
        <w:t>Journal of Geophysical Research: Oceans</w:t>
      </w:r>
      <w:r w:rsidRPr="00457149">
        <w:t xml:space="preserve">, </w:t>
      </w:r>
      <w:r w:rsidRPr="00457149">
        <w:rPr>
          <w:i/>
          <w:iCs/>
        </w:rPr>
        <w:t>113</w:t>
      </w:r>
      <w:r w:rsidRPr="00457149">
        <w:t>(12), 1–15. https://doi.org/10.1029/2007JC004149</w:t>
      </w:r>
    </w:p>
    <w:p w14:paraId="5653A2E9" w14:textId="77777777" w:rsidR="00457149" w:rsidRPr="00457149" w:rsidRDefault="00457149" w:rsidP="00196C95">
      <w:pPr>
        <w:pStyle w:val="Reference"/>
      </w:pPr>
      <w:r w:rsidRPr="00457149">
        <w:t xml:space="preserve">Carlson, T. N. (1980). Airflow through midlatitude cyclones and the comma cloud pattern. </w:t>
      </w:r>
      <w:r w:rsidRPr="00457149">
        <w:rPr>
          <w:i/>
          <w:iCs/>
        </w:rPr>
        <w:t>Monthly Weather Review</w:t>
      </w:r>
      <w:r w:rsidRPr="00457149">
        <w:t xml:space="preserve">, </w:t>
      </w:r>
      <w:r w:rsidRPr="00457149">
        <w:rPr>
          <w:i/>
          <w:iCs/>
        </w:rPr>
        <w:t>108</w:t>
      </w:r>
      <w:r w:rsidRPr="00457149">
        <w:t>, 1498–1509. https://doi.org/10.1175/1520-0493(1980)108&lt;1498:ATMCAT&gt;2.0.CO;2</w:t>
      </w:r>
    </w:p>
    <w:p w14:paraId="619D97AA" w14:textId="77777777" w:rsidR="00457149" w:rsidRPr="00457149" w:rsidRDefault="00457149" w:rsidP="00196C95">
      <w:pPr>
        <w:pStyle w:val="Reference"/>
      </w:pPr>
      <w:r w:rsidRPr="00457149">
        <w:t xml:space="preserve">Clancy, R., Bitz, C. M., Blanchard-Wrigglesworth, E., McGraw, M. C., &amp; Cavallo, S. M. (2022). A cyclone-centered perspective on the drivers of asymmetric patterns in the atmosphere and sea ice during Arctic cyclones. </w:t>
      </w:r>
      <w:r w:rsidRPr="00457149">
        <w:rPr>
          <w:i/>
          <w:iCs/>
        </w:rPr>
        <w:t>Journal of Climate</w:t>
      </w:r>
      <w:r w:rsidRPr="00457149">
        <w:t>, 1–47. https://doi.org/10.1175/JCLI-D-21-0093.1</w:t>
      </w:r>
    </w:p>
    <w:p w14:paraId="75D0387C" w14:textId="77777777" w:rsidR="00457149" w:rsidRPr="00457149" w:rsidRDefault="00457149" w:rsidP="00196C95">
      <w:pPr>
        <w:pStyle w:val="Reference"/>
      </w:pPr>
      <w:r w:rsidRPr="00457149">
        <w:t xml:space="preserve">Cox, C., Gallagher, M., Shupe, M., Blomquist, B., Persson, O., Grachev, A., Riihimaki, L. D., Kutchenreiter, M., Morris, V., Solomon, A., Brooks, I., Costa, D., Gottas, D., Hutchings, J. K., Osborn, J., Morris, S. M., Preusser, A., &amp; Uttal, T. (2023). </w:t>
      </w:r>
      <w:r w:rsidRPr="00457149">
        <w:rPr>
          <w:i/>
          <w:iCs/>
        </w:rPr>
        <w:t>Met City meteorological and surface flux measurements (Level 3 Final), Multidisciplinary Drifting Observatory for the Study of Arctic Climate (MOSAiC), central Arctic, October 2019—September 2020</w:t>
      </w:r>
      <w:r w:rsidRPr="00457149">
        <w:t xml:space="preserve"> [dataset]. Arctic Data Center. https://doi.org/10.18739/A2PV6B83F</w:t>
      </w:r>
    </w:p>
    <w:p w14:paraId="5013E42F" w14:textId="77777777" w:rsidR="00457149" w:rsidRPr="00457149" w:rsidRDefault="00457149" w:rsidP="00196C95">
      <w:pPr>
        <w:pStyle w:val="Reference"/>
      </w:pPr>
      <w:r w:rsidRPr="00457149">
        <w:t xml:space="preserve">Cox, C., Gallagher, M., Shupe, M., Persson, O., Grachev, A., Solomon, A., Ayers, T., Costa, D., Hutchings, J. K., Leach, J., Morris, S. M., Osborn, J., Pezoa, S., &amp; Uttal, T. (2023a). </w:t>
      </w:r>
      <w:r w:rsidRPr="00457149">
        <w:rPr>
          <w:i/>
          <w:iCs/>
        </w:rPr>
        <w:t>Atmospheric Surface Flux Station #30 measurements (Level 3 Final), Multidisciplinary Drifting Observatory for the Study of Arctic Climate (MOSAiC), central Arctic, October 2019—September 2020</w:t>
      </w:r>
      <w:r w:rsidRPr="00457149">
        <w:t xml:space="preserve"> [dataset]. Arctic Data Center. https://doi.org/10.18739/A2FF3M18K</w:t>
      </w:r>
    </w:p>
    <w:p w14:paraId="2625B192" w14:textId="77777777" w:rsidR="00457149" w:rsidRPr="00457149" w:rsidRDefault="00457149" w:rsidP="00196C95">
      <w:pPr>
        <w:pStyle w:val="Reference"/>
      </w:pPr>
      <w:r w:rsidRPr="00457149">
        <w:t xml:space="preserve">Cox, C., Gallagher, M., Shupe, M., Persson, O., Grachev, A., Solomon, A., Ayers, T., Costa, D., Hutchings, J. K., Leach, J., Morris, S. M., Osborn, J., Pezoa, S., &amp; Uttal, T. (2023b). </w:t>
      </w:r>
      <w:r w:rsidRPr="00457149">
        <w:rPr>
          <w:i/>
          <w:iCs/>
        </w:rPr>
        <w:t xml:space="preserve">Atmospheric Surface Flux Station #40 measurements (Level 3 Final), Multidisciplinary Drifting Observatory for the Study of Arctic Climate (MOSAiC), central Arctic, October </w:t>
      </w:r>
      <w:r w:rsidRPr="00457149">
        <w:rPr>
          <w:i/>
          <w:iCs/>
        </w:rPr>
        <w:lastRenderedPageBreak/>
        <w:t>2019—September 2020</w:t>
      </w:r>
      <w:r w:rsidRPr="00457149">
        <w:t xml:space="preserve"> [dataset]. Arctic Data Center. https://doi.org/10.18739/A2FF3M18K</w:t>
      </w:r>
    </w:p>
    <w:p w14:paraId="0F1A075B" w14:textId="77777777" w:rsidR="00457149" w:rsidRPr="00457149" w:rsidRDefault="00457149" w:rsidP="00196C95">
      <w:pPr>
        <w:pStyle w:val="Reference"/>
      </w:pPr>
      <w:r w:rsidRPr="00457149">
        <w:t xml:space="preserve">Cox, C., Gallagher, M., Shupe, M., Persson, O., Grachev, A., Solomon, A., Ayers, T., Costa, D., Hutchings, J. K., Leach, J., Morris, S. M., Osborn, J., Pezoa, S., &amp; Uttal, T. (2023c). </w:t>
      </w:r>
      <w:r w:rsidRPr="00457149">
        <w:rPr>
          <w:i/>
          <w:iCs/>
        </w:rPr>
        <w:t>Atmospheric Surface Flux Station #50 measurements (Level 3 Final), Multidisciplinary Drifting Observatory for the Study of Arctic Climate (MOSAiC), central Arctic, October 2019—September 2020</w:t>
      </w:r>
      <w:r w:rsidRPr="00457149">
        <w:t xml:space="preserve"> [dataset]. Arctic Data Center. https://doi.org/10.18739/A2XD0R00S</w:t>
      </w:r>
    </w:p>
    <w:p w14:paraId="7498F550" w14:textId="77777777" w:rsidR="00457149" w:rsidRPr="00457149" w:rsidRDefault="00457149" w:rsidP="00196C95">
      <w:pPr>
        <w:pStyle w:val="Reference"/>
      </w:pPr>
      <w:r w:rsidRPr="00457149">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457149">
        <w:rPr>
          <w:i/>
          <w:iCs/>
        </w:rPr>
        <w:t>Scientific Data</w:t>
      </w:r>
      <w:r w:rsidRPr="00457149">
        <w:t xml:space="preserve">, </w:t>
      </w:r>
      <w:r w:rsidRPr="00457149">
        <w:rPr>
          <w:i/>
          <w:iCs/>
        </w:rPr>
        <w:t>10</w:t>
      </w:r>
      <w:r w:rsidRPr="00457149">
        <w:t>(1), 519. https://doi.org/10.1038/s41597-023-02415-5</w:t>
      </w:r>
    </w:p>
    <w:p w14:paraId="2B07F44D" w14:textId="77777777" w:rsidR="00457149" w:rsidRPr="00457149" w:rsidRDefault="00457149" w:rsidP="00196C95">
      <w:pPr>
        <w:pStyle w:val="Reference"/>
      </w:pPr>
      <w:r w:rsidRPr="00457149">
        <w:t xml:space="preserve">Deser, C., Tomas, R. A., &amp; Sun, L. (2015). The role of ocean-atmosphere coupling in the zonal-mean atmospheric response to Arctic sea ice loss. </w:t>
      </w:r>
      <w:r w:rsidRPr="00457149">
        <w:rPr>
          <w:i/>
          <w:iCs/>
        </w:rPr>
        <w:t>Journal of Climate</w:t>
      </w:r>
      <w:r w:rsidRPr="00457149">
        <w:t xml:space="preserve">, </w:t>
      </w:r>
      <w:r w:rsidRPr="00457149">
        <w:rPr>
          <w:i/>
          <w:iCs/>
        </w:rPr>
        <w:t>28</w:t>
      </w:r>
      <w:r w:rsidRPr="00457149">
        <w:t>(6), 2168–2186. https://doi.org/10.1175/JCLI-D-14-00325.1</w:t>
      </w:r>
    </w:p>
    <w:p w14:paraId="6B33F993" w14:textId="77777777" w:rsidR="00457149" w:rsidRPr="00457149" w:rsidRDefault="00457149" w:rsidP="00196C95">
      <w:pPr>
        <w:pStyle w:val="Reference"/>
      </w:pPr>
      <w:r w:rsidRPr="00457149">
        <w:t xml:space="preserve">Etling, D., &amp; Brown, R. A. (1993). Roll vortices in the planetary boundary layer: A review. </w:t>
      </w:r>
      <w:r w:rsidRPr="00457149">
        <w:rPr>
          <w:i/>
          <w:iCs/>
        </w:rPr>
        <w:t>Boundary-Layer Meteorology</w:t>
      </w:r>
      <w:r w:rsidRPr="00457149">
        <w:t xml:space="preserve">, </w:t>
      </w:r>
      <w:r w:rsidRPr="00457149">
        <w:rPr>
          <w:i/>
          <w:iCs/>
        </w:rPr>
        <w:t>65</w:t>
      </w:r>
      <w:r w:rsidRPr="00457149">
        <w:t>(3), 215–248. https://doi.org/10.1007/BF00705527</w:t>
      </w:r>
    </w:p>
    <w:p w14:paraId="43FA60CE" w14:textId="77777777" w:rsidR="00457149" w:rsidRPr="00457149" w:rsidRDefault="00457149" w:rsidP="00196C95">
      <w:pPr>
        <w:pStyle w:val="Reference"/>
      </w:pPr>
      <w:r w:rsidRPr="00457149">
        <w:t xml:space="preserve">Fearon, M. G., Doyle, J. D., Ryglicki, D. R., Finocchio, P. M., &amp; Sprenger, M. (2021). The Role of Cyclones in Moisture Transport into the Arctic. </w:t>
      </w:r>
      <w:r w:rsidRPr="00457149">
        <w:rPr>
          <w:i/>
          <w:iCs/>
        </w:rPr>
        <w:t>Geophysical Research Letters</w:t>
      </w:r>
      <w:r w:rsidRPr="00457149">
        <w:t xml:space="preserve">, </w:t>
      </w:r>
      <w:r w:rsidRPr="00457149">
        <w:rPr>
          <w:i/>
          <w:iCs/>
        </w:rPr>
        <w:t>48</w:t>
      </w:r>
      <w:r w:rsidRPr="00457149">
        <w:t>(4), e2020GL090353. https://doi.org/10.1029/2020GL090353</w:t>
      </w:r>
    </w:p>
    <w:p w14:paraId="7760A7F5" w14:textId="77777777" w:rsidR="00457149" w:rsidRPr="00457149" w:rsidRDefault="00457149" w:rsidP="00196C95">
      <w:pPr>
        <w:pStyle w:val="Reference"/>
      </w:pPr>
      <w:r w:rsidRPr="00457149">
        <w:t xml:space="preserve">Fer, I., Baumann, T. M., Koenig, Z., Muilwijk, M., &amp; Tippenhauer, S. (2022). Upper‐Ocean Turbulence Structure and Ocean‐Ice Drag Coefficient Estimates Using an Ascending Microstructure Profiler During the MOSAiC Drift. </w:t>
      </w:r>
      <w:r w:rsidRPr="00457149">
        <w:rPr>
          <w:i/>
          <w:iCs/>
        </w:rPr>
        <w:t>Journal of Geophysical Research: Oceans</w:t>
      </w:r>
      <w:r w:rsidRPr="00457149">
        <w:t xml:space="preserve">, </w:t>
      </w:r>
      <w:r w:rsidRPr="00457149">
        <w:rPr>
          <w:i/>
          <w:iCs/>
        </w:rPr>
        <w:t>127</w:t>
      </w:r>
      <w:r w:rsidRPr="00457149">
        <w:t>(9). https://doi.org/10.1029/2022JC018751</w:t>
      </w:r>
    </w:p>
    <w:p w14:paraId="52185C23" w14:textId="77777777" w:rsidR="00457149" w:rsidRPr="00457149" w:rsidRDefault="00457149" w:rsidP="00196C95">
      <w:pPr>
        <w:pStyle w:val="Reference"/>
      </w:pPr>
      <w:r w:rsidRPr="00457149">
        <w:t xml:space="preserve">Gallaher, S. G., Stanton, T. P., Shaw, W. J., Cole, S. T., Toole, J. M., Wilkinson, J. P., Maksym, T., &amp; Hwang, B. (2016). Evolution of a Canada Basin ice‐ocean boundary layer and mixed layer across a developing thermodynamically forced marginal ice zone. </w:t>
      </w:r>
      <w:r w:rsidRPr="00457149">
        <w:rPr>
          <w:i/>
          <w:iCs/>
        </w:rPr>
        <w:t>Journal of Geophysical Research: Oceans</w:t>
      </w:r>
      <w:r w:rsidRPr="00457149">
        <w:t xml:space="preserve">, </w:t>
      </w:r>
      <w:r w:rsidRPr="00457149">
        <w:rPr>
          <w:i/>
          <w:iCs/>
        </w:rPr>
        <w:t>121</w:t>
      </w:r>
      <w:r w:rsidRPr="00457149">
        <w:t>(8), 6223–6250. https://doi.org/10.1002/2016JC011778</w:t>
      </w:r>
    </w:p>
    <w:p w14:paraId="0B938768" w14:textId="77777777" w:rsidR="00457149" w:rsidRPr="00457149" w:rsidRDefault="00457149" w:rsidP="00196C95">
      <w:pPr>
        <w:pStyle w:val="Reference"/>
      </w:pPr>
      <w:r w:rsidRPr="00457149">
        <w:t xml:space="preserve">Gimbert, F., Marsan, D., Weiss, J., Jourdain, N. C., &amp; Barnier, B. (2012). Sea ice inertial oscillations in the Arctic Basin. </w:t>
      </w:r>
      <w:r w:rsidRPr="00457149">
        <w:rPr>
          <w:i/>
          <w:iCs/>
        </w:rPr>
        <w:t>The Cryosphere</w:t>
      </w:r>
      <w:r w:rsidRPr="00457149">
        <w:t xml:space="preserve">, </w:t>
      </w:r>
      <w:r w:rsidRPr="00457149">
        <w:rPr>
          <w:i/>
          <w:iCs/>
        </w:rPr>
        <w:t>6</w:t>
      </w:r>
      <w:r w:rsidRPr="00457149">
        <w:t>(5), 1187–1201. https://doi.org/10.5194/tc-6-1187-2012</w:t>
      </w:r>
    </w:p>
    <w:p w14:paraId="35BE4858" w14:textId="77777777" w:rsidR="00457149" w:rsidRPr="00457149" w:rsidRDefault="00457149" w:rsidP="00196C95">
      <w:pPr>
        <w:pStyle w:val="Reference"/>
      </w:pPr>
      <w:r w:rsidRPr="00457149">
        <w:t xml:space="preserve">Grachev, A. A., Andreas, E. L., Fairall, C. W., Guest, P. S., &amp; Persson, P. O. G. (2007). SHEBA flux–profile relationships in the stable atmospheric boundary layer. </w:t>
      </w:r>
      <w:r w:rsidRPr="00457149">
        <w:rPr>
          <w:i/>
          <w:iCs/>
        </w:rPr>
        <w:t>Boundary-Layer Meteorology</w:t>
      </w:r>
      <w:r w:rsidRPr="00457149">
        <w:t xml:space="preserve">, </w:t>
      </w:r>
      <w:r w:rsidRPr="00457149">
        <w:rPr>
          <w:i/>
          <w:iCs/>
        </w:rPr>
        <w:t>124</w:t>
      </w:r>
      <w:r w:rsidRPr="00457149">
        <w:t>(3), 315–333. https://doi.org/10.1007/s10546-007-9177-6</w:t>
      </w:r>
    </w:p>
    <w:p w14:paraId="5FEA2E36" w14:textId="77777777" w:rsidR="00457149" w:rsidRPr="00457149" w:rsidRDefault="00457149" w:rsidP="00196C95">
      <w:pPr>
        <w:pStyle w:val="Reference"/>
      </w:pPr>
      <w:r w:rsidRPr="00457149">
        <w:t xml:space="preserve">Graham, R. M., Cohen, L., Ritzhaupt, N., Segger, B., Graversen, R. G., Rinke, A., Walden, V. P., Granskog, M. A., &amp; Hudson, S. R. (2019). Evaluation of six atmospheric reanalyses over Arctic sea ice from winter to early summer. </w:t>
      </w:r>
      <w:r w:rsidRPr="00457149">
        <w:rPr>
          <w:i/>
          <w:iCs/>
        </w:rPr>
        <w:t>Journal of Climate</w:t>
      </w:r>
      <w:r w:rsidRPr="00457149">
        <w:t xml:space="preserve">, </w:t>
      </w:r>
      <w:r w:rsidRPr="00457149">
        <w:rPr>
          <w:i/>
          <w:iCs/>
        </w:rPr>
        <w:t>32</w:t>
      </w:r>
      <w:r w:rsidRPr="00457149">
        <w:t>(14), 4121–4143. https://doi.org/10.1175/JCLI-D-18-0643.1</w:t>
      </w:r>
    </w:p>
    <w:p w14:paraId="35FBAA14" w14:textId="77777777" w:rsidR="00457149" w:rsidRPr="00457149" w:rsidRDefault="00457149" w:rsidP="00196C95">
      <w:pPr>
        <w:pStyle w:val="Reference"/>
      </w:pPr>
      <w:r w:rsidRPr="00457149">
        <w:lastRenderedPageBreak/>
        <w:t xml:space="preserve">Graham, R. M., Hudson, S. R., &amp; Maturilli, M. (2019). Improved performance of ERA5 in Arctic gateway relative to four global atmospheric reanalyses. </w:t>
      </w:r>
      <w:r w:rsidRPr="00457149">
        <w:rPr>
          <w:i/>
          <w:iCs/>
        </w:rPr>
        <w:t>Geophysical Research Letters</w:t>
      </w:r>
      <w:r w:rsidRPr="00457149">
        <w:t xml:space="preserve">, </w:t>
      </w:r>
      <w:r w:rsidRPr="00457149">
        <w:rPr>
          <w:i/>
          <w:iCs/>
        </w:rPr>
        <w:t>46</w:t>
      </w:r>
      <w:r w:rsidRPr="00457149">
        <w:t>(11), 6138–6147. https://doi.org/10.1029/2019GL082781</w:t>
      </w:r>
    </w:p>
    <w:p w14:paraId="12B8A0A7" w14:textId="77777777" w:rsidR="00457149" w:rsidRPr="00457149" w:rsidRDefault="00457149" w:rsidP="00196C95">
      <w:pPr>
        <w:pStyle w:val="Reference"/>
      </w:pPr>
      <w:r w:rsidRPr="00457149">
        <w:t xml:space="preserve">Guthrie, J. D., &amp; Morison, J. H. (2021). Not Just Sea Ice: Other Factors Important to Near‐inertial Wave Generation in the Arctic Ocean. </w:t>
      </w:r>
      <w:r w:rsidRPr="00457149">
        <w:rPr>
          <w:i/>
          <w:iCs/>
        </w:rPr>
        <w:t>Geophysical Research Letters</w:t>
      </w:r>
      <w:r w:rsidRPr="00457149">
        <w:t xml:space="preserve">, </w:t>
      </w:r>
      <w:r w:rsidRPr="00457149">
        <w:rPr>
          <w:i/>
          <w:iCs/>
        </w:rPr>
        <w:t>48</w:t>
      </w:r>
      <w:r w:rsidRPr="00457149">
        <w:t>(3), e2020GL090508. https://doi.org/10.1029/2020GL090508</w:t>
      </w:r>
    </w:p>
    <w:p w14:paraId="4FF7E2E9" w14:textId="77777777" w:rsidR="00457149" w:rsidRPr="00457149" w:rsidRDefault="00457149" w:rsidP="00196C95">
      <w:pPr>
        <w:pStyle w:val="Reference"/>
      </w:pPr>
      <w:r w:rsidRPr="00457149">
        <w:t xml:space="preserve">Haapala, J., Lönnroth, N., &amp; Stössel, A. (2005). A numerical study of open water formation in sea ice. </w:t>
      </w:r>
      <w:r w:rsidRPr="00457149">
        <w:rPr>
          <w:i/>
          <w:iCs/>
        </w:rPr>
        <w:t>Journal of Geophysical Research</w:t>
      </w:r>
      <w:r w:rsidRPr="00457149">
        <w:t xml:space="preserve">, </w:t>
      </w:r>
      <w:r w:rsidRPr="00457149">
        <w:rPr>
          <w:i/>
          <w:iCs/>
        </w:rPr>
        <w:t>110</w:t>
      </w:r>
      <w:r w:rsidRPr="00457149">
        <w:t>(C9), C09011. https://doi.org/10.1029/2003JC002200</w:t>
      </w:r>
    </w:p>
    <w:p w14:paraId="73C8DFFB" w14:textId="77777777" w:rsidR="00457149" w:rsidRPr="00457149" w:rsidRDefault="00457149" w:rsidP="00196C95">
      <w:pPr>
        <w:pStyle w:val="Reference"/>
      </w:pPr>
      <w:r w:rsidRPr="00457149">
        <w:t xml:space="preserve">Haller, M., Brümmer, B., &amp; Müller, G. (2014). Atmosphere–ice forcing in the transpolar drift stream: Results from the DAMOCLES ice-buoy campaigns 2007–2009. </w:t>
      </w:r>
      <w:r w:rsidRPr="00457149">
        <w:rPr>
          <w:i/>
          <w:iCs/>
        </w:rPr>
        <w:t>The Cryosphere</w:t>
      </w:r>
      <w:r w:rsidRPr="00457149">
        <w:t xml:space="preserve">, </w:t>
      </w:r>
      <w:r w:rsidRPr="00457149">
        <w:rPr>
          <w:i/>
          <w:iCs/>
        </w:rPr>
        <w:t>8</w:t>
      </w:r>
      <w:r w:rsidRPr="00457149">
        <w:t>(1), 275–288. https://doi.org/10.5194/tc-8-275-2014</w:t>
      </w:r>
    </w:p>
    <w:p w14:paraId="7C458A21" w14:textId="77777777" w:rsidR="00457149" w:rsidRPr="00457149" w:rsidRDefault="00457149" w:rsidP="00196C95">
      <w:pPr>
        <w:pStyle w:val="Reference"/>
      </w:pPr>
      <w:r w:rsidRPr="00457149">
        <w:t xml:space="preserve">Hardin, J., Hunzinger, A., Schuman, E., Matthews, A., Bharadwaj, N., Varble, A., Johnson, K., Giangrande, S., Feng, Y.-C., &amp; Lindenmaier, I. (2019). </w:t>
      </w:r>
      <w:r w:rsidRPr="00457149">
        <w:rPr>
          <w:i/>
          <w:iCs/>
        </w:rPr>
        <w:t>Ka ARM Zenith Radar (KAZRCFRGEQC). 2020-01-29 to 2020-02-05, ARM Mobile Facility (MOS) MOSAIC (Drifting Obs—Study of Arctic Climate); AMF2 (M1)</w:t>
      </w:r>
      <w:r w:rsidRPr="00457149">
        <w:t>. Atmospheric Radiation Measurement (ARM) user facility. https://doi.org/10.5439/1615726</w:t>
      </w:r>
    </w:p>
    <w:p w14:paraId="12D10E0D" w14:textId="77777777" w:rsidR="00457149" w:rsidRPr="00457149" w:rsidRDefault="00457149" w:rsidP="00196C95">
      <w:pPr>
        <w:pStyle w:val="Reference"/>
      </w:pPr>
      <w:r w:rsidRPr="00457149">
        <w:t xml:space="preserve">Hersbach, H., Bell, B., Berrisford, P., Biavati, G., Horányi, A., Muñoz Sabater, J., Nicolas, J., Radu, C., Rozum, I., Schepers, D., Simmons, A., Soci, C., Dee, D., &amp; Thépaut, J. (2023a). </w:t>
      </w:r>
      <w:r w:rsidRPr="00457149">
        <w:rPr>
          <w:i/>
          <w:iCs/>
        </w:rPr>
        <w:t>ERA5 hourly data on pressure levels from 1940 to present.</w:t>
      </w:r>
      <w:r w:rsidRPr="00457149">
        <w:t xml:space="preserve"> [dataset]. Copernicus Climate Change Service (C3S) Climate Data Store (CDS). https://doi.org/10.24381/cds.bd0915c6</w:t>
      </w:r>
    </w:p>
    <w:p w14:paraId="7914B826" w14:textId="77777777" w:rsidR="00457149" w:rsidRPr="00457149" w:rsidRDefault="00457149" w:rsidP="00196C95">
      <w:pPr>
        <w:pStyle w:val="Reference"/>
      </w:pPr>
      <w:r w:rsidRPr="00457149">
        <w:t xml:space="preserve">Hersbach, H., Bell, B., Berrisford, P., Biavati, G., Horányi, A., Muñoz Sabater, J., Nicolas, J., Radu, C., Rozum, I., Schepers, D., Simmons, A., Soci, C., Dee, D., &amp; Thépaut, J. (2023b). </w:t>
      </w:r>
      <w:r w:rsidRPr="00457149">
        <w:rPr>
          <w:i/>
          <w:iCs/>
        </w:rPr>
        <w:t>ERA5 hourly data on single levels from 1940 to present.</w:t>
      </w:r>
      <w:r w:rsidRPr="00457149">
        <w:t xml:space="preserve"> [dataset]. Copernicus Climate Change Service (C3S) Climate Data Store (CDS). https://doi.org/10.24381/cds.adbb2d47</w:t>
      </w:r>
    </w:p>
    <w:p w14:paraId="2AE9892F" w14:textId="77777777" w:rsidR="00457149" w:rsidRPr="00457149" w:rsidRDefault="00457149" w:rsidP="00196C95">
      <w:pPr>
        <w:pStyle w:val="Reference"/>
      </w:pPr>
      <w:r w:rsidRPr="00457149">
        <w:t xml:space="preserve">Hersbach, H., Bell, B., Berrisford, P., Hirahara, S., Horányi, A., Nicolas, J., Peubey, C., Radu, R., Bonavita, M., Dee, D., Dragani, R., Flemming, J., Forbes, R., Geer, A., Hogan, R. J., Janisková, H. M., Keeley, S., Laloyaux, P., Cristina, P. L., &amp; Thépaut, J. (2020). The ERA5 global reanalysis. </w:t>
      </w:r>
      <w:r w:rsidRPr="00457149">
        <w:rPr>
          <w:i/>
          <w:iCs/>
        </w:rPr>
        <w:t>Quarterly Journal of the Royal Meteorological Society</w:t>
      </w:r>
      <w:r w:rsidRPr="00457149">
        <w:t xml:space="preserve">, </w:t>
      </w:r>
      <w:r w:rsidRPr="00457149">
        <w:rPr>
          <w:i/>
          <w:iCs/>
        </w:rPr>
        <w:t>June</w:t>
      </w:r>
      <w:r w:rsidRPr="00457149">
        <w:t>, 1999–2049. https://doi.org/10.1002/qj.3803</w:t>
      </w:r>
    </w:p>
    <w:p w14:paraId="5C40A1D2" w14:textId="77777777" w:rsidR="00457149" w:rsidRPr="00457149" w:rsidRDefault="00457149" w:rsidP="00196C95">
      <w:pPr>
        <w:pStyle w:val="Reference"/>
      </w:pPr>
      <w:r w:rsidRPr="00457149">
        <w:t xml:space="preserve">Hessner, El Naggar, Von Appen, &amp; Strass. (2019). On the Reliability of Surface Current Measurements by X-band Marine Radar. </w:t>
      </w:r>
      <w:r w:rsidRPr="00457149">
        <w:rPr>
          <w:i/>
          <w:iCs/>
        </w:rPr>
        <w:t>Remote Sensing</w:t>
      </w:r>
      <w:r w:rsidRPr="00457149">
        <w:t xml:space="preserve">, </w:t>
      </w:r>
      <w:r w:rsidRPr="00457149">
        <w:rPr>
          <w:i/>
          <w:iCs/>
        </w:rPr>
        <w:t>11</w:t>
      </w:r>
      <w:r w:rsidRPr="00457149">
        <w:t>(9), 1030. https://doi.org/10.3390/rs11091030</w:t>
      </w:r>
    </w:p>
    <w:p w14:paraId="368CD5A6" w14:textId="77777777" w:rsidR="00457149" w:rsidRPr="00457149" w:rsidRDefault="00457149" w:rsidP="00196C95">
      <w:pPr>
        <w:pStyle w:val="Reference"/>
      </w:pPr>
      <w:r w:rsidRPr="00457149">
        <w:t xml:space="preserve">Hibler, W. D. (1979). A Dynamic Thermodynamic Sea Ice Model. </w:t>
      </w:r>
      <w:r w:rsidRPr="00457149">
        <w:rPr>
          <w:i/>
          <w:iCs/>
        </w:rPr>
        <w:t>Journal of Physical Oceanography</w:t>
      </w:r>
      <w:r w:rsidRPr="00457149">
        <w:t xml:space="preserve">, </w:t>
      </w:r>
      <w:r w:rsidRPr="00457149">
        <w:rPr>
          <w:i/>
          <w:iCs/>
        </w:rPr>
        <w:t>9</w:t>
      </w:r>
      <w:r w:rsidRPr="00457149">
        <w:t>(4), 815–846. https://doi.org/10.1175/1520-0485(1979)009&lt;0815:ADTSIM&gt;2.0.CO;2</w:t>
      </w:r>
    </w:p>
    <w:p w14:paraId="53ED0B68" w14:textId="77777777" w:rsidR="00457149" w:rsidRPr="00457149" w:rsidRDefault="00457149" w:rsidP="00196C95">
      <w:pPr>
        <w:pStyle w:val="Reference"/>
      </w:pPr>
      <w:r w:rsidRPr="00457149">
        <w:t xml:space="preserve">Hunke, E. C., Lipscomb, W. H., Turner, A. K., Jeffery, N., &amp; Elliott, S. (2015). </w:t>
      </w:r>
      <w:r w:rsidRPr="00457149">
        <w:rPr>
          <w:i/>
          <w:iCs/>
        </w:rPr>
        <w:t>CICE : the Los Alamos Sea Ice Model Documentation and Software User’s Manual</w:t>
      </w:r>
      <w:r w:rsidRPr="00457149">
        <w:t xml:space="preserve"> [Computer software].</w:t>
      </w:r>
    </w:p>
    <w:p w14:paraId="47DB8746" w14:textId="77777777" w:rsidR="00457149" w:rsidRPr="00457149" w:rsidRDefault="00457149" w:rsidP="00196C95">
      <w:pPr>
        <w:pStyle w:val="Reference"/>
      </w:pPr>
      <w:r w:rsidRPr="00457149">
        <w:lastRenderedPageBreak/>
        <w:t xml:space="preserve">Hunkins, K. (1967). Inertial oscillations of Fletcher’s Ice Island (T-3). </w:t>
      </w:r>
      <w:r w:rsidRPr="00457149">
        <w:rPr>
          <w:i/>
          <w:iCs/>
        </w:rPr>
        <w:t>Journal of Geophysical Research</w:t>
      </w:r>
      <w:r w:rsidRPr="00457149">
        <w:t xml:space="preserve">, </w:t>
      </w:r>
      <w:r w:rsidRPr="00457149">
        <w:rPr>
          <w:i/>
          <w:iCs/>
        </w:rPr>
        <w:t>72</w:t>
      </w:r>
      <w:r w:rsidRPr="00457149">
        <w:t>(4), 1165–1174. https://doi.org/10.1029/JZ072i004p01165</w:t>
      </w:r>
    </w:p>
    <w:p w14:paraId="4BE150E3" w14:textId="77777777" w:rsidR="00457149" w:rsidRPr="00457149" w:rsidRDefault="00457149" w:rsidP="00196C95">
      <w:pPr>
        <w:pStyle w:val="Reference"/>
      </w:pPr>
      <w:r w:rsidRPr="00457149">
        <w:t xml:space="preserve">Huot, P.-V., Kittel, C., Fichefet, T., Jourdain, N. C., &amp; Fettweis, X. (2022). Effects of ocean mesoscale eddies on atmosphere–sea ice–ocean interactions off Adélie Land, East Antarctica. </w:t>
      </w:r>
      <w:r w:rsidRPr="00457149">
        <w:rPr>
          <w:i/>
          <w:iCs/>
        </w:rPr>
        <w:t>Climate Dynamics</w:t>
      </w:r>
      <w:r w:rsidRPr="00457149">
        <w:t xml:space="preserve">, </w:t>
      </w:r>
      <w:r w:rsidRPr="00457149">
        <w:rPr>
          <w:i/>
          <w:iCs/>
        </w:rPr>
        <w:t>59</w:t>
      </w:r>
      <w:r w:rsidRPr="00457149">
        <w:t>(1–2), 41–60. https://doi.org/10.1007/s00382-021-06115-x</w:t>
      </w:r>
    </w:p>
    <w:p w14:paraId="1DE8E0BF" w14:textId="77777777" w:rsidR="00457149" w:rsidRPr="00457149" w:rsidRDefault="00457149" w:rsidP="00196C95">
      <w:pPr>
        <w:pStyle w:val="Reference"/>
      </w:pPr>
      <w:r w:rsidRPr="00457149">
        <w:t xml:space="preserve">Hutchings, J. K., Heil, P., Steer, A., &amp; Hibler, W. D. (2012). Subsynoptic scale spatial variability of sea ice deformation in the western Weddell Sea during early summer. </w:t>
      </w:r>
      <w:r w:rsidRPr="00457149">
        <w:rPr>
          <w:i/>
          <w:iCs/>
        </w:rPr>
        <w:t>Journal of Geophysical Research</w:t>
      </w:r>
      <w:r w:rsidRPr="00457149">
        <w:t xml:space="preserve">, </w:t>
      </w:r>
      <w:r w:rsidRPr="00457149">
        <w:rPr>
          <w:i/>
          <w:iCs/>
        </w:rPr>
        <w:t>117</w:t>
      </w:r>
      <w:r w:rsidRPr="00457149">
        <w:t>(C1), C01002. https://doi.org/10.1029/2011JC006961</w:t>
      </w:r>
    </w:p>
    <w:p w14:paraId="0A02AF6B" w14:textId="77777777" w:rsidR="00457149" w:rsidRPr="00457149" w:rsidRDefault="00457149" w:rsidP="00196C95">
      <w:pPr>
        <w:pStyle w:val="Reference"/>
      </w:pPr>
      <w:r w:rsidRPr="00457149">
        <w:t xml:space="preserve">Hutchings, J. K., Roberts, A., Geiger, C. A., &amp; Richter-Menge, J. (2011). Spatial and temporal characterization of sea-ice deformation. </w:t>
      </w:r>
      <w:r w:rsidRPr="00457149">
        <w:rPr>
          <w:i/>
          <w:iCs/>
        </w:rPr>
        <w:t>Annals of Glaciology</w:t>
      </w:r>
      <w:r w:rsidRPr="00457149">
        <w:t xml:space="preserve">, </w:t>
      </w:r>
      <w:r w:rsidRPr="00457149">
        <w:rPr>
          <w:i/>
          <w:iCs/>
        </w:rPr>
        <w:t>52</w:t>
      </w:r>
      <w:r w:rsidRPr="00457149">
        <w:t>(57 PART 2), 360–368. https://doi.org/10.3189/172756411795931769</w:t>
      </w:r>
    </w:p>
    <w:p w14:paraId="24105FE8" w14:textId="77777777" w:rsidR="00457149" w:rsidRPr="00457149" w:rsidRDefault="00457149" w:rsidP="00196C95">
      <w:pPr>
        <w:pStyle w:val="Reference"/>
      </w:pPr>
      <w:r w:rsidRPr="00457149">
        <w:t xml:space="preserve">Hutchings, J. K., Roberts, A., Geiger, C. A., &amp; Richter-Menge, J. (2018). Corrigendum: Spatial and temporal characterisation of sea-ice deformation. </w:t>
      </w:r>
      <w:r w:rsidRPr="00457149">
        <w:rPr>
          <w:i/>
          <w:iCs/>
        </w:rPr>
        <w:t>Journal of Glaciology</w:t>
      </w:r>
      <w:r w:rsidRPr="00457149">
        <w:t xml:space="preserve">, </w:t>
      </w:r>
      <w:r w:rsidRPr="00457149">
        <w:rPr>
          <w:i/>
          <w:iCs/>
        </w:rPr>
        <w:t>64</w:t>
      </w:r>
      <w:r w:rsidRPr="00457149">
        <w:t>(244), 343–346. https://doi.org/10.1017/jog.2018.11</w:t>
      </w:r>
    </w:p>
    <w:p w14:paraId="233C1E6D" w14:textId="77777777" w:rsidR="00457149" w:rsidRPr="00457149" w:rsidRDefault="00457149" w:rsidP="00196C95">
      <w:pPr>
        <w:pStyle w:val="Reference"/>
      </w:pPr>
      <w:r w:rsidRPr="00457149">
        <w:t xml:space="preserve">Itkin, P., Spreen, G., Cheng, B., Doble, M., Girard-Ardhuin, F., Haapala, J., Hughes, N., Kaleschke, L., Nicolaus, M., &amp; Wilkinson, J. (2017). Thin ice and storms: Sea ice deformation from buoy arrays deployed during N-ICE2015. </w:t>
      </w:r>
      <w:r w:rsidRPr="00457149">
        <w:rPr>
          <w:i/>
          <w:iCs/>
        </w:rPr>
        <w:t>Journal of Geophysical Research: Oceans</w:t>
      </w:r>
      <w:r w:rsidRPr="00457149">
        <w:t xml:space="preserve">, </w:t>
      </w:r>
      <w:r w:rsidRPr="00457149">
        <w:rPr>
          <w:i/>
          <w:iCs/>
        </w:rPr>
        <w:t>122</w:t>
      </w:r>
      <w:r w:rsidRPr="00457149">
        <w:t>(6), 4661–4674. https://doi.org/10.1002/2016JC012403</w:t>
      </w:r>
    </w:p>
    <w:p w14:paraId="5467F897" w14:textId="77777777" w:rsidR="00457149" w:rsidRPr="00457149" w:rsidRDefault="00457149" w:rsidP="00196C95">
      <w:pPr>
        <w:pStyle w:val="Reference"/>
      </w:pPr>
      <w:r w:rsidRPr="00457149">
        <w:t xml:space="preserve">Jozef, G. C., Cassano, J. J., Dahlke, S., Dice, M., Cox, C. J., &amp; De Boer, G. (2023). Thermodynamic and kinematic drivers of atmospheric boundary layer stability in the central Arctic during the Multidisciplinary drifting Observatory for the Study of Arctic Climate (MOSAiC). </w:t>
      </w:r>
      <w:r w:rsidRPr="00457149">
        <w:rPr>
          <w:i/>
          <w:iCs/>
        </w:rPr>
        <w:t>Atmospheric Chemistry and Physics</w:t>
      </w:r>
      <w:r w:rsidRPr="00457149">
        <w:t xml:space="preserve">, </w:t>
      </w:r>
      <w:r w:rsidRPr="00457149">
        <w:rPr>
          <w:i/>
          <w:iCs/>
        </w:rPr>
        <w:t>23</w:t>
      </w:r>
      <w:r w:rsidRPr="00457149">
        <w:t>(20), 13087–13106. https://doi.org/10.5194/acp-23-13087-2023</w:t>
      </w:r>
    </w:p>
    <w:p w14:paraId="33B88D27" w14:textId="77777777" w:rsidR="00457149" w:rsidRPr="00457149" w:rsidRDefault="00457149" w:rsidP="00196C95">
      <w:pPr>
        <w:pStyle w:val="Reference"/>
      </w:pPr>
      <w:r w:rsidRPr="00457149">
        <w:t xml:space="preserve">Kaimal, J. C., &amp; Finnigan, J. J. (1994). </w:t>
      </w:r>
      <w:r w:rsidRPr="00457149">
        <w:rPr>
          <w:i/>
          <w:iCs/>
        </w:rPr>
        <w:t>Atmospheric boundary layer flows: Their structure and measurement</w:t>
      </w:r>
      <w:r w:rsidRPr="00457149">
        <w:t>. Oxford University Press. https://doi.org/10.1093/oso/9780195062397.001.0001</w:t>
      </w:r>
    </w:p>
    <w:p w14:paraId="4A0BD1E8" w14:textId="77777777" w:rsidR="00457149" w:rsidRPr="00457149" w:rsidRDefault="00457149" w:rsidP="00196C95">
      <w:pPr>
        <w:pStyle w:val="Reference"/>
      </w:pPr>
      <w:r w:rsidRPr="00457149">
        <w:t xml:space="preserve">Kriegsmann, A., &amp; Brümmer, B. (2014). Cyclone impact on sea ice in the central Arctic Ocean: A statistical study. </w:t>
      </w:r>
      <w:r w:rsidRPr="00457149">
        <w:rPr>
          <w:i/>
          <w:iCs/>
        </w:rPr>
        <w:t>The Cryosphere</w:t>
      </w:r>
      <w:r w:rsidRPr="00457149">
        <w:t xml:space="preserve">, </w:t>
      </w:r>
      <w:r w:rsidRPr="00457149">
        <w:rPr>
          <w:i/>
          <w:iCs/>
        </w:rPr>
        <w:t>8</w:t>
      </w:r>
      <w:r w:rsidRPr="00457149">
        <w:t>(1), 303–317. https://doi.org/10.5194/tc-8-303-2014</w:t>
      </w:r>
    </w:p>
    <w:p w14:paraId="428088B9" w14:textId="77777777" w:rsidR="00457149" w:rsidRPr="00457149" w:rsidRDefault="00457149" w:rsidP="00196C95">
      <w:pPr>
        <w:pStyle w:val="Reference"/>
      </w:pPr>
      <w:r w:rsidRPr="00457149">
        <w:t xml:space="preserve">Krishfield, R., Toole, J., Proshutinsky, A., &amp; Timmermans, M.-L. (2008). Automated Ice-Tethered Profilers for Seawater Observations under Pack Ice in All Seasons. </w:t>
      </w:r>
      <w:r w:rsidRPr="00457149">
        <w:rPr>
          <w:i/>
          <w:iCs/>
        </w:rPr>
        <w:t>Journal of Atmospheric and Oceanic Technology</w:t>
      </w:r>
      <w:r w:rsidRPr="00457149">
        <w:t xml:space="preserve">, </w:t>
      </w:r>
      <w:r w:rsidRPr="00457149">
        <w:rPr>
          <w:i/>
          <w:iCs/>
        </w:rPr>
        <w:t>25</w:t>
      </w:r>
      <w:r w:rsidRPr="00457149">
        <w:t>(11), 2091–2105. https://doi.org/10.1175/2008JTECHO587.1</w:t>
      </w:r>
    </w:p>
    <w:p w14:paraId="5809FA12" w14:textId="77777777" w:rsidR="00457149" w:rsidRPr="00457149" w:rsidRDefault="00457149" w:rsidP="00196C95">
      <w:pPr>
        <w:pStyle w:val="Reference"/>
      </w:pPr>
      <w:r w:rsidRPr="00457149">
        <w:t xml:space="preserve">Krumpen, T., Birrien, F., Kauker, F., Rackow, T., von Albedyll, L., Angelopoulos, M., Belter, H. J., Bessonov, V., Damm, E., Dethloff, K., Haapala, J., Haas, C., Hendricks, S., Hoelemann, J., Hoppmann, M., Kaleschke, L., Karcher, M., Kolabutin, N., Lenz, J., … Watkins, D. M. (2020). The MOSAiC ice floe: Sediment-laden survivor from the Siberian shelf. </w:t>
      </w:r>
      <w:r w:rsidRPr="00457149">
        <w:rPr>
          <w:i/>
          <w:iCs/>
        </w:rPr>
        <w:t>The Cryosphere</w:t>
      </w:r>
      <w:r w:rsidRPr="00457149">
        <w:t xml:space="preserve">, </w:t>
      </w:r>
      <w:r w:rsidRPr="00457149">
        <w:rPr>
          <w:i/>
          <w:iCs/>
        </w:rPr>
        <w:t>14</w:t>
      </w:r>
      <w:r w:rsidRPr="00457149">
        <w:t>, 2173–2187. https://doi.org/10.5194/tc-2020-64</w:t>
      </w:r>
    </w:p>
    <w:p w14:paraId="11CB6EB7" w14:textId="77777777" w:rsidR="00457149" w:rsidRPr="00457149" w:rsidRDefault="00457149" w:rsidP="00196C95">
      <w:pPr>
        <w:pStyle w:val="Reference"/>
      </w:pPr>
      <w:r w:rsidRPr="00457149">
        <w:t xml:space="preserve">Krumpen, T., Haapala, J., Krocker, R., &amp; Bartsch, A. (2021). </w:t>
      </w:r>
      <w:r w:rsidRPr="00457149">
        <w:rPr>
          <w:i/>
          <w:iCs/>
        </w:rPr>
        <w:t>Ice radar raw data (sigma S6 ice radar) of RV POLARSTERN during cruise PS122/1</w:t>
      </w:r>
      <w:r w:rsidRPr="00457149">
        <w:t>. PANGAEA / Alfred Wegener Institute, Helmholtz Centre for Polar and Marine Research, Bremerhaven. https://doi.org/10.1594/PANGAEA.929434</w:t>
      </w:r>
    </w:p>
    <w:p w14:paraId="446324B8" w14:textId="77777777" w:rsidR="00457149" w:rsidRPr="00457149" w:rsidRDefault="00457149" w:rsidP="00196C95">
      <w:pPr>
        <w:pStyle w:val="Reference"/>
      </w:pPr>
      <w:r w:rsidRPr="00457149">
        <w:lastRenderedPageBreak/>
        <w:t xml:space="preserve">Krumpen, T., von Albedyll, L., Goessling, H. F., Hendricks, S., Juhls, B., Spreen, G., Willmes, S., Belter, H. J., Dethloff, K., Haas, C., Kaleschke, L., Katlein, C., Tian-Kunze, X., Ricker, R., Rostosky, P., Rückert, J., Singha, S., &amp; Sokolova, J. (2021). MOSAiC drift expedition from October 2019 to July 2020: Sea ice conditions from space and comparison with previous years. </w:t>
      </w:r>
      <w:r w:rsidRPr="00457149">
        <w:rPr>
          <w:i/>
          <w:iCs/>
        </w:rPr>
        <w:t>The Cryosphere</w:t>
      </w:r>
      <w:r w:rsidRPr="00457149">
        <w:t xml:space="preserve">, </w:t>
      </w:r>
      <w:r w:rsidRPr="00457149">
        <w:rPr>
          <w:i/>
          <w:iCs/>
        </w:rPr>
        <w:t>15</w:t>
      </w:r>
      <w:r w:rsidRPr="00457149">
        <w:t>(8), 3897–3920. https://doi.org/10.5194/tc-15-3897-2021</w:t>
      </w:r>
    </w:p>
    <w:p w14:paraId="2A847033" w14:textId="77777777" w:rsidR="00457149" w:rsidRPr="00457149" w:rsidRDefault="00457149" w:rsidP="00196C95">
      <w:pPr>
        <w:pStyle w:val="Reference"/>
      </w:pPr>
      <w:r w:rsidRPr="00457149">
        <w:t xml:space="preserve">Kwok, R., Spreen, G., &amp; Pang, S. (2013). Arctic sea ice circulation and drift speed: Decadal trends and ocean currents. </w:t>
      </w:r>
      <w:r w:rsidRPr="00457149">
        <w:rPr>
          <w:i/>
          <w:iCs/>
        </w:rPr>
        <w:t>Journal of Geophysical Research: Oceans</w:t>
      </w:r>
      <w:r w:rsidRPr="00457149">
        <w:t xml:space="preserve">, </w:t>
      </w:r>
      <w:r w:rsidRPr="00457149">
        <w:rPr>
          <w:i/>
          <w:iCs/>
        </w:rPr>
        <w:t>118</w:t>
      </w:r>
      <w:r w:rsidRPr="00457149">
        <w:t>(5), 2408–2425. https://doi.org/10.1002/jgrc.20191</w:t>
      </w:r>
    </w:p>
    <w:p w14:paraId="35D127B3" w14:textId="77777777" w:rsidR="00457149" w:rsidRPr="00457149" w:rsidRDefault="00457149" w:rsidP="00196C95">
      <w:pPr>
        <w:pStyle w:val="Reference"/>
      </w:pPr>
      <w:r w:rsidRPr="00457149">
        <w:t xml:space="preserve">Lei, R., Gui, D., Heil, P., Hutchings, J. K., &amp; Ding, M. (2020). Comparisons of sea ice motion and deformation, and their responses to ice conditions and cyclonic activity in the western Arctic Ocean between two summers. </w:t>
      </w:r>
      <w:r w:rsidRPr="00457149">
        <w:rPr>
          <w:i/>
          <w:iCs/>
        </w:rPr>
        <w:t>Cold Regions Science and Technology</w:t>
      </w:r>
      <w:r w:rsidRPr="00457149">
        <w:t xml:space="preserve">, </w:t>
      </w:r>
      <w:r w:rsidRPr="00457149">
        <w:rPr>
          <w:i/>
          <w:iCs/>
        </w:rPr>
        <w:t>170</w:t>
      </w:r>
      <w:r w:rsidRPr="00457149">
        <w:t>(November 2018), 102925. https://doi.org/10.1016/j.coldregions.2019.102925</w:t>
      </w:r>
    </w:p>
    <w:p w14:paraId="33ECC955" w14:textId="77777777" w:rsidR="00457149" w:rsidRPr="00457149" w:rsidRDefault="00457149" w:rsidP="00196C95">
      <w:pPr>
        <w:pStyle w:val="Reference"/>
      </w:pPr>
      <w:r w:rsidRPr="00457149">
        <w:t xml:space="preserve">LeMone, M. A. (1973). The Structure and Dynamics of Horizontal Roll Vortices in the Planetary Boundary Layer. </w:t>
      </w:r>
      <w:r w:rsidRPr="00457149">
        <w:rPr>
          <w:i/>
          <w:iCs/>
        </w:rPr>
        <w:t>Journal of the Atmospheric Sciences</w:t>
      </w:r>
      <w:r w:rsidRPr="00457149">
        <w:t xml:space="preserve">, </w:t>
      </w:r>
      <w:r w:rsidRPr="00457149">
        <w:rPr>
          <w:i/>
          <w:iCs/>
        </w:rPr>
        <w:t>30</w:t>
      </w:r>
      <w:r w:rsidRPr="00457149">
        <w:t>, 1077–1091. https://doi.org/10.1175/1520-0469(1973)030&lt;1077:TSADOH&gt;2.0.CO;2</w:t>
      </w:r>
    </w:p>
    <w:p w14:paraId="1DF48A69" w14:textId="77777777" w:rsidR="00457149" w:rsidRPr="00457149" w:rsidRDefault="00457149" w:rsidP="00196C95">
      <w:pPr>
        <w:pStyle w:val="Reference"/>
      </w:pPr>
      <w:r w:rsidRPr="00457149">
        <w:t xml:space="preserve">Leppäranta, M. (2011). </w:t>
      </w:r>
      <w:r w:rsidRPr="00457149">
        <w:rPr>
          <w:i/>
          <w:iCs/>
        </w:rPr>
        <w:t>The Drift of Sea Ice</w:t>
      </w:r>
      <w:r w:rsidRPr="00457149">
        <w:t xml:space="preserve"> (2nd ed.). Springer-Verlag Berlin Heidelberg. https://doi.org/10.1007/978-3-642-04683-4</w:t>
      </w:r>
    </w:p>
    <w:p w14:paraId="496EB164" w14:textId="77777777" w:rsidR="00457149" w:rsidRPr="00457149" w:rsidRDefault="00457149" w:rsidP="00196C95">
      <w:pPr>
        <w:pStyle w:val="Reference"/>
      </w:pPr>
      <w:r w:rsidRPr="00457149">
        <w:t xml:space="preserve">Lindsay, R. W. (2002). Ice deformation near SHEBA. </w:t>
      </w:r>
      <w:r w:rsidRPr="00457149">
        <w:rPr>
          <w:i/>
          <w:iCs/>
        </w:rPr>
        <w:t>Journal of Geophysical Research</w:t>
      </w:r>
      <w:r w:rsidRPr="00457149">
        <w:t xml:space="preserve">, </w:t>
      </w:r>
      <w:r w:rsidRPr="00457149">
        <w:rPr>
          <w:i/>
          <w:iCs/>
        </w:rPr>
        <w:t>107</w:t>
      </w:r>
      <w:r w:rsidRPr="00457149">
        <w:t>(C10), 8042. https://doi.org/10.1029/2000JC000445</w:t>
      </w:r>
    </w:p>
    <w:p w14:paraId="36981B9A" w14:textId="77777777" w:rsidR="00457149" w:rsidRPr="00457149" w:rsidRDefault="00457149" w:rsidP="00196C95">
      <w:pPr>
        <w:pStyle w:val="Reference"/>
      </w:pPr>
      <w:r w:rsidRPr="00457149">
        <w:t xml:space="preserve">Lindsay, R. W., &amp; Stern, H. L. (2003). The RADARSAT Geophysical Processor System: Quality of sea ice trajectory and deformation estimates. </w:t>
      </w:r>
      <w:r w:rsidRPr="00457149">
        <w:rPr>
          <w:i/>
          <w:iCs/>
        </w:rPr>
        <w:t>Journal of Atmospheric and Oceanic Technology</w:t>
      </w:r>
      <w:r w:rsidRPr="00457149">
        <w:t xml:space="preserve">, </w:t>
      </w:r>
      <w:r w:rsidRPr="00457149">
        <w:rPr>
          <w:i/>
          <w:iCs/>
        </w:rPr>
        <w:t>20</w:t>
      </w:r>
      <w:r w:rsidRPr="00457149">
        <w:t>(9), 1333–1347. https://doi.org/10.1175/1520-0426(2003)020&lt;1333:TRGPSQ&gt;2.0.CO;2</w:t>
      </w:r>
    </w:p>
    <w:p w14:paraId="0467A75C" w14:textId="77777777" w:rsidR="00457149" w:rsidRPr="00457149" w:rsidRDefault="00457149" w:rsidP="00196C95">
      <w:pPr>
        <w:pStyle w:val="Reference"/>
      </w:pPr>
      <w:r w:rsidRPr="00457149">
        <w:t xml:space="preserve">Liu, C., Yang, Q., Shupe, M. D., Ren, Y., Peng, S., Han, B., &amp; Chen, D. (2023). Atmospheric Turbulent Intermittency Over the Arctic Sea‐Ice Surface During the MOSAiC Expedition. </w:t>
      </w:r>
      <w:r w:rsidRPr="00457149">
        <w:rPr>
          <w:i/>
          <w:iCs/>
        </w:rPr>
        <w:t>Journal of Geophysical Research: Atmospheres</w:t>
      </w:r>
      <w:r w:rsidRPr="00457149">
        <w:t xml:space="preserve">, </w:t>
      </w:r>
      <w:r w:rsidRPr="00457149">
        <w:rPr>
          <w:i/>
          <w:iCs/>
        </w:rPr>
        <w:t>128</w:t>
      </w:r>
      <w:r w:rsidRPr="00457149">
        <w:t>(15), e2023JD038639. https://doi.org/10.1029/2023JD038639</w:t>
      </w:r>
    </w:p>
    <w:p w14:paraId="178C21AE" w14:textId="77777777" w:rsidR="00457149" w:rsidRPr="00457149" w:rsidRDefault="00457149" w:rsidP="00196C95">
      <w:pPr>
        <w:pStyle w:val="Reference"/>
      </w:pPr>
      <w:r w:rsidRPr="00457149">
        <w:t xml:space="preserve">Long, M., Zhang, L., Hu, S., &amp; Qian, S. (2021). Multi-Aspect Assessment of CMIP6 Models for Arctic Sea Ice Simulation. </w:t>
      </w:r>
      <w:r w:rsidRPr="00457149">
        <w:rPr>
          <w:i/>
          <w:iCs/>
        </w:rPr>
        <w:t>Journal of Climate</w:t>
      </w:r>
      <w:r w:rsidRPr="00457149">
        <w:t xml:space="preserve">, </w:t>
      </w:r>
      <w:r w:rsidRPr="00457149">
        <w:rPr>
          <w:i/>
          <w:iCs/>
        </w:rPr>
        <w:t>34</w:t>
      </w:r>
      <w:r w:rsidRPr="00457149">
        <w:t>(4), 1515–1529. https://doi.org/10.1175/JCLI-D-20-0522.1</w:t>
      </w:r>
    </w:p>
    <w:p w14:paraId="75F4DEF5" w14:textId="77777777" w:rsidR="00457149" w:rsidRPr="00457149" w:rsidRDefault="00457149" w:rsidP="00196C95">
      <w:pPr>
        <w:pStyle w:val="Reference"/>
      </w:pPr>
      <w:r w:rsidRPr="00457149">
        <w:t xml:space="preserve">López-García, V., Neely, R. R., Dahlke, S., &amp; Brooks, I. M. (2022). Low-level jets over the Arctic Ocean during MOSAiC. </w:t>
      </w:r>
      <w:r w:rsidRPr="00457149">
        <w:rPr>
          <w:i/>
          <w:iCs/>
        </w:rPr>
        <w:t>Elementa: Science of the Anthropocene</w:t>
      </w:r>
      <w:r w:rsidRPr="00457149">
        <w:t xml:space="preserve">, </w:t>
      </w:r>
      <w:r w:rsidRPr="00457149">
        <w:rPr>
          <w:i/>
          <w:iCs/>
        </w:rPr>
        <w:t>10</w:t>
      </w:r>
      <w:r w:rsidRPr="00457149">
        <w:t>(1), 00063. https://doi.org/10.1525/elementa.2022.00063</w:t>
      </w:r>
    </w:p>
    <w:p w14:paraId="4E1A5989" w14:textId="77777777" w:rsidR="00457149" w:rsidRPr="00457149" w:rsidRDefault="00457149" w:rsidP="00196C95">
      <w:pPr>
        <w:pStyle w:val="Reference"/>
      </w:pPr>
      <w:r w:rsidRPr="00457149">
        <w:t xml:space="preserve">Lüpkes, C., &amp; Gryanik, V. M. (2015). A stability-dependent parametrization of transfer coefficients formomentum and heat over polar sea ice to be used in climate models. </w:t>
      </w:r>
      <w:r w:rsidRPr="00457149">
        <w:rPr>
          <w:i/>
          <w:iCs/>
        </w:rPr>
        <w:t>Journal of Geophysical Research: Atmospheres</w:t>
      </w:r>
      <w:r w:rsidRPr="00457149">
        <w:t xml:space="preserve">, </w:t>
      </w:r>
      <w:r w:rsidRPr="00457149">
        <w:rPr>
          <w:i/>
          <w:iCs/>
        </w:rPr>
        <w:t>120</w:t>
      </w:r>
      <w:r w:rsidRPr="00457149">
        <w:t>(2), 552–581. https://doi.org/10.1002/2014JD022418</w:t>
      </w:r>
    </w:p>
    <w:p w14:paraId="63E9B243" w14:textId="77777777" w:rsidR="00457149" w:rsidRPr="00457149" w:rsidRDefault="00457149" w:rsidP="00196C95">
      <w:pPr>
        <w:pStyle w:val="Reference"/>
      </w:pPr>
      <w:r w:rsidRPr="00457149">
        <w:t xml:space="preserve">Lüpkes, C., Gryanik, V. M., Witha, B., Gryschka, M., Rassch, S., &amp; Gollnik, T. (2008). Modeling convection over arctic leads with LES and a non-eddy-resolving microscale model. </w:t>
      </w:r>
      <w:r w:rsidRPr="00457149">
        <w:rPr>
          <w:i/>
          <w:iCs/>
        </w:rPr>
        <w:t>Journal of Geophysical Research: Oceans</w:t>
      </w:r>
      <w:r w:rsidRPr="00457149">
        <w:t xml:space="preserve">, </w:t>
      </w:r>
      <w:r w:rsidRPr="00457149">
        <w:rPr>
          <w:i/>
          <w:iCs/>
        </w:rPr>
        <w:t>113</w:t>
      </w:r>
      <w:r w:rsidRPr="00457149">
        <w:t>(9), 1–17. https://doi.org/10.1029/2007JC004099</w:t>
      </w:r>
    </w:p>
    <w:p w14:paraId="176897D9" w14:textId="77777777" w:rsidR="00457149" w:rsidRPr="00457149" w:rsidRDefault="00457149" w:rsidP="00196C95">
      <w:pPr>
        <w:pStyle w:val="Reference"/>
      </w:pPr>
      <w:r w:rsidRPr="00457149">
        <w:lastRenderedPageBreak/>
        <w:t xml:space="preserve">Martini, K. I., Simmons, H. L., Stoudt, C. A., &amp; Hutchings, J. K. (2014). Near-inertial internal waves and sea ice in the Beaufort Sea. </w:t>
      </w:r>
      <w:r w:rsidRPr="00457149">
        <w:rPr>
          <w:i/>
          <w:iCs/>
        </w:rPr>
        <w:t>Journal of Physical Oceanography</w:t>
      </w:r>
      <w:r w:rsidRPr="00457149">
        <w:t xml:space="preserve">, </w:t>
      </w:r>
      <w:r w:rsidRPr="00457149">
        <w:rPr>
          <w:i/>
          <w:iCs/>
        </w:rPr>
        <w:t>44</w:t>
      </w:r>
      <w:r w:rsidRPr="00457149">
        <w:t>(8), 2212–2234. https://doi.org/10.1175/JPO-D-13-0160.1</w:t>
      </w:r>
    </w:p>
    <w:p w14:paraId="22961BB4" w14:textId="77777777" w:rsidR="00457149" w:rsidRPr="00457149" w:rsidRDefault="00457149" w:rsidP="00196C95">
      <w:pPr>
        <w:pStyle w:val="Reference"/>
      </w:pPr>
      <w:r w:rsidRPr="00457149">
        <w:t xml:space="preserve">Matrosov, S. Y., Shupe, M. D., &amp; Uttal, T. (2022). High temporal resolution estimates of Arctic snowfall rates emphasizing gauge and radar-based retrievals from the MOSAiC expedition. </w:t>
      </w:r>
      <w:r w:rsidRPr="00457149">
        <w:rPr>
          <w:i/>
          <w:iCs/>
        </w:rPr>
        <w:t>Elementa: Science of the Anthropocene</w:t>
      </w:r>
      <w:r w:rsidRPr="00457149">
        <w:t xml:space="preserve">, </w:t>
      </w:r>
      <w:r w:rsidRPr="00457149">
        <w:rPr>
          <w:i/>
          <w:iCs/>
        </w:rPr>
        <w:t>10</w:t>
      </w:r>
      <w:r w:rsidRPr="00457149">
        <w:t>(1), 00101. https://doi.org/10.1525/elementa.2021.00101</w:t>
      </w:r>
    </w:p>
    <w:p w14:paraId="73B180E2" w14:textId="77777777" w:rsidR="00457149" w:rsidRPr="00457149" w:rsidRDefault="00457149" w:rsidP="00196C95">
      <w:pPr>
        <w:pStyle w:val="Reference"/>
      </w:pPr>
      <w:r w:rsidRPr="00457149">
        <w:t xml:space="preserve">Maturilli, M., Sommer, M., Holdridge, D. J., Dahlke, S., Graeser, J., Sommerfeld, A., Jaiser, R., Deckelmann, H., &amp; Schulz, A. (2022). </w:t>
      </w:r>
      <w:r w:rsidRPr="00457149">
        <w:rPr>
          <w:i/>
          <w:iCs/>
        </w:rPr>
        <w:t>MOSAiC radiosonde data (level 3)</w:t>
      </w:r>
      <w:r w:rsidRPr="00457149">
        <w:t>. PANGAEA. https://doi.org/10.1594/PANGAEA.943870</w:t>
      </w:r>
    </w:p>
    <w:p w14:paraId="7BAA5CA7" w14:textId="77777777" w:rsidR="00457149" w:rsidRPr="00457149" w:rsidRDefault="00457149" w:rsidP="00196C95">
      <w:pPr>
        <w:pStyle w:val="Reference"/>
      </w:pPr>
      <w:r w:rsidRPr="00457149">
        <w:t xml:space="preserve">Maykut, G. A. (1982). Large‐scale heat exchange and ice production in the central Arctic. </w:t>
      </w:r>
      <w:r w:rsidRPr="00457149">
        <w:rPr>
          <w:i/>
          <w:iCs/>
        </w:rPr>
        <w:t>Journal of Geophysical Research: Oceans</w:t>
      </w:r>
      <w:r w:rsidRPr="00457149">
        <w:t xml:space="preserve">, </w:t>
      </w:r>
      <w:r w:rsidRPr="00457149">
        <w:rPr>
          <w:i/>
          <w:iCs/>
        </w:rPr>
        <w:t>87</w:t>
      </w:r>
      <w:r w:rsidRPr="00457149">
        <w:t>(C10), 7971–7984. https://doi.org/10.1029/JC087iC10p07971</w:t>
      </w:r>
    </w:p>
    <w:p w14:paraId="51B16AED" w14:textId="77777777" w:rsidR="00457149" w:rsidRPr="00457149" w:rsidRDefault="00457149" w:rsidP="00196C95">
      <w:pPr>
        <w:pStyle w:val="Reference"/>
      </w:pPr>
      <w:r w:rsidRPr="00457149">
        <w:t xml:space="preserve">McNutt, S. L., &amp; Overland, J. E. (2003). Spatial hierarchy in Arctic sea ice dynamics. </w:t>
      </w:r>
      <w:r w:rsidRPr="00457149">
        <w:rPr>
          <w:i/>
          <w:iCs/>
        </w:rPr>
        <w:t>Tellus A: Dynamic Meteorology and Oceanography</w:t>
      </w:r>
      <w:r w:rsidRPr="00457149">
        <w:t xml:space="preserve">, </w:t>
      </w:r>
      <w:r w:rsidRPr="00457149">
        <w:rPr>
          <w:i/>
          <w:iCs/>
        </w:rPr>
        <w:t>55</w:t>
      </w:r>
      <w:r w:rsidRPr="00457149">
        <w:t>(2), 181–191. https://doi.org/10.3402/tellusa.v55i2.12088</w:t>
      </w:r>
    </w:p>
    <w:p w14:paraId="1E5FF478" w14:textId="77777777" w:rsidR="00457149" w:rsidRPr="00457149" w:rsidRDefault="00457149" w:rsidP="00196C95">
      <w:pPr>
        <w:pStyle w:val="Reference"/>
      </w:pPr>
      <w:r w:rsidRPr="00457149">
        <w:t xml:space="preserve">McPhee, M. G. (2002). Turbulent stress at the ice/ocean interface and bottom surface hydraulic roughness during the SHEBA drift. </w:t>
      </w:r>
      <w:r w:rsidRPr="00457149">
        <w:rPr>
          <w:i/>
          <w:iCs/>
        </w:rPr>
        <w:t>Journal of Geophysical Research</w:t>
      </w:r>
      <w:r w:rsidRPr="00457149">
        <w:t xml:space="preserve">, </w:t>
      </w:r>
      <w:r w:rsidRPr="00457149">
        <w:rPr>
          <w:i/>
          <w:iCs/>
        </w:rPr>
        <w:t>107</w:t>
      </w:r>
      <w:r w:rsidRPr="00457149">
        <w:t>(C10), 8037. https://doi.org/10.1029/2000JC000633</w:t>
      </w:r>
    </w:p>
    <w:p w14:paraId="6232686C" w14:textId="77777777" w:rsidR="00457149" w:rsidRPr="00457149" w:rsidRDefault="00457149" w:rsidP="00196C95">
      <w:pPr>
        <w:pStyle w:val="Reference"/>
      </w:pPr>
      <w:r w:rsidRPr="00457149">
        <w:t xml:space="preserve">McPhee, M. G. (2008). </w:t>
      </w:r>
      <w:r w:rsidRPr="00457149">
        <w:rPr>
          <w:i/>
          <w:iCs/>
        </w:rPr>
        <w:t>Air-Ice-Ocean Interaction: Turbulent Ocean Boundary Layer Exchange Processes</w:t>
      </w:r>
      <w:r w:rsidRPr="00457149">
        <w:t xml:space="preserve"> (1st ed.). Springer. https://doi.org/10.1007/978-0-387-78335-2</w:t>
      </w:r>
    </w:p>
    <w:p w14:paraId="42DCE65A" w14:textId="77777777" w:rsidR="00457149" w:rsidRPr="00457149" w:rsidRDefault="00457149" w:rsidP="00196C95">
      <w:pPr>
        <w:pStyle w:val="Reference"/>
      </w:pPr>
      <w:r w:rsidRPr="00457149">
        <w:t xml:space="preserve">McPhee, M. G., &amp; Kantha, L. H. (1989). Generation of internal waves by sea ice. </w:t>
      </w:r>
      <w:r w:rsidRPr="00457149">
        <w:rPr>
          <w:i/>
          <w:iCs/>
        </w:rPr>
        <w:t>Journal of Geophysical Research</w:t>
      </w:r>
      <w:r w:rsidRPr="00457149">
        <w:t xml:space="preserve">, </w:t>
      </w:r>
      <w:r w:rsidRPr="00457149">
        <w:rPr>
          <w:i/>
          <w:iCs/>
        </w:rPr>
        <w:t>94</w:t>
      </w:r>
      <w:r w:rsidRPr="00457149">
        <w:t>(C3), 3287. https://doi.org/10.1029/JC094iC03p03287</w:t>
      </w:r>
    </w:p>
    <w:p w14:paraId="2F7DF2D9" w14:textId="77777777" w:rsidR="00457149" w:rsidRPr="00457149" w:rsidRDefault="00457149" w:rsidP="00196C95">
      <w:pPr>
        <w:pStyle w:val="Reference"/>
      </w:pPr>
      <w:r w:rsidRPr="00457149">
        <w:t xml:space="preserve">Meyer, A., Fer, I., Sundfjord, A., &amp; Peterson, A. K. (2017). Mixing rates and vertical heat fluxes north of Svalbard from Arctic winter to spring. </w:t>
      </w:r>
      <w:r w:rsidRPr="00457149">
        <w:rPr>
          <w:i/>
          <w:iCs/>
        </w:rPr>
        <w:t>Journal of Geophysical Research: Oceans</w:t>
      </w:r>
      <w:r w:rsidRPr="00457149">
        <w:t xml:space="preserve">, </w:t>
      </w:r>
      <w:r w:rsidRPr="00457149">
        <w:rPr>
          <w:i/>
          <w:iCs/>
        </w:rPr>
        <w:t>122</w:t>
      </w:r>
      <w:r w:rsidRPr="00457149">
        <w:t>(6), 4569–4586. https://doi.org/10.1002/2016JC012441</w:t>
      </w:r>
    </w:p>
    <w:p w14:paraId="0DDA34BE" w14:textId="77777777" w:rsidR="00457149" w:rsidRPr="00457149" w:rsidRDefault="00457149" w:rsidP="00196C95">
      <w:pPr>
        <w:pStyle w:val="Reference"/>
      </w:pPr>
      <w:r w:rsidRPr="00457149">
        <w:t xml:space="preserve">Meyer, A., Sundfjord, A., Fer, I., Provost, C., Villacieros Robineau, N., Koenig, Z., Onarheim, I. H., Smedsrud, L. H., Duarte, P., Dodd, P. A., Graham, R. M., Schmidtko, S., &amp; Kauko, H. M. (2017). Winter to summer oceanographic observations in the Arctic Ocean north of Svalbard. </w:t>
      </w:r>
      <w:r w:rsidRPr="00457149">
        <w:rPr>
          <w:i/>
          <w:iCs/>
        </w:rPr>
        <w:t>Journal of Geophysical Research: Oceans</w:t>
      </w:r>
      <w:r w:rsidRPr="00457149">
        <w:t xml:space="preserve">, </w:t>
      </w:r>
      <w:r w:rsidRPr="00457149">
        <w:rPr>
          <w:i/>
          <w:iCs/>
        </w:rPr>
        <w:t>122</w:t>
      </w:r>
      <w:r w:rsidRPr="00457149">
        <w:t>(8), 6218–6237. https://doi.org/10.1002/2016JC012391</w:t>
      </w:r>
    </w:p>
    <w:p w14:paraId="07262290" w14:textId="77777777" w:rsidR="00457149" w:rsidRPr="00457149" w:rsidRDefault="00457149" w:rsidP="00196C95">
      <w:pPr>
        <w:pStyle w:val="Reference"/>
      </w:pPr>
      <w:r w:rsidRPr="00457149">
        <w:t xml:space="preserve">Nansen, F. (1902). </w:t>
      </w:r>
      <w:r w:rsidRPr="00457149">
        <w:rPr>
          <w:i/>
          <w:iCs/>
        </w:rPr>
        <w:t>The Norwegian North polar expedition, 1893-1896: Scientific Results</w:t>
      </w:r>
      <w:r w:rsidRPr="00457149">
        <w:t>. London ; New York : Longmans, Green and Co. ; Christiania : J. Dybwad, 1900-1906.</w:t>
      </w:r>
    </w:p>
    <w:p w14:paraId="5D089101" w14:textId="77777777" w:rsidR="00457149" w:rsidRPr="00457149" w:rsidRDefault="00457149" w:rsidP="00196C95">
      <w:pPr>
        <w:pStyle w:val="Reference"/>
      </w:pPr>
      <w:r w:rsidRPr="00457149">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ice. </w:t>
      </w:r>
      <w:r w:rsidRPr="00457149">
        <w:rPr>
          <w:i/>
          <w:iCs/>
        </w:rPr>
        <w:t>Elementa: Science of the Anthropocene</w:t>
      </w:r>
      <w:r w:rsidRPr="00457149">
        <w:t xml:space="preserve">, </w:t>
      </w:r>
      <w:r w:rsidRPr="00457149">
        <w:rPr>
          <w:i/>
          <w:iCs/>
        </w:rPr>
        <w:t>10</w:t>
      </w:r>
      <w:r w:rsidRPr="00457149">
        <w:t>(1). https://doi.org/10.1525/elementa.2021.000046</w:t>
      </w:r>
    </w:p>
    <w:p w14:paraId="2CAFB106" w14:textId="77777777" w:rsidR="00457149" w:rsidRPr="00457149" w:rsidRDefault="00457149" w:rsidP="00196C95">
      <w:pPr>
        <w:pStyle w:val="Reference"/>
      </w:pPr>
      <w:r w:rsidRPr="00457149">
        <w:t xml:space="preserve">Nixdorf, U., Dethloff, K., Rex, M., Shupe, M., Sommerfeld, A., Perovich, D. K., Nicolaus, M., Heuzé, C., Rabe, B., Loose, B., Damm, E., Gradinger, R., Fong, A., Maslowski, W., </w:t>
      </w:r>
      <w:r w:rsidRPr="00457149">
        <w:lastRenderedPageBreak/>
        <w:t xml:space="preserve">Rinke, A., Kwok, R., Spreen, G., Wendisch, M., Herber, A., … Boetius, A. (2021). </w:t>
      </w:r>
      <w:r w:rsidRPr="00457149">
        <w:rPr>
          <w:i/>
          <w:iCs/>
        </w:rPr>
        <w:t>MOSAiC extended acknowledgement</w:t>
      </w:r>
      <w:r w:rsidRPr="00457149">
        <w:t>. Zenodo. https://doi.org/10.5281/zenodo.5179738</w:t>
      </w:r>
    </w:p>
    <w:p w14:paraId="6B270EF7" w14:textId="77777777" w:rsidR="00457149" w:rsidRPr="00457149" w:rsidRDefault="00457149" w:rsidP="00196C95">
      <w:pPr>
        <w:pStyle w:val="Reference"/>
      </w:pPr>
      <w:r w:rsidRPr="00457149">
        <w:t xml:space="preserve">Oikkonen, A., Haapala, J., Lensu, M., Karvonen, J., &amp; Itkin, P. (2017). Small‐scale sea ice deformation during N‐ICE2015: From compact pack ice to marginal ice zone. </w:t>
      </w:r>
      <w:r w:rsidRPr="00457149">
        <w:rPr>
          <w:i/>
          <w:iCs/>
        </w:rPr>
        <w:t>Journal of Geophysical Research: Oceans</w:t>
      </w:r>
      <w:r w:rsidRPr="00457149">
        <w:t xml:space="preserve">, </w:t>
      </w:r>
      <w:r w:rsidRPr="00457149">
        <w:rPr>
          <w:i/>
          <w:iCs/>
        </w:rPr>
        <w:t>122</w:t>
      </w:r>
      <w:r w:rsidRPr="00457149">
        <w:t>, 5105–5120.</w:t>
      </w:r>
    </w:p>
    <w:p w14:paraId="54760720" w14:textId="77777777" w:rsidR="00457149" w:rsidRPr="00457149" w:rsidRDefault="00457149" w:rsidP="00196C95">
      <w:pPr>
        <w:pStyle w:val="Reference"/>
      </w:pPr>
      <w:r w:rsidRPr="00457149">
        <w:t xml:space="preserve">Overland, J. E. (1985). Atmospheric boundary layer structure and drag coefficients over sea ice. </w:t>
      </w:r>
      <w:r w:rsidRPr="00457149">
        <w:rPr>
          <w:i/>
          <w:iCs/>
        </w:rPr>
        <w:t>Journal of Geophysical Research: Oceans</w:t>
      </w:r>
      <w:r w:rsidRPr="00457149">
        <w:t xml:space="preserve">, </w:t>
      </w:r>
      <w:r w:rsidRPr="00457149">
        <w:rPr>
          <w:i/>
          <w:iCs/>
        </w:rPr>
        <w:t>90</w:t>
      </w:r>
      <w:r w:rsidRPr="00457149">
        <w:t>(C5), 9029–9049. https://doi.org/10.1029/JC090iC05p09029</w:t>
      </w:r>
    </w:p>
    <w:p w14:paraId="4EFC37F5" w14:textId="77777777" w:rsidR="00457149" w:rsidRPr="00457149" w:rsidRDefault="00457149" w:rsidP="00196C95">
      <w:pPr>
        <w:pStyle w:val="Reference"/>
      </w:pPr>
      <w:r w:rsidRPr="00457149">
        <w:t xml:space="preserve">Overland, J. E., &amp; Pease, C. H. (1982). Cyclone climatology of the Bering Sea and its relation to sea ice extent. </w:t>
      </w:r>
      <w:r w:rsidRPr="00457149">
        <w:rPr>
          <w:i/>
          <w:iCs/>
        </w:rPr>
        <w:t>Monthly Weather Review</w:t>
      </w:r>
      <w:r w:rsidRPr="00457149">
        <w:t xml:space="preserve">, </w:t>
      </w:r>
      <w:r w:rsidRPr="00457149">
        <w:rPr>
          <w:i/>
          <w:iCs/>
        </w:rPr>
        <w:t>110</w:t>
      </w:r>
      <w:r w:rsidRPr="00457149">
        <w:t>, 5–13.</w:t>
      </w:r>
    </w:p>
    <w:p w14:paraId="3CFB89F8" w14:textId="77777777" w:rsidR="00457149" w:rsidRPr="00457149" w:rsidRDefault="00457149" w:rsidP="00196C95">
      <w:pPr>
        <w:pStyle w:val="Reference"/>
      </w:pPr>
      <w:r w:rsidRPr="00457149">
        <w:t xml:space="preserve">Overland, J. E., Walter, B. A., Curtin, T. B., &amp; Turet, P. (1995). Hierarchy and sea ice mechanics: A case study from the Beaufort Sea. </w:t>
      </w:r>
      <w:r w:rsidRPr="00457149">
        <w:rPr>
          <w:i/>
          <w:iCs/>
        </w:rPr>
        <w:t>Journal of Geophysical Research</w:t>
      </w:r>
      <w:r w:rsidRPr="00457149">
        <w:t xml:space="preserve">, </w:t>
      </w:r>
      <w:r w:rsidRPr="00457149">
        <w:rPr>
          <w:i/>
          <w:iCs/>
        </w:rPr>
        <w:t>100</w:t>
      </w:r>
      <w:r w:rsidRPr="00457149">
        <w:t>(C3), 4559. https://doi.org/10.1029/94JC02502</w:t>
      </w:r>
    </w:p>
    <w:p w14:paraId="18E8D260" w14:textId="77777777" w:rsidR="00457149" w:rsidRPr="00457149" w:rsidRDefault="00457149" w:rsidP="00196C95">
      <w:pPr>
        <w:pStyle w:val="Reference"/>
      </w:pPr>
      <w:r w:rsidRPr="00457149">
        <w:t xml:space="preserve">Peng, S., Yang, Q., Shupe, M. D., Xi, X., Han, B., Chen, D., Dahlke, S., &amp; Liu, C. (2023). The characteristics of atmospheric boundary layer height over the Arctic Ocean during MOSAiC. </w:t>
      </w:r>
      <w:r w:rsidRPr="00457149">
        <w:rPr>
          <w:i/>
          <w:iCs/>
        </w:rPr>
        <w:t>Atmospheric Chemistry and Physics</w:t>
      </w:r>
      <w:r w:rsidRPr="00457149">
        <w:t xml:space="preserve">, </w:t>
      </w:r>
      <w:r w:rsidRPr="00457149">
        <w:rPr>
          <w:i/>
          <w:iCs/>
        </w:rPr>
        <w:t>23</w:t>
      </w:r>
      <w:r w:rsidRPr="00457149">
        <w:t>(15), 8683–8703. https://doi.org/10.5194/acp-23-8683-2023</w:t>
      </w:r>
    </w:p>
    <w:p w14:paraId="36DB7A34" w14:textId="77777777" w:rsidR="00457149" w:rsidRPr="00457149" w:rsidRDefault="00457149" w:rsidP="00196C95">
      <w:pPr>
        <w:pStyle w:val="Reference"/>
      </w:pPr>
      <w:r w:rsidRPr="00457149">
        <w:t xml:space="preserve">Perovich, D., Raphael, I., Moore, R., Clemens-Sewall, D., Lei, R., Sledd, A., &amp; Polashenski, C. (2023). Sea ice heat and mass balance measurements from four autonomous buoys during the MOSAiC drift campaign. </w:t>
      </w:r>
      <w:r w:rsidRPr="00457149">
        <w:rPr>
          <w:i/>
          <w:iCs/>
        </w:rPr>
        <w:t>Elementa: Science of the Anthropocene</w:t>
      </w:r>
      <w:r w:rsidRPr="00457149">
        <w:t xml:space="preserve">, </w:t>
      </w:r>
      <w:r w:rsidRPr="00457149">
        <w:rPr>
          <w:i/>
          <w:iCs/>
        </w:rPr>
        <w:t>11</w:t>
      </w:r>
      <w:r w:rsidRPr="00457149">
        <w:t>(1), 00017. https://doi.org/10.1525/elementa.2023.00017</w:t>
      </w:r>
    </w:p>
    <w:p w14:paraId="1CEBE1C1" w14:textId="77777777" w:rsidR="00457149" w:rsidRPr="00457149" w:rsidRDefault="00457149" w:rsidP="00196C95">
      <w:pPr>
        <w:pStyle w:val="Reference"/>
      </w:pPr>
      <w:r w:rsidRPr="00457149">
        <w:t xml:space="preserve">Persson, O., Cox, C. J., Gallagher, M. R., Shupe, M. D., Hutchings, J. K., Watkins, D. M., &amp; Perovich, D. K. (2023). </w:t>
      </w:r>
      <w:r w:rsidRPr="00457149">
        <w:rPr>
          <w:i/>
          <w:iCs/>
        </w:rPr>
        <w:t>Arctic Cyclone Cloud and Boundary-Layer Features Producing Thermodynamic and Dynamic Impacts on Arctic Sea Ice During MOSAiC</w:t>
      </w:r>
      <w:r w:rsidRPr="00457149">
        <w:t xml:space="preserve">. </w:t>
      </w:r>
      <w:r w:rsidRPr="00457149">
        <w:rPr>
          <w:i/>
          <w:iCs/>
        </w:rPr>
        <w:t>EGU23-17554</w:t>
      </w:r>
      <w:r w:rsidRPr="00457149">
        <w:t>. https://doi.org/10.5194/egusphere-egu23-17554</w:t>
      </w:r>
    </w:p>
    <w:p w14:paraId="204059D2" w14:textId="77777777" w:rsidR="00457149" w:rsidRPr="00457149" w:rsidRDefault="00457149" w:rsidP="00196C95">
      <w:pPr>
        <w:pStyle w:val="Reference"/>
      </w:pPr>
      <w:r w:rsidRPr="00457149">
        <w:t xml:space="preserve">Persson, P. O. G. (2002). Measurements near the Atmospheric Surface Flux Group tower at SHEBA: Near-surface conditions and surface energy budget. </w:t>
      </w:r>
      <w:r w:rsidRPr="00457149">
        <w:rPr>
          <w:i/>
          <w:iCs/>
        </w:rPr>
        <w:t>Journal of Geophysical Research</w:t>
      </w:r>
      <w:r w:rsidRPr="00457149">
        <w:t xml:space="preserve">, </w:t>
      </w:r>
      <w:r w:rsidRPr="00457149">
        <w:rPr>
          <w:i/>
          <w:iCs/>
        </w:rPr>
        <w:t>107</w:t>
      </w:r>
      <w:r w:rsidRPr="00457149">
        <w:t>(C10), 1–35. https://doi.org/10.1029/2000JC000705</w:t>
      </w:r>
    </w:p>
    <w:p w14:paraId="5FC28350" w14:textId="77777777" w:rsidR="00457149" w:rsidRPr="00457149" w:rsidRDefault="00457149" w:rsidP="00196C95">
      <w:pPr>
        <w:pStyle w:val="Reference"/>
      </w:pPr>
      <w:r w:rsidRPr="00457149">
        <w:t xml:space="preserve">Persson, P. O. G. (2012). Onset and end of the summer melt season over sea ice: Thermal structure and surface energy perspective from SHEBA. </w:t>
      </w:r>
      <w:r w:rsidRPr="00457149">
        <w:rPr>
          <w:i/>
          <w:iCs/>
        </w:rPr>
        <w:t>Climate Dynamics</w:t>
      </w:r>
      <w:r w:rsidRPr="00457149">
        <w:t xml:space="preserve">, </w:t>
      </w:r>
      <w:r w:rsidRPr="00457149">
        <w:rPr>
          <w:i/>
          <w:iCs/>
        </w:rPr>
        <w:t>39</w:t>
      </w:r>
      <w:r w:rsidRPr="00457149">
        <w:t>, 1349–1371. https://doi.org/10.1007/s00382-011-1196-9</w:t>
      </w:r>
    </w:p>
    <w:p w14:paraId="44346C7A" w14:textId="77777777" w:rsidR="00457149" w:rsidRPr="00457149" w:rsidRDefault="00457149" w:rsidP="00196C95">
      <w:pPr>
        <w:pStyle w:val="Reference"/>
      </w:pPr>
      <w:r w:rsidRPr="00457149">
        <w:t xml:space="preserve">Persson, P. O. G., Shupe, M. D., Perovich, D., &amp; Solomon, A. (2017). Linking atmospheric synoptic transport, cloud phase, surface energy fluxes, and sea-ice growth: Observations of midwinter SHEBA conditions. </w:t>
      </w:r>
      <w:r w:rsidRPr="00457149">
        <w:rPr>
          <w:i/>
          <w:iCs/>
        </w:rPr>
        <w:t>Climate Dynamics</w:t>
      </w:r>
      <w:r w:rsidRPr="00457149">
        <w:t xml:space="preserve">, </w:t>
      </w:r>
      <w:r w:rsidRPr="00457149">
        <w:rPr>
          <w:i/>
          <w:iCs/>
        </w:rPr>
        <w:t>49</w:t>
      </w:r>
      <w:r w:rsidRPr="00457149">
        <w:t>(4), 1341–1364. https://doi.org/10.1007/s00382-016-3383-1</w:t>
      </w:r>
    </w:p>
    <w:p w14:paraId="2A326B0C" w14:textId="77777777" w:rsidR="00457149" w:rsidRPr="00457149" w:rsidRDefault="00457149" w:rsidP="00196C95">
      <w:pPr>
        <w:pStyle w:val="Reference"/>
      </w:pPr>
      <w:r w:rsidRPr="00457149">
        <w:t xml:space="preserve">Petty, A. A., Hutchings, J. K., Richter-Menge, J. A., &amp; Tschudi, M. A. (2016). Sea ice circulation around the Beaufort Gyre: The changing role of wind forcing and the sea ice state. </w:t>
      </w:r>
      <w:r w:rsidRPr="00457149">
        <w:rPr>
          <w:i/>
          <w:iCs/>
        </w:rPr>
        <w:t>Journal of Geophysical Research</w:t>
      </w:r>
      <w:r w:rsidRPr="00457149">
        <w:t>, 19.</w:t>
      </w:r>
    </w:p>
    <w:p w14:paraId="6B418652" w14:textId="77777777" w:rsidR="00457149" w:rsidRPr="00457149" w:rsidRDefault="00457149" w:rsidP="00196C95">
      <w:pPr>
        <w:pStyle w:val="Reference"/>
      </w:pPr>
      <w:r w:rsidRPr="00457149">
        <w:t xml:space="preserve">Pinto, J. O., Alam, A., Maslanik, J. A., Curry, J. A., &amp; Stone, R. S. (2003). Surface characteristics and atmospheric footprint of springtime Arctic leads at SHEBA. </w:t>
      </w:r>
      <w:r w:rsidRPr="00457149">
        <w:rPr>
          <w:i/>
          <w:iCs/>
        </w:rPr>
        <w:t>Journal of Geophysical Research: Oceans</w:t>
      </w:r>
      <w:r w:rsidRPr="00457149">
        <w:t xml:space="preserve">, </w:t>
      </w:r>
      <w:r w:rsidRPr="00457149">
        <w:rPr>
          <w:i/>
          <w:iCs/>
        </w:rPr>
        <w:t>108</w:t>
      </w:r>
      <w:r w:rsidRPr="00457149">
        <w:t>(C4), 8051. https://doi.org/10.1029/2000JC000473</w:t>
      </w:r>
    </w:p>
    <w:p w14:paraId="4BCAE542" w14:textId="77777777" w:rsidR="00457149" w:rsidRPr="00457149" w:rsidRDefault="00457149" w:rsidP="00196C95">
      <w:pPr>
        <w:pStyle w:val="Reference"/>
      </w:pPr>
      <w:r w:rsidRPr="00457149">
        <w:lastRenderedPageBreak/>
        <w:t xml:space="preserve">Rabe, B., Cox, C. C., Fang, Y.-C., Goessling, H., Granskog, M. A., Hoppmann, M., Hutchings, J. K., Krumpen, T., Kuznetsov, I., Lei, R., Li, T., Maslowski, W., Nicolaus, M., Perovich, D., Persson, O., Regnery, J., Rigor, I., Shupe, M. D., Sokolov, V., … Zuo, G. (2024). The MOSAiC Distributed Network: Observing the coupled Arctic system with multidisciplinary, coordinated platforms. </w:t>
      </w:r>
      <w:r w:rsidRPr="00457149">
        <w:rPr>
          <w:i/>
          <w:iCs/>
        </w:rPr>
        <w:t>Elementa: Science of the Anthropocene</w:t>
      </w:r>
      <w:r w:rsidRPr="00457149">
        <w:t xml:space="preserve">, </w:t>
      </w:r>
      <w:r w:rsidRPr="00457149">
        <w:rPr>
          <w:i/>
          <w:iCs/>
        </w:rPr>
        <w:t>12</w:t>
      </w:r>
      <w:r w:rsidRPr="00457149">
        <w:t>(1), 1–46. https://doi.org/DOI: https://doi.org/10.1525/elementa.2023.00103</w:t>
      </w:r>
    </w:p>
    <w:p w14:paraId="41C9FD5A" w14:textId="77777777" w:rsidR="00457149" w:rsidRPr="00457149" w:rsidRDefault="00457149" w:rsidP="00196C95">
      <w:pPr>
        <w:pStyle w:val="Reference"/>
      </w:pPr>
      <w:r w:rsidRPr="00457149">
        <w:t xml:space="preserve">Rabe, B., Heuzé, C., Regnery, J., Aksenov, Y., Allerholt, J., Athanase, M., Davies, A., Damm, E., Dethloff, K., Divine, D. V., Doglioni, F., &amp; Craw, L. (2022). Overview of the MOSAiC expedition: Physical oceanography. </w:t>
      </w:r>
      <w:r w:rsidRPr="00457149">
        <w:rPr>
          <w:i/>
          <w:iCs/>
        </w:rPr>
        <w:t>Elementa: Science of the Anthropocene</w:t>
      </w:r>
      <w:r w:rsidRPr="00457149">
        <w:t xml:space="preserve">, </w:t>
      </w:r>
      <w:r w:rsidRPr="00457149">
        <w:rPr>
          <w:i/>
          <w:iCs/>
        </w:rPr>
        <w:t>10</w:t>
      </w:r>
      <w:r w:rsidRPr="00457149">
        <w:t>, 1–31. https://doi.org/10.1525/elementa.2021.00062</w:t>
      </w:r>
    </w:p>
    <w:p w14:paraId="7D094081" w14:textId="77777777" w:rsidR="00457149" w:rsidRPr="00457149" w:rsidRDefault="00457149" w:rsidP="00196C95">
      <w:pPr>
        <w:pStyle w:val="Reference"/>
      </w:pPr>
      <w:r w:rsidRPr="00457149">
        <w:t xml:space="preserve">Rae, J. G. L., Todd, A. D., Blockley, E. W., &amp; Ridley, J. K. (2017). How much should we believe correlations between Arctic cyclones and sea ice extent? </w:t>
      </w:r>
      <w:r w:rsidRPr="00457149">
        <w:rPr>
          <w:i/>
          <w:iCs/>
        </w:rPr>
        <w:t>The Cryosphere</w:t>
      </w:r>
      <w:r w:rsidRPr="00457149">
        <w:t xml:space="preserve">, </w:t>
      </w:r>
      <w:r w:rsidRPr="00457149">
        <w:rPr>
          <w:i/>
          <w:iCs/>
        </w:rPr>
        <w:t>11</w:t>
      </w:r>
      <w:r w:rsidRPr="00457149">
        <w:t>(6), 3023–3034. https://doi.org/10.5194/tc-11-3023-2017</w:t>
      </w:r>
    </w:p>
    <w:p w14:paraId="66FC9AC2" w14:textId="77777777" w:rsidR="00457149" w:rsidRPr="00457149" w:rsidRDefault="00457149" w:rsidP="00196C95">
      <w:pPr>
        <w:pStyle w:val="Reference"/>
      </w:pPr>
      <w:r w:rsidRPr="00457149">
        <w:t xml:space="preserve">Rainville, L., &amp; Woodgate, R. A. (2009). Observations of internal wave generation in the seasonally ice-free Arctic. </w:t>
      </w:r>
      <w:r w:rsidRPr="00457149">
        <w:rPr>
          <w:i/>
          <w:iCs/>
        </w:rPr>
        <w:t>Geophysical Research Letters</w:t>
      </w:r>
      <w:r w:rsidRPr="00457149">
        <w:t xml:space="preserve">, </w:t>
      </w:r>
      <w:r w:rsidRPr="00457149">
        <w:rPr>
          <w:i/>
          <w:iCs/>
        </w:rPr>
        <w:t>36</w:t>
      </w:r>
      <w:r w:rsidRPr="00457149">
        <w:t>(23), L23604. https://doi.org/10.1029/2009GL041291</w:t>
      </w:r>
    </w:p>
    <w:p w14:paraId="03C9F519" w14:textId="77777777" w:rsidR="00457149" w:rsidRPr="00457149" w:rsidRDefault="00457149" w:rsidP="00196C95">
      <w:pPr>
        <w:pStyle w:val="Reference"/>
      </w:pPr>
      <w:r w:rsidRPr="00457149">
        <w:t xml:space="preserve">Richter-Menge, J. A., Perovich, D. K., &amp; Pegau, W. S. (2001). Summer ice dynamics during SHEBA and its effect on the ocean heat content. </w:t>
      </w:r>
      <w:r w:rsidRPr="00457149">
        <w:rPr>
          <w:i/>
          <w:iCs/>
        </w:rPr>
        <w:t>Annals of Glaciology</w:t>
      </w:r>
      <w:r w:rsidRPr="00457149">
        <w:t xml:space="preserve">, </w:t>
      </w:r>
      <w:r w:rsidRPr="00457149">
        <w:rPr>
          <w:i/>
          <w:iCs/>
        </w:rPr>
        <w:t>33</w:t>
      </w:r>
      <w:r w:rsidRPr="00457149">
        <w:t>, 201–206. https://doi.org/10.3189/172756401781818176</w:t>
      </w:r>
    </w:p>
    <w:p w14:paraId="75CC73C8" w14:textId="77777777" w:rsidR="00457149" w:rsidRPr="00457149" w:rsidRDefault="00457149" w:rsidP="00196C95">
      <w:pPr>
        <w:pStyle w:val="Reference"/>
      </w:pPr>
      <w:r w:rsidRPr="00457149">
        <w:t xml:space="preserve">Rinke, A., Cassano, J. J., Cassano, E. N., Jaiser, R., &amp; Handorf, D. (2021). Meteorological conditions during the MOSAiC expedition. </w:t>
      </w:r>
      <w:r w:rsidRPr="00457149">
        <w:rPr>
          <w:i/>
          <w:iCs/>
        </w:rPr>
        <w:t>Elementa: Science of the Anthropocene</w:t>
      </w:r>
      <w:r w:rsidRPr="00457149">
        <w:t xml:space="preserve">, </w:t>
      </w:r>
      <w:r w:rsidRPr="00457149">
        <w:rPr>
          <w:i/>
          <w:iCs/>
        </w:rPr>
        <w:t>9</w:t>
      </w:r>
      <w:r w:rsidRPr="00457149">
        <w:t>(1), 1–17. https://doi.org/10.1525/elementa.2021.00023</w:t>
      </w:r>
    </w:p>
    <w:p w14:paraId="3F82A63C" w14:textId="77777777" w:rsidR="00457149" w:rsidRPr="00457149" w:rsidRDefault="00457149" w:rsidP="00196C95">
      <w:pPr>
        <w:pStyle w:val="Reference"/>
      </w:pPr>
      <w:r w:rsidRPr="00457149">
        <w:t xml:space="preserve">Roberts, A., Craig, A., Maslowski, W., Osinski, R., DuVIVIER, A., Hughes, M., Nijssen, B., Cassano, J., &amp; Brunke, M. (2015). Simulating transient ice–ocean Ekman transport in the Regional Arctic System Model and Community Earth System Model. </w:t>
      </w:r>
      <w:r w:rsidRPr="00457149">
        <w:rPr>
          <w:i/>
          <w:iCs/>
        </w:rPr>
        <w:t>Annals of Glaciology</w:t>
      </w:r>
      <w:r w:rsidRPr="00457149">
        <w:t xml:space="preserve">, </w:t>
      </w:r>
      <w:r w:rsidRPr="00457149">
        <w:rPr>
          <w:i/>
          <w:iCs/>
        </w:rPr>
        <w:t>56</w:t>
      </w:r>
      <w:r w:rsidRPr="00457149">
        <w:t>(69), 211–228. https://doi.org/10.3189/2015AoG69A760</w:t>
      </w:r>
    </w:p>
    <w:p w14:paraId="123018E7" w14:textId="77777777" w:rsidR="00457149" w:rsidRPr="00457149" w:rsidRDefault="00457149" w:rsidP="00196C95">
      <w:pPr>
        <w:pStyle w:val="Reference"/>
      </w:pPr>
      <w:r w:rsidRPr="00457149">
        <w:t xml:space="preserve">Ruffieux, D., Persson, P. O. G., Fairall, C. W., &amp; Wolfe, D. E. (1995). Ice pack and lead surface energy budgets during LEADEX 1992. </w:t>
      </w:r>
      <w:r w:rsidRPr="00457149">
        <w:rPr>
          <w:i/>
          <w:iCs/>
        </w:rPr>
        <w:t>Journal of Geophysical Research: Oceans</w:t>
      </w:r>
      <w:r w:rsidRPr="00457149">
        <w:t xml:space="preserve">, </w:t>
      </w:r>
      <w:r w:rsidRPr="00457149">
        <w:rPr>
          <w:i/>
          <w:iCs/>
        </w:rPr>
        <w:t>100</w:t>
      </w:r>
      <w:r w:rsidRPr="00457149">
        <w:t>(C3), 4593–4612. https://doi.org/10.1029/94JC02485</w:t>
      </w:r>
    </w:p>
    <w:p w14:paraId="5A3805DF" w14:textId="77777777" w:rsidR="00457149" w:rsidRPr="00457149" w:rsidRDefault="00457149" w:rsidP="00196C95">
      <w:pPr>
        <w:pStyle w:val="Reference"/>
      </w:pPr>
      <w:r w:rsidRPr="00457149">
        <w:t xml:space="preserve">Sandven, S., Spreen, G., Heygster, G., Girard-Ardhuin, F., Farrell, S. L., Dierking, W., &amp; Allard, R. A. (2023). Sea Ice Remote Sensing—Recent Developments in Methods and Climate Data Sets. </w:t>
      </w:r>
      <w:r w:rsidRPr="00457149">
        <w:rPr>
          <w:i/>
          <w:iCs/>
        </w:rPr>
        <w:t>Surveys in Geophysics</w:t>
      </w:r>
      <w:r w:rsidRPr="00457149">
        <w:t>. https://doi.org/10.1007/s10712-023-09781-0</w:t>
      </w:r>
    </w:p>
    <w:p w14:paraId="32461F71" w14:textId="77777777" w:rsidR="00457149" w:rsidRPr="00457149" w:rsidRDefault="00457149" w:rsidP="00196C95">
      <w:pPr>
        <w:pStyle w:val="Reference"/>
      </w:pPr>
      <w:r w:rsidRPr="00457149">
        <w:t xml:space="preserve">Schweiger, A. J., &amp; Zhang, J. (2015). Accuracy of short‐term sea ice drift forecasts using a coupled ice‐ocean model. </w:t>
      </w:r>
      <w:r w:rsidRPr="00457149">
        <w:rPr>
          <w:i/>
          <w:iCs/>
        </w:rPr>
        <w:t>Journal of Geophysical Research: Oceans</w:t>
      </w:r>
      <w:r w:rsidRPr="00457149">
        <w:t>, 15.</w:t>
      </w:r>
    </w:p>
    <w:p w14:paraId="47310D50" w14:textId="77777777" w:rsidR="00457149" w:rsidRPr="00457149" w:rsidRDefault="00457149" w:rsidP="00196C95">
      <w:pPr>
        <w:pStyle w:val="Reference"/>
      </w:pPr>
      <w:r w:rsidRPr="00457149">
        <w:t xml:space="preserve">Selivanova, J., Iovino, D., &amp; Cocetta, F. (2024). Past and future of the Arctic sea ice in High-Resolution Model Intercomparison Project (HighResMIP) climate models. </w:t>
      </w:r>
      <w:r w:rsidRPr="00457149">
        <w:rPr>
          <w:i/>
          <w:iCs/>
        </w:rPr>
        <w:t>The Cryosphere</w:t>
      </w:r>
      <w:r w:rsidRPr="00457149">
        <w:t xml:space="preserve">, </w:t>
      </w:r>
      <w:r w:rsidRPr="00457149">
        <w:rPr>
          <w:i/>
          <w:iCs/>
        </w:rPr>
        <w:t>18</w:t>
      </w:r>
      <w:r w:rsidRPr="00457149">
        <w:t>(6), 2739–2763. https://doi.org/10.5194/tc-18-2739-2024</w:t>
      </w:r>
    </w:p>
    <w:p w14:paraId="3FD8990B" w14:textId="77777777" w:rsidR="00457149" w:rsidRPr="00457149" w:rsidRDefault="00457149" w:rsidP="00196C95">
      <w:pPr>
        <w:pStyle w:val="Reference"/>
      </w:pPr>
      <w:r w:rsidRPr="00457149">
        <w:t xml:space="preserve">Shapiro, M. A., &amp; Keyser, D. (1990). Fronts, Jet Streams and the Tropopause. In C. W. Newton &amp; E. O. Holopainen (Eds.), </w:t>
      </w:r>
      <w:r w:rsidRPr="00457149">
        <w:rPr>
          <w:i/>
          <w:iCs/>
        </w:rPr>
        <w:t>Extratropical Cyclones</w:t>
      </w:r>
      <w:r w:rsidRPr="00457149">
        <w:t xml:space="preserve"> (pp. 167–191). American Meteorological Society. https://doi.org/10.1007/978-1-944970-33-8_10</w:t>
      </w:r>
    </w:p>
    <w:p w14:paraId="737412CF" w14:textId="77777777" w:rsidR="00457149" w:rsidRPr="00457149" w:rsidRDefault="00457149" w:rsidP="00196C95">
      <w:pPr>
        <w:pStyle w:val="Reference"/>
      </w:pPr>
      <w:r w:rsidRPr="00457149">
        <w:lastRenderedPageBreak/>
        <w:t xml:space="preserve">Shaw, W. J., Stanton, T. P., McPhee, M. G., Morison, J. H., &amp; Martinson, D. G. (2009). Role of the upper ocean in the energy budget of Arctic sea ice during SHEBA. </w:t>
      </w:r>
      <w:r w:rsidRPr="00457149">
        <w:rPr>
          <w:i/>
          <w:iCs/>
        </w:rPr>
        <w:t>Journal of Geophysical Research</w:t>
      </w:r>
      <w:r w:rsidRPr="00457149">
        <w:t xml:space="preserve">, </w:t>
      </w:r>
      <w:r w:rsidRPr="00457149">
        <w:rPr>
          <w:i/>
          <w:iCs/>
        </w:rPr>
        <w:t>114</w:t>
      </w:r>
      <w:r w:rsidRPr="00457149">
        <w:t>(C6), C06012. https://doi.org/10.1029/2008JC004991</w:t>
      </w:r>
    </w:p>
    <w:p w14:paraId="47028AE8" w14:textId="77777777" w:rsidR="00457149" w:rsidRPr="00457149" w:rsidRDefault="00457149" w:rsidP="00196C95">
      <w:pPr>
        <w:pStyle w:val="Reference"/>
      </w:pPr>
      <w:r w:rsidRPr="00457149">
        <w:t xml:space="preserve">Shupe, M. D., &amp; Rex, M. (2022). A year in the changing Arctic sea ice. </w:t>
      </w:r>
      <w:r w:rsidRPr="00457149">
        <w:rPr>
          <w:i/>
          <w:iCs/>
        </w:rPr>
        <w:t>Oceanography</w:t>
      </w:r>
      <w:r w:rsidRPr="00457149">
        <w:t xml:space="preserve">, </w:t>
      </w:r>
      <w:r w:rsidRPr="00457149">
        <w:rPr>
          <w:i/>
          <w:iCs/>
        </w:rPr>
        <w:t>35</w:t>
      </w:r>
      <w:r w:rsidRPr="00457149">
        <w:t>(3–4), 224–225.</w:t>
      </w:r>
    </w:p>
    <w:p w14:paraId="4797BBED" w14:textId="77777777" w:rsidR="00457149" w:rsidRPr="00457149" w:rsidRDefault="00457149" w:rsidP="00196C95">
      <w:pPr>
        <w:pStyle w:val="Reference"/>
      </w:pPr>
      <w:r w:rsidRPr="00457149">
        <w:t xml:space="preserve">Shupe, M. D., Rex, M., Blomquist, B., Persson, P. O. G., Schmale, J., Uttal, T., Buck, C., Boyer, M., Hofer, J., Hamilton, J., Posman, K., Powers, H., Pratt, K. A., Preußer, A., Rabe, B., &amp; Rinke, A. (2022). Overview of the MOSAiC expedition-Atmosphere. </w:t>
      </w:r>
      <w:r w:rsidRPr="00457149">
        <w:rPr>
          <w:i/>
          <w:iCs/>
        </w:rPr>
        <w:t>Elementa: Science of the Anthropocene</w:t>
      </w:r>
      <w:r w:rsidRPr="00457149">
        <w:t xml:space="preserve">, </w:t>
      </w:r>
      <w:r w:rsidRPr="00457149">
        <w:rPr>
          <w:i/>
          <w:iCs/>
        </w:rPr>
        <w:t>10</w:t>
      </w:r>
      <w:r w:rsidRPr="00457149">
        <w:t>(1), 1–54. https://doi.org/10.1525/elementa.2021.00060</w:t>
      </w:r>
    </w:p>
    <w:p w14:paraId="23113E2E" w14:textId="77777777" w:rsidR="00457149" w:rsidRPr="00457149" w:rsidRDefault="00457149" w:rsidP="00196C95">
      <w:pPr>
        <w:pStyle w:val="Reference"/>
      </w:pPr>
      <w:r w:rsidRPr="00457149">
        <w:t xml:space="preserve">Shupe, M. D., Rex, M., Dethloff, K., Damm, E., Fong, A. A., Gradinger, R., Heuzé, C., Loose, B., Makarov, A., Maslowski, W., Nicolaus, M., Perovich, D., Rabe, B., Rinke, A., Sokolov, V., &amp; Sommerfeld, A. (2020). </w:t>
      </w:r>
      <w:r w:rsidRPr="00457149">
        <w:rPr>
          <w:i/>
          <w:iCs/>
        </w:rPr>
        <w:t>Arctic Report Card 2020: The MOSAiC Expedition: A Year Drifting with the Arctic Sea Ice</w:t>
      </w:r>
      <w:r w:rsidRPr="00457149">
        <w:t>. https://doi.org/10.25923/9G3V-XH92</w:t>
      </w:r>
    </w:p>
    <w:p w14:paraId="678B1E56" w14:textId="77777777" w:rsidR="00457149" w:rsidRPr="00457149" w:rsidRDefault="00457149" w:rsidP="00196C95">
      <w:pPr>
        <w:pStyle w:val="Reference"/>
      </w:pPr>
      <w:r w:rsidRPr="00457149">
        <w:t xml:space="preserve">Stanton, T. P., &amp; Shaw, W. J. (2023). </w:t>
      </w:r>
      <w:r w:rsidRPr="00457149">
        <w:rPr>
          <w:i/>
          <w:iCs/>
        </w:rPr>
        <w:t>Observations from Autonomous Ocean Flux Buoy 46 deployed at site CO during the MOSAiC transpolar drift, Arctic Basin, 2019-2020</w:t>
      </w:r>
      <w:r w:rsidRPr="00457149">
        <w:t xml:space="preserve"> [dataset]. Arctic Data Center. https://doi.org/10.18739</w:t>
      </w:r>
    </w:p>
    <w:p w14:paraId="5F17A8D9" w14:textId="77777777" w:rsidR="00457149" w:rsidRPr="00457149" w:rsidRDefault="00457149" w:rsidP="00196C95">
      <w:pPr>
        <w:pStyle w:val="Reference"/>
      </w:pPr>
      <w:r w:rsidRPr="00457149">
        <w:t xml:space="preserve">Stanton, T. P., Shaw, W. J., &amp; Hutchings, J. K. (2012). Observational study of relationships between incoming radiation, open water fraction, and ocean-to-ice heat flux in the Transpolar Drift: 2002-2010: OCEAN/ICE FLUXES IN THE ARCTIC. </w:t>
      </w:r>
      <w:r w:rsidRPr="00457149">
        <w:rPr>
          <w:i/>
          <w:iCs/>
        </w:rPr>
        <w:t>Journal of Geophysical Research: Oceans</w:t>
      </w:r>
      <w:r w:rsidRPr="00457149">
        <w:t xml:space="preserve">, </w:t>
      </w:r>
      <w:r w:rsidRPr="00457149">
        <w:rPr>
          <w:i/>
          <w:iCs/>
        </w:rPr>
        <w:t>117</w:t>
      </w:r>
      <w:r w:rsidRPr="00457149">
        <w:t>(C7), n/a-n/a. https://doi.org/10.1029/2011JC007871</w:t>
      </w:r>
    </w:p>
    <w:p w14:paraId="29B58458" w14:textId="77777777" w:rsidR="00457149" w:rsidRPr="00457149" w:rsidRDefault="00457149" w:rsidP="00196C95">
      <w:pPr>
        <w:pStyle w:val="Reference"/>
      </w:pPr>
      <w:r w:rsidRPr="00457149">
        <w:t xml:space="preserve">Taylor, K. E., Stouffer, R. J., &amp; Meehl, G. a. (2012). An overview of CMIP5 and the experiment design. </w:t>
      </w:r>
      <w:r w:rsidRPr="00457149">
        <w:rPr>
          <w:i/>
          <w:iCs/>
        </w:rPr>
        <w:t>Bulletin of the American Meteorological Society</w:t>
      </w:r>
      <w:r w:rsidRPr="00457149">
        <w:t xml:space="preserve">, </w:t>
      </w:r>
      <w:r w:rsidRPr="00457149">
        <w:rPr>
          <w:i/>
          <w:iCs/>
        </w:rPr>
        <w:t>93</w:t>
      </w:r>
      <w:r w:rsidRPr="00457149">
        <w:t>(4), 485–498. https://doi.org/10.1175/BAMS-D-11-00094.1</w:t>
      </w:r>
    </w:p>
    <w:p w14:paraId="33A2F2F2" w14:textId="77777777" w:rsidR="00457149" w:rsidRPr="00457149" w:rsidRDefault="00457149" w:rsidP="00196C95">
      <w:pPr>
        <w:pStyle w:val="Reference"/>
      </w:pPr>
      <w:r w:rsidRPr="00457149">
        <w:t xml:space="preserve">Taylor, P. C., Hegyi, B. M., Boeke, R. C., &amp; Boisvert, L. N. (2018). On the increasing importance of air-sea exchanges in a thawing Arctic: A review. </w:t>
      </w:r>
      <w:r w:rsidRPr="00457149">
        <w:rPr>
          <w:i/>
          <w:iCs/>
        </w:rPr>
        <w:t>Atmosphere</w:t>
      </w:r>
      <w:r w:rsidRPr="00457149">
        <w:t xml:space="preserve">, </w:t>
      </w:r>
      <w:r w:rsidRPr="00457149">
        <w:rPr>
          <w:i/>
          <w:iCs/>
        </w:rPr>
        <w:t>9</w:t>
      </w:r>
      <w:r w:rsidRPr="00457149">
        <w:t>(2), 1–39. https://doi.org/10.3390/atmos9020041</w:t>
      </w:r>
    </w:p>
    <w:p w14:paraId="0D4EF2A0" w14:textId="77777777" w:rsidR="00457149" w:rsidRPr="00457149" w:rsidRDefault="00457149" w:rsidP="00196C95">
      <w:pPr>
        <w:pStyle w:val="Reference"/>
      </w:pPr>
      <w:r w:rsidRPr="00457149">
        <w:t xml:space="preserve">Thorndike, A. S. (1986). Diffusion of sea ice. </w:t>
      </w:r>
      <w:r w:rsidRPr="00457149">
        <w:rPr>
          <w:i/>
          <w:iCs/>
        </w:rPr>
        <w:t>Journal of Geophysical Research</w:t>
      </w:r>
      <w:r w:rsidRPr="00457149">
        <w:t xml:space="preserve">, </w:t>
      </w:r>
      <w:r w:rsidRPr="00457149">
        <w:rPr>
          <w:i/>
          <w:iCs/>
        </w:rPr>
        <w:t>91</w:t>
      </w:r>
      <w:r w:rsidRPr="00457149">
        <w:t>(C6), 7691. https://doi.org/10.1029/JC091iC06p07691</w:t>
      </w:r>
    </w:p>
    <w:p w14:paraId="28BEAD42" w14:textId="77777777" w:rsidR="00457149" w:rsidRPr="00457149" w:rsidRDefault="00457149" w:rsidP="00196C95">
      <w:pPr>
        <w:pStyle w:val="Reference"/>
      </w:pPr>
      <w:r w:rsidRPr="00457149">
        <w:t xml:space="preserve">Thorndike, A. S., &amp; Colony, R. (1982). Sea ice motion in response to geostrophic winds. </w:t>
      </w:r>
      <w:r w:rsidRPr="00457149">
        <w:rPr>
          <w:i/>
          <w:iCs/>
        </w:rPr>
        <w:t>Journal of Geophysical Research</w:t>
      </w:r>
      <w:r w:rsidRPr="00457149">
        <w:t xml:space="preserve">, </w:t>
      </w:r>
      <w:r w:rsidRPr="00457149">
        <w:rPr>
          <w:i/>
          <w:iCs/>
        </w:rPr>
        <w:t>87</w:t>
      </w:r>
      <w:r w:rsidRPr="00457149">
        <w:t>(C8), 5845. https://doi.org/10.1029/JC087iC08p05845</w:t>
      </w:r>
    </w:p>
    <w:p w14:paraId="36097B3E" w14:textId="77777777" w:rsidR="00457149" w:rsidRPr="00457149" w:rsidRDefault="00457149" w:rsidP="00196C95">
      <w:pPr>
        <w:pStyle w:val="Reference"/>
      </w:pPr>
      <w:r w:rsidRPr="00457149">
        <w:t xml:space="preserve">Toole, J., Krishfield, R., Timmermans, M.-L., &amp; Proshutinsky, A. (2011). The Ice-Tethered Profiler: Argo of the Arctic. </w:t>
      </w:r>
      <w:r w:rsidRPr="00457149">
        <w:rPr>
          <w:i/>
          <w:iCs/>
        </w:rPr>
        <w:t>Oceanography</w:t>
      </w:r>
      <w:r w:rsidRPr="00457149">
        <w:t xml:space="preserve">, </w:t>
      </w:r>
      <w:r w:rsidRPr="00457149">
        <w:rPr>
          <w:i/>
          <w:iCs/>
        </w:rPr>
        <w:t>24</w:t>
      </w:r>
      <w:r w:rsidRPr="00457149">
        <w:t>(3), 126–135. https://doi.org/10.5670/oceanog.2011.64</w:t>
      </w:r>
    </w:p>
    <w:p w14:paraId="24C9D131" w14:textId="77777777" w:rsidR="00457149" w:rsidRPr="00457149" w:rsidRDefault="00457149" w:rsidP="00196C95">
      <w:pPr>
        <w:pStyle w:val="Reference"/>
      </w:pPr>
      <w:r w:rsidRPr="00457149">
        <w:t xml:space="preserve">Toole, J. M., Timmermans, M. ‐L., Perovich, D. K., Krishfield, R. A., Proshutinsky, A., &amp; Richter‐Menge, J. A. (2010). Influences of the ocean surface mixed layer and thermohaline stratification on Arctic Sea ice in the central Canada Basin. </w:t>
      </w:r>
      <w:r w:rsidRPr="00457149">
        <w:rPr>
          <w:i/>
          <w:iCs/>
        </w:rPr>
        <w:t>Journal of Geophysical Research: Oceans</w:t>
      </w:r>
      <w:r w:rsidRPr="00457149">
        <w:t xml:space="preserve">, </w:t>
      </w:r>
      <w:r w:rsidRPr="00457149">
        <w:rPr>
          <w:i/>
          <w:iCs/>
        </w:rPr>
        <w:t>115</w:t>
      </w:r>
      <w:r w:rsidRPr="00457149">
        <w:t>(C10), 2009JC005660. https://doi.org/10.1029/2009JC005660</w:t>
      </w:r>
    </w:p>
    <w:p w14:paraId="6D6B0C34" w14:textId="77777777" w:rsidR="00457149" w:rsidRPr="00457149" w:rsidRDefault="00457149" w:rsidP="00196C95">
      <w:pPr>
        <w:pStyle w:val="Reference"/>
      </w:pPr>
      <w:r w:rsidRPr="00457149">
        <w:t xml:space="preserve">Uttal, T., Curry, J. A., McPhee, M. G., Perovich, D. K., Moritz, R. E., Maslanik, J. A., Guest, P. S., Stern, H. L., Moore, J. A., Turenne, R., Heiberg, A., Serreze, M. C., Wylie, D. P., </w:t>
      </w:r>
      <w:r w:rsidRPr="00457149">
        <w:lastRenderedPageBreak/>
        <w:t xml:space="preserve">Persson, O. G., Paulson, C. A., Halle, C., Marison, J. H., Wheeler, P. A., Makshtas, A., … Grenfeld, T. C. (2002). Surface heat budget of the arctic ocean. </w:t>
      </w:r>
      <w:r w:rsidRPr="00457149">
        <w:rPr>
          <w:i/>
          <w:iCs/>
        </w:rPr>
        <w:t>Bulletin of the American Meteorological Society</w:t>
      </w:r>
      <w:r w:rsidRPr="00457149">
        <w:t xml:space="preserve">, </w:t>
      </w:r>
      <w:r w:rsidRPr="00457149">
        <w:rPr>
          <w:i/>
          <w:iCs/>
        </w:rPr>
        <w:t>83</w:t>
      </w:r>
      <w:r w:rsidRPr="00457149">
        <w:t>(2), 255–275. https://doi.org/10.1175/1520-0477(2002)083&lt;0255:SHBOTA&gt;2.3.CO;2</w:t>
      </w:r>
    </w:p>
    <w:p w14:paraId="3EC02B11" w14:textId="77777777" w:rsidR="00457149" w:rsidRPr="00457149" w:rsidRDefault="00457149" w:rsidP="00196C95">
      <w:pPr>
        <w:pStyle w:val="Reference"/>
      </w:pPr>
      <w:r w:rsidRPr="00457149">
        <w:t xml:space="preserve">Uusinoka, M., Polojärvi, A., &amp; Haapala, J. (2024). Local-scale analysis on sea-ice deformation based on radar imagery and deep learning. </w:t>
      </w:r>
      <w:r w:rsidRPr="00457149">
        <w:rPr>
          <w:i/>
          <w:iCs/>
        </w:rPr>
        <w:t>EGU24-19034</w:t>
      </w:r>
      <w:r w:rsidRPr="00457149">
        <w:t>. EGU General Assembly 2024, Vienna, Austria. https://doi.org/10.5194/egusphere-egu24-19034</w:t>
      </w:r>
    </w:p>
    <w:p w14:paraId="6D40EE89" w14:textId="77777777" w:rsidR="00457149" w:rsidRPr="00457149" w:rsidRDefault="00457149" w:rsidP="00196C95">
      <w:pPr>
        <w:pStyle w:val="Reference"/>
      </w:pPr>
      <w:r w:rsidRPr="00457149">
        <w:t xml:space="preserve">Vessey, A. F., Hodges, K. I., Shaffrey, L. C., &amp; Day, J. J. (2020). An inter-comparison of Arctic synoptic scale storms between four global reanalysis datasets. </w:t>
      </w:r>
      <w:r w:rsidRPr="00457149">
        <w:rPr>
          <w:i/>
          <w:iCs/>
        </w:rPr>
        <w:t>Climate Dynamics</w:t>
      </w:r>
      <w:r w:rsidRPr="00457149">
        <w:t>, 2777–2795.</w:t>
      </w:r>
    </w:p>
    <w:p w14:paraId="6F0BE2EC" w14:textId="77777777" w:rsidR="00457149" w:rsidRPr="00457149" w:rsidRDefault="00457149" w:rsidP="00196C95">
      <w:pPr>
        <w:pStyle w:val="Reference"/>
      </w:pPr>
      <w:r w:rsidRPr="00457149">
        <w:t xml:space="preserve">Vessey, A. F., Hodges, K. I., Shaffrey, L. C., &amp; Day, J. J. (2022). The composite development and structure of intense synoptic-scale Arctic cyclones. </w:t>
      </w:r>
      <w:r w:rsidRPr="00457149">
        <w:rPr>
          <w:i/>
          <w:iCs/>
        </w:rPr>
        <w:t>Weather and Climate Dynamics</w:t>
      </w:r>
      <w:r w:rsidRPr="00457149">
        <w:t xml:space="preserve">, </w:t>
      </w:r>
      <w:r w:rsidRPr="00457149">
        <w:rPr>
          <w:i/>
          <w:iCs/>
        </w:rPr>
        <w:t>3</w:t>
      </w:r>
      <w:r w:rsidRPr="00457149">
        <w:t>(3), 1097–1112. https://doi.org/10.5194/wcd-3-1097-2022</w:t>
      </w:r>
    </w:p>
    <w:p w14:paraId="360D59D1" w14:textId="77777777" w:rsidR="00457149" w:rsidRPr="00457149" w:rsidRDefault="00457149" w:rsidP="00196C95">
      <w:pPr>
        <w:pStyle w:val="Reference"/>
      </w:pPr>
      <w:r w:rsidRPr="00457149">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457149">
        <w:rPr>
          <w:i/>
          <w:iCs/>
        </w:rPr>
        <w:t>Elementa: Science of the Anthropocene</w:t>
      </w:r>
      <w:r w:rsidRPr="00457149">
        <w:t xml:space="preserve">, </w:t>
      </w:r>
      <w:r w:rsidRPr="00457149">
        <w:rPr>
          <w:i/>
          <w:iCs/>
        </w:rPr>
        <w:t>10</w:t>
      </w:r>
      <w:r w:rsidRPr="00457149">
        <w:t>(1), 00074. https://doi.org/10.1525/elementa.2021.00074</w:t>
      </w:r>
    </w:p>
    <w:p w14:paraId="393B77ED" w14:textId="77777777" w:rsidR="00457149" w:rsidRPr="00457149" w:rsidRDefault="00457149" w:rsidP="00196C95">
      <w:pPr>
        <w:pStyle w:val="Reference"/>
      </w:pPr>
      <w:r w:rsidRPr="00457149">
        <w:t xml:space="preserve">Wang, C., Graham, R. M., Wang, K., Gerland, S., &amp; Granskog, M. A. (2019). Comparison of ERA5 and ERA-Interim near-surface air temperature, snowfall and precipitation over Arctic sea ice: Effects on sea ice thermodynamics and evolution. </w:t>
      </w:r>
      <w:r w:rsidRPr="00457149">
        <w:rPr>
          <w:i/>
          <w:iCs/>
        </w:rPr>
        <w:t>The Cryosphere</w:t>
      </w:r>
      <w:r w:rsidRPr="00457149">
        <w:t xml:space="preserve">, </w:t>
      </w:r>
      <w:r w:rsidRPr="00457149">
        <w:rPr>
          <w:i/>
          <w:iCs/>
        </w:rPr>
        <w:t>13</w:t>
      </w:r>
      <w:r w:rsidRPr="00457149">
        <w:t>(6), 1661–1679. https://doi.org/10.5194/tc-13-1661-2019</w:t>
      </w:r>
    </w:p>
    <w:p w14:paraId="39748023" w14:textId="77777777" w:rsidR="00457149" w:rsidRPr="00457149" w:rsidRDefault="00457149" w:rsidP="00196C95">
      <w:pPr>
        <w:pStyle w:val="Reference"/>
      </w:pPr>
      <w:r w:rsidRPr="00457149">
        <w:t xml:space="preserve">Wang, X., Chen, R., Li, C., Chen, Z., Hui, F., &amp; Cheng, X. (2022). An Intercomparison of Satellite Derived Arctic Sea Ice Motion Products. </w:t>
      </w:r>
      <w:r w:rsidRPr="00457149">
        <w:rPr>
          <w:i/>
          <w:iCs/>
        </w:rPr>
        <w:t>Remote Sensing</w:t>
      </w:r>
      <w:r w:rsidRPr="00457149">
        <w:t xml:space="preserve">, </w:t>
      </w:r>
      <w:r w:rsidRPr="00457149">
        <w:rPr>
          <w:i/>
          <w:iCs/>
        </w:rPr>
        <w:t>14</w:t>
      </w:r>
      <w:r w:rsidRPr="00457149">
        <w:t>(5), 1261. https://doi.org/10.3390/rs14051261</w:t>
      </w:r>
    </w:p>
    <w:p w14:paraId="45648BAB" w14:textId="77777777" w:rsidR="00457149" w:rsidRPr="00457149" w:rsidRDefault="00457149" w:rsidP="00196C95">
      <w:pPr>
        <w:pStyle w:val="Reference"/>
      </w:pPr>
      <w:r w:rsidRPr="00457149">
        <w:t xml:space="preserve">Watkins, D. M., Bliss, A. C., Hutchings, J. K., &amp; Wilhelmus, M. M. (2023). Evidence of Abrupt Transitions Between Sea Ice Dynamical Regimes in the East Greenland Marginal Ice Zone. </w:t>
      </w:r>
      <w:r w:rsidRPr="00457149">
        <w:rPr>
          <w:i/>
          <w:iCs/>
        </w:rPr>
        <w:t>Geophysical Research Letters</w:t>
      </w:r>
      <w:r w:rsidRPr="00457149">
        <w:t xml:space="preserve">, </w:t>
      </w:r>
      <w:r w:rsidRPr="00457149">
        <w:rPr>
          <w:i/>
          <w:iCs/>
        </w:rPr>
        <w:t>50</w:t>
      </w:r>
      <w:r w:rsidRPr="00457149">
        <w:t>(e2023GL103558), 1–10.</w:t>
      </w:r>
    </w:p>
    <w:p w14:paraId="3D4EE781" w14:textId="77777777" w:rsidR="00457149" w:rsidRPr="00457149" w:rsidRDefault="00457149" w:rsidP="00196C95">
      <w:pPr>
        <w:pStyle w:val="Reference"/>
      </w:pPr>
      <w:r w:rsidRPr="00457149">
        <w:t xml:space="preserve">Webster, M. A., Parker, C., Boisvert, L., &amp; Kwok, R. (2019). The role of cyclone activity in snow accumulation on Arctic sea ice. </w:t>
      </w:r>
      <w:r w:rsidRPr="00457149">
        <w:rPr>
          <w:i/>
          <w:iCs/>
        </w:rPr>
        <w:t>Nature Communications</w:t>
      </w:r>
      <w:r w:rsidRPr="00457149">
        <w:t xml:space="preserve">, </w:t>
      </w:r>
      <w:r w:rsidRPr="00457149">
        <w:rPr>
          <w:i/>
          <w:iCs/>
        </w:rPr>
        <w:t>10</w:t>
      </w:r>
      <w:r w:rsidRPr="00457149">
        <w:t>(1), 5285. https://doi.org/10.1038/s41467-019-13299-8</w:t>
      </w:r>
    </w:p>
    <w:p w14:paraId="1714052D" w14:textId="77777777" w:rsidR="00457149" w:rsidRPr="00457149" w:rsidRDefault="00457149" w:rsidP="00196C95">
      <w:pPr>
        <w:pStyle w:val="Reference"/>
      </w:pPr>
      <w:r w:rsidRPr="00457149">
        <w:t xml:space="preserve">Weiss, J., &amp; Dansereau, V. (2017). Linking scales in sea ice mechanics. </w:t>
      </w:r>
      <w:r w:rsidRPr="00457149">
        <w:rPr>
          <w:i/>
          <w:iCs/>
        </w:rPr>
        <w:t>Philosophical Transactions of the Royal Society A: Mathematical, Physical and Engineering Sciences</w:t>
      </w:r>
      <w:r w:rsidRPr="00457149">
        <w:t xml:space="preserve">, </w:t>
      </w:r>
      <w:r w:rsidRPr="00457149">
        <w:rPr>
          <w:i/>
          <w:iCs/>
        </w:rPr>
        <w:t>375</w:t>
      </w:r>
      <w:r w:rsidRPr="00457149">
        <w:t>(20150352), 1–17. https://doi.org/10.1098/rsta.2015.0352</w:t>
      </w:r>
    </w:p>
    <w:p w14:paraId="7617437F" w14:textId="77777777" w:rsidR="00457149" w:rsidRPr="00457149" w:rsidRDefault="00457149" w:rsidP="00196C95">
      <w:pPr>
        <w:pStyle w:val="Reference"/>
      </w:pPr>
      <w:r w:rsidRPr="00457149">
        <w:t xml:space="preserve">Womack, A., Vichi, M., Alberello, A., &amp; Toffoli, A. (2022). Atmospheric drivers of a winter-to-spring Lagrangian sea-ice drift in the Eastern Antarctic marginal ice zone. </w:t>
      </w:r>
      <w:r w:rsidRPr="00457149">
        <w:rPr>
          <w:i/>
          <w:iCs/>
        </w:rPr>
        <w:t>Journal of Glaciology</w:t>
      </w:r>
      <w:r w:rsidRPr="00457149">
        <w:t>. https://doi.org/10.1017/jog.2022.14</w:t>
      </w:r>
    </w:p>
    <w:p w14:paraId="75854928" w14:textId="77777777" w:rsidR="00457149" w:rsidRPr="00457149" w:rsidRDefault="00457149" w:rsidP="00196C95">
      <w:pPr>
        <w:pStyle w:val="Reference"/>
      </w:pPr>
      <w:r w:rsidRPr="00457149">
        <w:t xml:space="preserve">Yang, J. (2004). Storm-driven mixing and potential impact on the Arctic Ocean. </w:t>
      </w:r>
      <w:r w:rsidRPr="00457149">
        <w:rPr>
          <w:i/>
          <w:iCs/>
        </w:rPr>
        <w:t>Journal of Geophysical Research</w:t>
      </w:r>
      <w:r w:rsidRPr="00457149">
        <w:t xml:space="preserve">, </w:t>
      </w:r>
      <w:r w:rsidRPr="00457149">
        <w:rPr>
          <w:i/>
          <w:iCs/>
        </w:rPr>
        <w:t>109</w:t>
      </w:r>
      <w:r w:rsidRPr="00457149">
        <w:t>(C4), C04008. https://doi.org/10.1029/2001JC001248</w:t>
      </w:r>
    </w:p>
    <w:p w14:paraId="155484A3" w14:textId="77777777" w:rsidR="00457149" w:rsidRPr="00457149" w:rsidRDefault="00457149" w:rsidP="00196C95">
      <w:pPr>
        <w:pStyle w:val="Reference"/>
      </w:pPr>
      <w:r w:rsidRPr="00457149">
        <w:lastRenderedPageBreak/>
        <w:t xml:space="preserve">Yu, Y., Xiao, W., Zhang, Z., Cheng, X., Hui, F., &amp; Zhao, J. (2021). Evaluation of 2-m Air Temperature and Surface Temperature from ERA5 and ERA-I Using Buoy Observations in the Arctic during 2010–2020. </w:t>
      </w:r>
      <w:r w:rsidRPr="00457149">
        <w:rPr>
          <w:i/>
          <w:iCs/>
        </w:rPr>
        <w:t>Remote Sensing</w:t>
      </w:r>
      <w:r w:rsidRPr="00457149">
        <w:t xml:space="preserve">, </w:t>
      </w:r>
      <w:r w:rsidRPr="00457149">
        <w:rPr>
          <w:i/>
          <w:iCs/>
        </w:rPr>
        <w:t>13</w:t>
      </w:r>
      <w:r w:rsidRPr="00457149">
        <w:t>(14), 2813. https://doi.org/10.3390/rs13142813</w:t>
      </w:r>
    </w:p>
    <w:p w14:paraId="6671137D" w14:textId="77777777" w:rsidR="00457149" w:rsidRPr="00457149" w:rsidRDefault="00457149" w:rsidP="00196C95">
      <w:pPr>
        <w:pStyle w:val="Reference"/>
      </w:pPr>
      <w:r w:rsidRPr="00457149">
        <w:t xml:space="preserve">Yuan, D., Hao, Z., You, J., Zhang, P., Yin, B., Li, Q., &amp; Xu, Z. (2022). Enhancing Sea Ice Inertial Oscillations in the Arctic Ocean between 1979 and 2019. </w:t>
      </w:r>
      <w:r w:rsidRPr="00457149">
        <w:rPr>
          <w:i/>
          <w:iCs/>
        </w:rPr>
        <w:t>Water</w:t>
      </w:r>
      <w:r w:rsidRPr="00457149">
        <w:t xml:space="preserve">, </w:t>
      </w:r>
      <w:r w:rsidRPr="00457149">
        <w:rPr>
          <w:i/>
          <w:iCs/>
        </w:rPr>
        <w:t>15</w:t>
      </w:r>
      <w:r w:rsidRPr="00457149">
        <w:t>(1), 152. https://doi.org/10.3390/w15010152</w:t>
      </w:r>
    </w:p>
    <w:p w14:paraId="2B7C9A8E" w14:textId="114A8BDA" w:rsidR="00BF0028" w:rsidRPr="00C86235" w:rsidRDefault="00F24628" w:rsidP="00196C95">
      <w:pPr>
        <w:pStyle w:val="Reference"/>
      </w:pPr>
      <w:r w:rsidRPr="00C86235">
        <w:fldChar w:fldCharType="end"/>
      </w:r>
    </w:p>
    <w:sectPr w:rsidR="00BF0028" w:rsidRPr="00C86235" w:rsidSect="004014BE">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6322C" w14:textId="77777777" w:rsidR="00BD4D62" w:rsidRDefault="00BD4D62" w:rsidP="000379AB">
      <w:r>
        <w:separator/>
      </w:r>
    </w:p>
  </w:endnote>
  <w:endnote w:type="continuationSeparator" w:id="0">
    <w:p w14:paraId="04646B7D" w14:textId="77777777" w:rsidR="00BD4D62" w:rsidRDefault="00BD4D62"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8F7F4" w14:textId="77777777" w:rsidR="00BD4D62" w:rsidRDefault="00BD4D62" w:rsidP="000379AB">
      <w:r>
        <w:separator/>
      </w:r>
    </w:p>
  </w:footnote>
  <w:footnote w:type="continuationSeparator" w:id="0">
    <w:p w14:paraId="569AF0A3" w14:textId="77777777" w:rsidR="00BD4D62" w:rsidRDefault="00BD4D62"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077"/>
    <w:rsid w:val="00002354"/>
    <w:rsid w:val="00002B9D"/>
    <w:rsid w:val="0001325D"/>
    <w:rsid w:val="000150B9"/>
    <w:rsid w:val="00024CFE"/>
    <w:rsid w:val="00026D88"/>
    <w:rsid w:val="00027834"/>
    <w:rsid w:val="00027D60"/>
    <w:rsid w:val="00031829"/>
    <w:rsid w:val="00033F19"/>
    <w:rsid w:val="0003422A"/>
    <w:rsid w:val="000379AB"/>
    <w:rsid w:val="00070BB2"/>
    <w:rsid w:val="00070C1B"/>
    <w:rsid w:val="00072F64"/>
    <w:rsid w:val="0007414F"/>
    <w:rsid w:val="000838B6"/>
    <w:rsid w:val="00084852"/>
    <w:rsid w:val="000920DA"/>
    <w:rsid w:val="00093E37"/>
    <w:rsid w:val="00097C70"/>
    <w:rsid w:val="000A34F9"/>
    <w:rsid w:val="000B0A3B"/>
    <w:rsid w:val="000B191E"/>
    <w:rsid w:val="000B4E59"/>
    <w:rsid w:val="000C0A99"/>
    <w:rsid w:val="000C25EE"/>
    <w:rsid w:val="000C440C"/>
    <w:rsid w:val="000D0C2B"/>
    <w:rsid w:val="000D2FD3"/>
    <w:rsid w:val="000D6171"/>
    <w:rsid w:val="000D7E82"/>
    <w:rsid w:val="000E25E0"/>
    <w:rsid w:val="000E364A"/>
    <w:rsid w:val="000E52D1"/>
    <w:rsid w:val="000E5DDC"/>
    <w:rsid w:val="000F0BA4"/>
    <w:rsid w:val="0011601C"/>
    <w:rsid w:val="0012146A"/>
    <w:rsid w:val="00126BA4"/>
    <w:rsid w:val="00142E6A"/>
    <w:rsid w:val="001441EE"/>
    <w:rsid w:val="00146467"/>
    <w:rsid w:val="00146B97"/>
    <w:rsid w:val="001631E8"/>
    <w:rsid w:val="00171176"/>
    <w:rsid w:val="0017283B"/>
    <w:rsid w:val="00174ABA"/>
    <w:rsid w:val="00174F86"/>
    <w:rsid w:val="00184E7B"/>
    <w:rsid w:val="00185941"/>
    <w:rsid w:val="0019001B"/>
    <w:rsid w:val="001902F1"/>
    <w:rsid w:val="001948C9"/>
    <w:rsid w:val="00196C95"/>
    <w:rsid w:val="001A16D2"/>
    <w:rsid w:val="001A2EDE"/>
    <w:rsid w:val="001A7413"/>
    <w:rsid w:val="001B3A4E"/>
    <w:rsid w:val="001C2B0D"/>
    <w:rsid w:val="001C3A39"/>
    <w:rsid w:val="001D307B"/>
    <w:rsid w:val="001E33EF"/>
    <w:rsid w:val="001F1302"/>
    <w:rsid w:val="001F4983"/>
    <w:rsid w:val="00205265"/>
    <w:rsid w:val="002112B8"/>
    <w:rsid w:val="00211BA0"/>
    <w:rsid w:val="002214E2"/>
    <w:rsid w:val="002324EF"/>
    <w:rsid w:val="00237D4D"/>
    <w:rsid w:val="00240493"/>
    <w:rsid w:val="00253A1F"/>
    <w:rsid w:val="002611F0"/>
    <w:rsid w:val="00277D2F"/>
    <w:rsid w:val="00285ACB"/>
    <w:rsid w:val="00286913"/>
    <w:rsid w:val="00293DC3"/>
    <w:rsid w:val="00294B5D"/>
    <w:rsid w:val="00296153"/>
    <w:rsid w:val="00296A83"/>
    <w:rsid w:val="002977AA"/>
    <w:rsid w:val="002A0031"/>
    <w:rsid w:val="002B0CB8"/>
    <w:rsid w:val="002B1AAE"/>
    <w:rsid w:val="002B4127"/>
    <w:rsid w:val="002B5F01"/>
    <w:rsid w:val="002B6F74"/>
    <w:rsid w:val="002C22BC"/>
    <w:rsid w:val="002C3263"/>
    <w:rsid w:val="002D235E"/>
    <w:rsid w:val="002D3920"/>
    <w:rsid w:val="002E7391"/>
    <w:rsid w:val="002E7898"/>
    <w:rsid w:val="002E78F3"/>
    <w:rsid w:val="002F2289"/>
    <w:rsid w:val="002F2C64"/>
    <w:rsid w:val="002F3B11"/>
    <w:rsid w:val="002F3EA8"/>
    <w:rsid w:val="00304D82"/>
    <w:rsid w:val="00310F6B"/>
    <w:rsid w:val="003135EE"/>
    <w:rsid w:val="003137C3"/>
    <w:rsid w:val="00321596"/>
    <w:rsid w:val="003252A0"/>
    <w:rsid w:val="003271C6"/>
    <w:rsid w:val="003279F0"/>
    <w:rsid w:val="0033195B"/>
    <w:rsid w:val="003322BB"/>
    <w:rsid w:val="0034188E"/>
    <w:rsid w:val="003512EC"/>
    <w:rsid w:val="00354EE2"/>
    <w:rsid w:val="00357A4A"/>
    <w:rsid w:val="003614A5"/>
    <w:rsid w:val="0036520B"/>
    <w:rsid w:val="00366917"/>
    <w:rsid w:val="003678E2"/>
    <w:rsid w:val="00367DCE"/>
    <w:rsid w:val="00370E0D"/>
    <w:rsid w:val="0037466A"/>
    <w:rsid w:val="003775BE"/>
    <w:rsid w:val="0037787F"/>
    <w:rsid w:val="003872C4"/>
    <w:rsid w:val="00390FAD"/>
    <w:rsid w:val="003B3E2B"/>
    <w:rsid w:val="003B40E8"/>
    <w:rsid w:val="003B4DC3"/>
    <w:rsid w:val="003C5B2D"/>
    <w:rsid w:val="003C742E"/>
    <w:rsid w:val="003D0AFA"/>
    <w:rsid w:val="003D1742"/>
    <w:rsid w:val="003E1753"/>
    <w:rsid w:val="003E660A"/>
    <w:rsid w:val="003F199B"/>
    <w:rsid w:val="00400425"/>
    <w:rsid w:val="004009A6"/>
    <w:rsid w:val="004014BE"/>
    <w:rsid w:val="00404969"/>
    <w:rsid w:val="00410465"/>
    <w:rsid w:val="00410E96"/>
    <w:rsid w:val="00411041"/>
    <w:rsid w:val="004145CB"/>
    <w:rsid w:val="00417D1F"/>
    <w:rsid w:val="0042590D"/>
    <w:rsid w:val="00432B37"/>
    <w:rsid w:val="00436AB0"/>
    <w:rsid w:val="00436CAB"/>
    <w:rsid w:val="00440A22"/>
    <w:rsid w:val="00443B5F"/>
    <w:rsid w:val="00444E5E"/>
    <w:rsid w:val="00445C8E"/>
    <w:rsid w:val="00451B39"/>
    <w:rsid w:val="004523B5"/>
    <w:rsid w:val="00454860"/>
    <w:rsid w:val="00457149"/>
    <w:rsid w:val="00465C7B"/>
    <w:rsid w:val="0046707E"/>
    <w:rsid w:val="0046739F"/>
    <w:rsid w:val="00482E24"/>
    <w:rsid w:val="0048317D"/>
    <w:rsid w:val="0048623B"/>
    <w:rsid w:val="00491217"/>
    <w:rsid w:val="004A0754"/>
    <w:rsid w:val="004A253E"/>
    <w:rsid w:val="004A7C06"/>
    <w:rsid w:val="004B1B83"/>
    <w:rsid w:val="004B6A94"/>
    <w:rsid w:val="004C0A07"/>
    <w:rsid w:val="004C7D57"/>
    <w:rsid w:val="004D23A4"/>
    <w:rsid w:val="004D531D"/>
    <w:rsid w:val="004D651F"/>
    <w:rsid w:val="004E0C9B"/>
    <w:rsid w:val="004E2EE5"/>
    <w:rsid w:val="004E75CF"/>
    <w:rsid w:val="004F2955"/>
    <w:rsid w:val="004F7753"/>
    <w:rsid w:val="00507BBD"/>
    <w:rsid w:val="00510F8D"/>
    <w:rsid w:val="00514313"/>
    <w:rsid w:val="00514B45"/>
    <w:rsid w:val="00515B9C"/>
    <w:rsid w:val="005167EA"/>
    <w:rsid w:val="005226BC"/>
    <w:rsid w:val="00534937"/>
    <w:rsid w:val="00534A10"/>
    <w:rsid w:val="005358D5"/>
    <w:rsid w:val="00535B2C"/>
    <w:rsid w:val="00545B6C"/>
    <w:rsid w:val="005472C9"/>
    <w:rsid w:val="0055027F"/>
    <w:rsid w:val="0055034F"/>
    <w:rsid w:val="00551C56"/>
    <w:rsid w:val="00562C9F"/>
    <w:rsid w:val="00562D64"/>
    <w:rsid w:val="00564839"/>
    <w:rsid w:val="00566ED9"/>
    <w:rsid w:val="0057441D"/>
    <w:rsid w:val="00575C0B"/>
    <w:rsid w:val="00581F10"/>
    <w:rsid w:val="00587F25"/>
    <w:rsid w:val="00591A1C"/>
    <w:rsid w:val="00594B08"/>
    <w:rsid w:val="005A3B00"/>
    <w:rsid w:val="005A68E5"/>
    <w:rsid w:val="005B6BBD"/>
    <w:rsid w:val="005B6D82"/>
    <w:rsid w:val="005B761F"/>
    <w:rsid w:val="005B7B67"/>
    <w:rsid w:val="005C2104"/>
    <w:rsid w:val="005C41A9"/>
    <w:rsid w:val="005C6F8A"/>
    <w:rsid w:val="005C6FC5"/>
    <w:rsid w:val="005C6FD0"/>
    <w:rsid w:val="005C7780"/>
    <w:rsid w:val="005D1626"/>
    <w:rsid w:val="005E1969"/>
    <w:rsid w:val="005F3A9B"/>
    <w:rsid w:val="005F4A60"/>
    <w:rsid w:val="005F66A0"/>
    <w:rsid w:val="0060104A"/>
    <w:rsid w:val="00606A56"/>
    <w:rsid w:val="00611269"/>
    <w:rsid w:val="00613F0E"/>
    <w:rsid w:val="00613FD9"/>
    <w:rsid w:val="0061404D"/>
    <w:rsid w:val="00620828"/>
    <w:rsid w:val="00620E48"/>
    <w:rsid w:val="00634AC3"/>
    <w:rsid w:val="0063565E"/>
    <w:rsid w:val="00635EF2"/>
    <w:rsid w:val="0063663F"/>
    <w:rsid w:val="00661BBD"/>
    <w:rsid w:val="00662A1C"/>
    <w:rsid w:val="00662F3A"/>
    <w:rsid w:val="00671EDE"/>
    <w:rsid w:val="00676609"/>
    <w:rsid w:val="006773F8"/>
    <w:rsid w:val="00680855"/>
    <w:rsid w:val="0068414C"/>
    <w:rsid w:val="006842EE"/>
    <w:rsid w:val="00685AA3"/>
    <w:rsid w:val="006865DC"/>
    <w:rsid w:val="00687D3B"/>
    <w:rsid w:val="0069096B"/>
    <w:rsid w:val="006A16FC"/>
    <w:rsid w:val="006A4375"/>
    <w:rsid w:val="006A7D8B"/>
    <w:rsid w:val="006B5F87"/>
    <w:rsid w:val="006C1BCF"/>
    <w:rsid w:val="006C4619"/>
    <w:rsid w:val="006C6505"/>
    <w:rsid w:val="006C735E"/>
    <w:rsid w:val="006D19B4"/>
    <w:rsid w:val="006D42AE"/>
    <w:rsid w:val="006E3AE7"/>
    <w:rsid w:val="006E404A"/>
    <w:rsid w:val="006F0D4D"/>
    <w:rsid w:val="006F662E"/>
    <w:rsid w:val="006F6D20"/>
    <w:rsid w:val="00703109"/>
    <w:rsid w:val="00715C4A"/>
    <w:rsid w:val="007238F7"/>
    <w:rsid w:val="00741B5A"/>
    <w:rsid w:val="007507FA"/>
    <w:rsid w:val="00751148"/>
    <w:rsid w:val="00752270"/>
    <w:rsid w:val="0076059D"/>
    <w:rsid w:val="00763A82"/>
    <w:rsid w:val="00770B55"/>
    <w:rsid w:val="00773E53"/>
    <w:rsid w:val="00775E58"/>
    <w:rsid w:val="007778ED"/>
    <w:rsid w:val="0078114E"/>
    <w:rsid w:val="00783591"/>
    <w:rsid w:val="00783811"/>
    <w:rsid w:val="00786FE2"/>
    <w:rsid w:val="00796FB8"/>
    <w:rsid w:val="007A2377"/>
    <w:rsid w:val="007A3715"/>
    <w:rsid w:val="007A43D9"/>
    <w:rsid w:val="007B4B93"/>
    <w:rsid w:val="007B70FC"/>
    <w:rsid w:val="007F0B45"/>
    <w:rsid w:val="007F339A"/>
    <w:rsid w:val="007F52E0"/>
    <w:rsid w:val="00802C81"/>
    <w:rsid w:val="00805A03"/>
    <w:rsid w:val="00813049"/>
    <w:rsid w:val="00813315"/>
    <w:rsid w:val="00813D4C"/>
    <w:rsid w:val="008250E7"/>
    <w:rsid w:val="00841F87"/>
    <w:rsid w:val="00842418"/>
    <w:rsid w:val="008470A4"/>
    <w:rsid w:val="0084775F"/>
    <w:rsid w:val="00855B07"/>
    <w:rsid w:val="00861743"/>
    <w:rsid w:val="0087183C"/>
    <w:rsid w:val="00872DBD"/>
    <w:rsid w:val="008731FC"/>
    <w:rsid w:val="00873955"/>
    <w:rsid w:val="00875A5F"/>
    <w:rsid w:val="00894AFE"/>
    <w:rsid w:val="00894D11"/>
    <w:rsid w:val="008969B4"/>
    <w:rsid w:val="008A2A49"/>
    <w:rsid w:val="008A6077"/>
    <w:rsid w:val="008A6BE1"/>
    <w:rsid w:val="008B0FCD"/>
    <w:rsid w:val="008B6532"/>
    <w:rsid w:val="008C0C2E"/>
    <w:rsid w:val="008D3087"/>
    <w:rsid w:val="008D496B"/>
    <w:rsid w:val="008D67D2"/>
    <w:rsid w:val="008E4588"/>
    <w:rsid w:val="008E459D"/>
    <w:rsid w:val="008E58E5"/>
    <w:rsid w:val="008E61E1"/>
    <w:rsid w:val="008F0964"/>
    <w:rsid w:val="008F2A63"/>
    <w:rsid w:val="00907D27"/>
    <w:rsid w:val="0092663B"/>
    <w:rsid w:val="0093191F"/>
    <w:rsid w:val="00932FDF"/>
    <w:rsid w:val="00935292"/>
    <w:rsid w:val="00940997"/>
    <w:rsid w:val="009468F1"/>
    <w:rsid w:val="00961899"/>
    <w:rsid w:val="00967C89"/>
    <w:rsid w:val="0097213C"/>
    <w:rsid w:val="00975D9D"/>
    <w:rsid w:val="00980091"/>
    <w:rsid w:val="0098188F"/>
    <w:rsid w:val="009860FB"/>
    <w:rsid w:val="00987360"/>
    <w:rsid w:val="00987B69"/>
    <w:rsid w:val="009923B2"/>
    <w:rsid w:val="0099283F"/>
    <w:rsid w:val="00995CAA"/>
    <w:rsid w:val="009A6DAF"/>
    <w:rsid w:val="009B2A84"/>
    <w:rsid w:val="009B465A"/>
    <w:rsid w:val="009B68DA"/>
    <w:rsid w:val="009B744A"/>
    <w:rsid w:val="009C48F1"/>
    <w:rsid w:val="009C63D9"/>
    <w:rsid w:val="009D23FC"/>
    <w:rsid w:val="009E2D53"/>
    <w:rsid w:val="009E4272"/>
    <w:rsid w:val="009F28BE"/>
    <w:rsid w:val="00A1073D"/>
    <w:rsid w:val="00A12129"/>
    <w:rsid w:val="00A121A9"/>
    <w:rsid w:val="00A20120"/>
    <w:rsid w:val="00A237DE"/>
    <w:rsid w:val="00A30654"/>
    <w:rsid w:val="00A427A1"/>
    <w:rsid w:val="00A44E37"/>
    <w:rsid w:val="00A4770E"/>
    <w:rsid w:val="00A6177F"/>
    <w:rsid w:val="00A64C3C"/>
    <w:rsid w:val="00A64D5A"/>
    <w:rsid w:val="00A64FB2"/>
    <w:rsid w:val="00A75EA2"/>
    <w:rsid w:val="00A81182"/>
    <w:rsid w:val="00A8233E"/>
    <w:rsid w:val="00A82C3F"/>
    <w:rsid w:val="00A929A2"/>
    <w:rsid w:val="00AA11F3"/>
    <w:rsid w:val="00AA64B2"/>
    <w:rsid w:val="00AB0437"/>
    <w:rsid w:val="00AB1EE3"/>
    <w:rsid w:val="00AB46CF"/>
    <w:rsid w:val="00AB5E7B"/>
    <w:rsid w:val="00AC1A41"/>
    <w:rsid w:val="00AC7560"/>
    <w:rsid w:val="00AD03B0"/>
    <w:rsid w:val="00AE21F0"/>
    <w:rsid w:val="00AE3EE6"/>
    <w:rsid w:val="00AE5C9D"/>
    <w:rsid w:val="00AF33DA"/>
    <w:rsid w:val="00B0647B"/>
    <w:rsid w:val="00B075A8"/>
    <w:rsid w:val="00B10FAD"/>
    <w:rsid w:val="00B120F3"/>
    <w:rsid w:val="00B15730"/>
    <w:rsid w:val="00B2303B"/>
    <w:rsid w:val="00B24C5F"/>
    <w:rsid w:val="00B26145"/>
    <w:rsid w:val="00B3232D"/>
    <w:rsid w:val="00B3504B"/>
    <w:rsid w:val="00B37AEA"/>
    <w:rsid w:val="00B40AD4"/>
    <w:rsid w:val="00B44EB3"/>
    <w:rsid w:val="00B477D1"/>
    <w:rsid w:val="00B50A95"/>
    <w:rsid w:val="00B50BF9"/>
    <w:rsid w:val="00B52E5A"/>
    <w:rsid w:val="00B56CDF"/>
    <w:rsid w:val="00B646DB"/>
    <w:rsid w:val="00B719C8"/>
    <w:rsid w:val="00B803DE"/>
    <w:rsid w:val="00B81C79"/>
    <w:rsid w:val="00B82556"/>
    <w:rsid w:val="00B828C4"/>
    <w:rsid w:val="00B8301C"/>
    <w:rsid w:val="00B977DA"/>
    <w:rsid w:val="00BA3E67"/>
    <w:rsid w:val="00BB0349"/>
    <w:rsid w:val="00BB45E9"/>
    <w:rsid w:val="00BB4619"/>
    <w:rsid w:val="00BC44C1"/>
    <w:rsid w:val="00BD074E"/>
    <w:rsid w:val="00BD47BB"/>
    <w:rsid w:val="00BD4D62"/>
    <w:rsid w:val="00BE2124"/>
    <w:rsid w:val="00BE3F73"/>
    <w:rsid w:val="00BE424E"/>
    <w:rsid w:val="00BE5149"/>
    <w:rsid w:val="00BE51EC"/>
    <w:rsid w:val="00BE7CAA"/>
    <w:rsid w:val="00BF0028"/>
    <w:rsid w:val="00BF519F"/>
    <w:rsid w:val="00BF7EC2"/>
    <w:rsid w:val="00C00961"/>
    <w:rsid w:val="00C0144F"/>
    <w:rsid w:val="00C04A51"/>
    <w:rsid w:val="00C121CB"/>
    <w:rsid w:val="00C22B1D"/>
    <w:rsid w:val="00C27BD1"/>
    <w:rsid w:val="00C32913"/>
    <w:rsid w:val="00C3475A"/>
    <w:rsid w:val="00C40C4D"/>
    <w:rsid w:val="00C46917"/>
    <w:rsid w:val="00C54875"/>
    <w:rsid w:val="00C6194A"/>
    <w:rsid w:val="00C63573"/>
    <w:rsid w:val="00C67BB9"/>
    <w:rsid w:val="00C72F77"/>
    <w:rsid w:val="00C745CE"/>
    <w:rsid w:val="00C81368"/>
    <w:rsid w:val="00C81692"/>
    <w:rsid w:val="00C8237B"/>
    <w:rsid w:val="00C82BEA"/>
    <w:rsid w:val="00C84322"/>
    <w:rsid w:val="00C86235"/>
    <w:rsid w:val="00C86F8A"/>
    <w:rsid w:val="00C90FE1"/>
    <w:rsid w:val="00C94AA5"/>
    <w:rsid w:val="00CA06AF"/>
    <w:rsid w:val="00CA07F8"/>
    <w:rsid w:val="00CA27FF"/>
    <w:rsid w:val="00CA471A"/>
    <w:rsid w:val="00CB0054"/>
    <w:rsid w:val="00CB31EF"/>
    <w:rsid w:val="00CB7501"/>
    <w:rsid w:val="00CB7BED"/>
    <w:rsid w:val="00CC4CBE"/>
    <w:rsid w:val="00CE2FD6"/>
    <w:rsid w:val="00CF3DEE"/>
    <w:rsid w:val="00CF51E4"/>
    <w:rsid w:val="00CF527C"/>
    <w:rsid w:val="00CF675A"/>
    <w:rsid w:val="00D0232C"/>
    <w:rsid w:val="00D0727D"/>
    <w:rsid w:val="00D13EE4"/>
    <w:rsid w:val="00D25881"/>
    <w:rsid w:val="00D25A97"/>
    <w:rsid w:val="00D264D1"/>
    <w:rsid w:val="00D274B5"/>
    <w:rsid w:val="00D34AA2"/>
    <w:rsid w:val="00D428F8"/>
    <w:rsid w:val="00D45220"/>
    <w:rsid w:val="00D50A01"/>
    <w:rsid w:val="00D5461E"/>
    <w:rsid w:val="00D57E3B"/>
    <w:rsid w:val="00D60BD6"/>
    <w:rsid w:val="00D61FC4"/>
    <w:rsid w:val="00D67011"/>
    <w:rsid w:val="00D70092"/>
    <w:rsid w:val="00D76FF9"/>
    <w:rsid w:val="00D810E5"/>
    <w:rsid w:val="00D93296"/>
    <w:rsid w:val="00D94549"/>
    <w:rsid w:val="00D94839"/>
    <w:rsid w:val="00D951E1"/>
    <w:rsid w:val="00D9528F"/>
    <w:rsid w:val="00DA1F11"/>
    <w:rsid w:val="00DA2D8D"/>
    <w:rsid w:val="00DA4BD8"/>
    <w:rsid w:val="00DA704A"/>
    <w:rsid w:val="00DB17BB"/>
    <w:rsid w:val="00DB562B"/>
    <w:rsid w:val="00DC0D08"/>
    <w:rsid w:val="00DC5478"/>
    <w:rsid w:val="00DD2362"/>
    <w:rsid w:val="00DD6745"/>
    <w:rsid w:val="00DE3544"/>
    <w:rsid w:val="00DE3833"/>
    <w:rsid w:val="00DE3D03"/>
    <w:rsid w:val="00DE3F91"/>
    <w:rsid w:val="00DE7523"/>
    <w:rsid w:val="00DF3329"/>
    <w:rsid w:val="00DF77D4"/>
    <w:rsid w:val="00E00E17"/>
    <w:rsid w:val="00E01778"/>
    <w:rsid w:val="00E0268E"/>
    <w:rsid w:val="00E03025"/>
    <w:rsid w:val="00E14E61"/>
    <w:rsid w:val="00E16656"/>
    <w:rsid w:val="00E2196C"/>
    <w:rsid w:val="00E31404"/>
    <w:rsid w:val="00E31513"/>
    <w:rsid w:val="00E350E9"/>
    <w:rsid w:val="00E36D5B"/>
    <w:rsid w:val="00E46824"/>
    <w:rsid w:val="00E46A7A"/>
    <w:rsid w:val="00E51EC0"/>
    <w:rsid w:val="00E53403"/>
    <w:rsid w:val="00E636CC"/>
    <w:rsid w:val="00E664DF"/>
    <w:rsid w:val="00E67B96"/>
    <w:rsid w:val="00E67DF1"/>
    <w:rsid w:val="00E7773C"/>
    <w:rsid w:val="00E77B14"/>
    <w:rsid w:val="00E82BB9"/>
    <w:rsid w:val="00E92CAF"/>
    <w:rsid w:val="00EB4A5A"/>
    <w:rsid w:val="00EC0614"/>
    <w:rsid w:val="00EC089F"/>
    <w:rsid w:val="00EC3D92"/>
    <w:rsid w:val="00ED0EDA"/>
    <w:rsid w:val="00ED189E"/>
    <w:rsid w:val="00ED51E8"/>
    <w:rsid w:val="00ED51EE"/>
    <w:rsid w:val="00ED7DFF"/>
    <w:rsid w:val="00EE433D"/>
    <w:rsid w:val="00EE43FE"/>
    <w:rsid w:val="00EF04CF"/>
    <w:rsid w:val="00EF52BF"/>
    <w:rsid w:val="00EF62C3"/>
    <w:rsid w:val="00F0369F"/>
    <w:rsid w:val="00F13598"/>
    <w:rsid w:val="00F13606"/>
    <w:rsid w:val="00F17A81"/>
    <w:rsid w:val="00F21080"/>
    <w:rsid w:val="00F24628"/>
    <w:rsid w:val="00F26111"/>
    <w:rsid w:val="00F33A0A"/>
    <w:rsid w:val="00F45E57"/>
    <w:rsid w:val="00F460EB"/>
    <w:rsid w:val="00F463EC"/>
    <w:rsid w:val="00F47B9C"/>
    <w:rsid w:val="00F51A4F"/>
    <w:rsid w:val="00F573B7"/>
    <w:rsid w:val="00F6334C"/>
    <w:rsid w:val="00F66591"/>
    <w:rsid w:val="00F6750F"/>
    <w:rsid w:val="00F71CD1"/>
    <w:rsid w:val="00F7238F"/>
    <w:rsid w:val="00F72CD2"/>
    <w:rsid w:val="00F75F39"/>
    <w:rsid w:val="00F83CD1"/>
    <w:rsid w:val="00F90CD1"/>
    <w:rsid w:val="00F93EE3"/>
    <w:rsid w:val="00F96747"/>
    <w:rsid w:val="00FA7F71"/>
    <w:rsid w:val="00FC1CD9"/>
    <w:rsid w:val="00FC1DB7"/>
    <w:rsid w:val="00FC3EAC"/>
    <w:rsid w:val="00FC49C6"/>
    <w:rsid w:val="00FC6DDF"/>
    <w:rsid w:val="00FD417D"/>
    <w:rsid w:val="00FD6E83"/>
    <w:rsid w:val="00FE627A"/>
    <w:rsid w:val="00FF3130"/>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5:docId w15:val="{4F6F1475-589B-D542-AB44-D4D1DE9BC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72986">
      <w:bodyDiv w:val="1"/>
      <w:marLeft w:val="0"/>
      <w:marRight w:val="0"/>
      <w:marTop w:val="0"/>
      <w:marBottom w:val="0"/>
      <w:divBdr>
        <w:top w:val="none" w:sz="0" w:space="0" w:color="auto"/>
        <w:left w:val="none" w:sz="0" w:space="0" w:color="auto"/>
        <w:bottom w:val="none" w:sz="0" w:space="0" w:color="auto"/>
        <w:right w:val="none" w:sz="0" w:space="0" w:color="auto"/>
      </w:divBdr>
    </w:div>
    <w:div w:id="135803034">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29223423">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23749073">
      <w:bodyDiv w:val="1"/>
      <w:marLeft w:val="0"/>
      <w:marRight w:val="0"/>
      <w:marTop w:val="0"/>
      <w:marBottom w:val="0"/>
      <w:divBdr>
        <w:top w:val="none" w:sz="0" w:space="0" w:color="auto"/>
        <w:left w:val="none" w:sz="0" w:space="0" w:color="auto"/>
        <w:bottom w:val="none" w:sz="0" w:space="0" w:color="auto"/>
        <w:right w:val="none" w:sz="0" w:space="0" w:color="auto"/>
      </w:divBdr>
      <w:divsChild>
        <w:div w:id="1910266002">
          <w:marLeft w:val="0"/>
          <w:marRight w:val="0"/>
          <w:marTop w:val="0"/>
          <w:marBottom w:val="0"/>
          <w:divBdr>
            <w:top w:val="none" w:sz="0" w:space="0" w:color="auto"/>
            <w:left w:val="none" w:sz="0" w:space="0" w:color="auto"/>
            <w:bottom w:val="none" w:sz="0" w:space="0" w:color="auto"/>
            <w:right w:val="none" w:sz="0" w:space="0" w:color="auto"/>
          </w:divBdr>
        </w:div>
        <w:div w:id="1854345429">
          <w:marLeft w:val="0"/>
          <w:marRight w:val="0"/>
          <w:marTop w:val="0"/>
          <w:marBottom w:val="0"/>
          <w:divBdr>
            <w:top w:val="none" w:sz="0" w:space="0" w:color="auto"/>
            <w:left w:val="none" w:sz="0" w:space="0" w:color="auto"/>
            <w:bottom w:val="none" w:sz="0" w:space="0" w:color="auto"/>
            <w:right w:val="none" w:sz="0" w:space="0" w:color="auto"/>
          </w:divBdr>
        </w:div>
      </w:divsChild>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86978974">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2</TotalTime>
  <Pages>55</Pages>
  <Words>66422</Words>
  <Characters>378608</Characters>
  <Application>Microsoft Office Word</Application>
  <DocSecurity>0</DocSecurity>
  <Lines>3155</Lines>
  <Paragraphs>8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22</cp:revision>
  <cp:lastPrinted>2024-06-25T22:43:00Z</cp:lastPrinted>
  <dcterms:created xsi:type="dcterms:W3CDTF">2024-06-21T22:53:00Z</dcterms:created>
  <dcterms:modified xsi:type="dcterms:W3CDTF">2024-06-25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LVzozJ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